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523C35" w14:textId="3F356844" w:rsidR="002F7188" w:rsidRDefault="002F7188" w:rsidP="002F7188">
      <w:pPr>
        <w:pStyle w:val="Heading1"/>
        <w:rPr>
          <w:rFonts w:asciiTheme="minorHAnsi" w:hAnsiTheme="minorHAnsi" w:cstheme="minorHAnsi"/>
          <w:b/>
          <w:bCs/>
        </w:rPr>
      </w:pPr>
      <w:bookmarkStart w:id="0" w:name="_Hlk142997724"/>
      <w:r>
        <w:t xml:space="preserve">Web appendix </w:t>
      </w:r>
      <w:r w:rsidR="00CD4991">
        <w:t>2</w:t>
      </w:r>
      <w:r>
        <w:t xml:space="preserve">: </w:t>
      </w:r>
      <w:r w:rsidR="00BB3B11" w:rsidRPr="00BB3B11">
        <w:t>CONSORT-DEFINE downloadable checklist</w:t>
      </w:r>
    </w:p>
    <w:bookmarkEnd w:id="0"/>
    <w:p w14:paraId="66DFDA9B" w14:textId="5396C910" w:rsidR="00876B25" w:rsidRDefault="003A5BAC" w:rsidP="00BF0860">
      <w:pPr>
        <w:widowControl w:val="0"/>
        <w:pBdr>
          <w:top w:val="nil"/>
          <w:left w:val="nil"/>
          <w:bottom w:val="nil"/>
          <w:right w:val="nil"/>
          <w:between w:val="nil"/>
        </w:pBdr>
        <w:spacing w:after="0"/>
        <w:rPr>
          <w:rFonts w:asciiTheme="minorHAnsi" w:hAnsiTheme="minorHAnsi" w:cstheme="minorHAnsi"/>
          <w:vertAlign w:val="superscript"/>
        </w:rPr>
      </w:pPr>
      <w:r w:rsidRPr="003A5BAC">
        <w:rPr>
          <w:rFonts w:asciiTheme="minorHAnsi" w:hAnsiTheme="minorHAnsi" w:cstheme="minorHAnsi"/>
          <w:b/>
          <w:bCs/>
        </w:rPr>
        <w:t>Recommended checklist items to consider in an early phase dose-finding clinical trial report from CONSORT 2010 and CONSORT-DEFINE checklists</w:t>
      </w:r>
      <w:r w:rsidR="00990598" w:rsidRPr="00BF0860">
        <w:rPr>
          <w:rFonts w:asciiTheme="minorHAnsi" w:hAnsiTheme="minorHAnsi" w:cstheme="minorHAnsi"/>
          <w:vertAlign w:val="superscript"/>
        </w:rPr>
        <w:t>^</w:t>
      </w:r>
    </w:p>
    <w:p w14:paraId="54EACF34" w14:textId="77777777" w:rsidR="00030415" w:rsidRDefault="00030415" w:rsidP="009A1F2F">
      <w:pPr>
        <w:pStyle w:val="List2"/>
        <w:ind w:left="0" w:firstLine="0"/>
      </w:pPr>
    </w:p>
    <w:p w14:paraId="0C4D7C26" w14:textId="37E7DBDF" w:rsidR="009A1F2F" w:rsidRPr="009A1F2F" w:rsidRDefault="009A1F2F" w:rsidP="009A1F2F">
      <w:pPr>
        <w:pStyle w:val="List2"/>
        <w:ind w:left="0" w:firstLine="0"/>
      </w:pPr>
      <w:r>
        <w:t xml:space="preserve">Please cite as: </w:t>
      </w:r>
      <w:r w:rsidRPr="009A1F2F">
        <w:t>Yap</w:t>
      </w:r>
      <w:r>
        <w:t xml:space="preserve"> C, </w:t>
      </w:r>
      <w:r w:rsidRPr="009A1F2F">
        <w:t>Solovyeva</w:t>
      </w:r>
      <w:r>
        <w:t xml:space="preserve"> O,</w:t>
      </w:r>
      <w:r w:rsidRPr="009A1F2F">
        <w:t xml:space="preserve"> de Bono</w:t>
      </w:r>
      <w:r>
        <w:t xml:space="preserve"> J, et al. </w:t>
      </w:r>
      <w:r w:rsidRPr="009A1F2F">
        <w:t>Enhancing reporting quality and impact of early phase dose-finding clinical trials: CONSORT Dose-finding Extension (CONSORT-DEFINE) guidance</w:t>
      </w:r>
      <w:r>
        <w:t xml:space="preserve">. </w:t>
      </w:r>
      <w:r w:rsidRPr="009A1F2F">
        <w:rPr>
          <w:i/>
          <w:iCs/>
        </w:rPr>
        <w:t>BMJ</w:t>
      </w:r>
      <w:r>
        <w:t xml:space="preserve"> 2023;383:e076387. doi:</w:t>
      </w:r>
      <w:r w:rsidRPr="009A1F2F">
        <w:t>10.1136/bmj-2023-076387</w:t>
      </w:r>
    </w:p>
    <w:tbl>
      <w:tblPr>
        <w:tblW w:w="10343" w:type="dxa"/>
        <w:tblLayout w:type="fixed"/>
        <w:tblCellMar>
          <w:left w:w="56" w:type="dxa"/>
          <w:right w:w="56" w:type="dxa"/>
        </w:tblCellMar>
        <w:tblLook w:val="0000" w:firstRow="0" w:lastRow="0" w:firstColumn="0" w:lastColumn="0" w:noHBand="0" w:noVBand="0"/>
      </w:tblPr>
      <w:tblGrid>
        <w:gridCol w:w="1560"/>
        <w:gridCol w:w="567"/>
        <w:gridCol w:w="2835"/>
        <w:gridCol w:w="850"/>
        <w:gridCol w:w="3397"/>
        <w:gridCol w:w="1134"/>
      </w:tblGrid>
      <w:tr w:rsidR="00671539" w:rsidRPr="00BF0860" w14:paraId="19E5FCA7" w14:textId="5BDD3156" w:rsidTr="00EB1353">
        <w:trPr>
          <w:cantSplit/>
          <w:trHeight w:val="27"/>
          <w:tblHeader/>
        </w:trPr>
        <w:tc>
          <w:tcPr>
            <w:tcW w:w="1560" w:type="dxa"/>
            <w:vMerge w:val="restart"/>
            <w:shd w:val="clear" w:color="auto" w:fill="D9D9D9" w:themeFill="background1" w:themeFillShade="D9"/>
            <w:tcMar>
              <w:top w:w="85" w:type="dxa"/>
              <w:bottom w:w="85" w:type="dxa"/>
            </w:tcMar>
          </w:tcPr>
          <w:p w14:paraId="061E4056" w14:textId="211248EE" w:rsidR="00671539" w:rsidRPr="00BF0860" w:rsidRDefault="00671539" w:rsidP="004241E9">
            <w:pPr>
              <w:pBdr>
                <w:top w:val="nil"/>
                <w:left w:val="nil"/>
                <w:bottom w:val="nil"/>
                <w:right w:val="nil"/>
                <w:between w:val="nil"/>
              </w:pBdr>
              <w:spacing w:after="0"/>
              <w:rPr>
                <w:rFonts w:asciiTheme="minorHAnsi" w:hAnsiTheme="minorHAnsi" w:cstheme="minorHAnsi"/>
                <w:b/>
              </w:rPr>
            </w:pPr>
            <w:r>
              <w:rPr>
                <w:rFonts w:asciiTheme="minorHAnsi" w:hAnsiTheme="minorHAnsi" w:cstheme="minorHAnsi"/>
                <w:b/>
              </w:rPr>
              <w:t>Category and s</w:t>
            </w:r>
            <w:r w:rsidRPr="00BF0860">
              <w:rPr>
                <w:rFonts w:asciiTheme="minorHAnsi" w:hAnsiTheme="minorHAnsi" w:cstheme="minorHAnsi"/>
                <w:b/>
              </w:rPr>
              <w:t>ection</w:t>
            </w:r>
          </w:p>
        </w:tc>
        <w:tc>
          <w:tcPr>
            <w:tcW w:w="3402" w:type="dxa"/>
            <w:gridSpan w:val="2"/>
            <w:tcBorders>
              <w:bottom w:val="single" w:sz="4" w:space="0" w:color="000000"/>
            </w:tcBorders>
            <w:shd w:val="clear" w:color="auto" w:fill="D9D9D9" w:themeFill="background1" w:themeFillShade="D9"/>
          </w:tcPr>
          <w:p w14:paraId="56699037" w14:textId="77777777" w:rsidR="00800C6C" w:rsidRDefault="00671539" w:rsidP="006776E1">
            <w:pPr>
              <w:pBdr>
                <w:top w:val="nil"/>
                <w:left w:val="nil"/>
                <w:bottom w:val="nil"/>
                <w:right w:val="nil"/>
                <w:between w:val="nil"/>
              </w:pBdr>
              <w:spacing w:after="0"/>
              <w:jc w:val="center"/>
              <w:rPr>
                <w:rFonts w:asciiTheme="minorHAnsi" w:hAnsiTheme="minorHAnsi" w:cstheme="minorHAnsi"/>
                <w:b/>
              </w:rPr>
            </w:pPr>
            <w:r w:rsidRPr="00BF0860">
              <w:rPr>
                <w:rFonts w:asciiTheme="minorHAnsi" w:hAnsiTheme="minorHAnsi" w:cstheme="minorHAnsi"/>
                <w:b/>
              </w:rPr>
              <w:t>Standard CONSORT</w:t>
            </w:r>
            <w:r>
              <w:rPr>
                <w:rFonts w:asciiTheme="minorHAnsi" w:hAnsiTheme="minorHAnsi" w:cstheme="minorHAnsi"/>
                <w:b/>
              </w:rPr>
              <w:t xml:space="preserve"> 2010</w:t>
            </w:r>
          </w:p>
          <w:p w14:paraId="5196DD29" w14:textId="58552B43" w:rsidR="00671539" w:rsidRPr="00BF0860" w:rsidRDefault="00671539" w:rsidP="006776E1">
            <w:pPr>
              <w:pBdr>
                <w:top w:val="nil"/>
                <w:left w:val="nil"/>
                <w:bottom w:val="nil"/>
                <w:right w:val="nil"/>
                <w:between w:val="nil"/>
              </w:pBdr>
              <w:spacing w:after="0"/>
              <w:jc w:val="center"/>
              <w:rPr>
                <w:rFonts w:asciiTheme="minorHAnsi" w:hAnsiTheme="minorHAnsi" w:cstheme="minorHAnsi"/>
                <w:b/>
              </w:rPr>
            </w:pPr>
            <w:r>
              <w:rPr>
                <w:rFonts w:asciiTheme="minorHAnsi" w:hAnsiTheme="minorHAnsi" w:cstheme="minorHAnsi"/>
                <w:b/>
              </w:rPr>
              <w:t>checklist item</w:t>
            </w:r>
          </w:p>
        </w:tc>
        <w:tc>
          <w:tcPr>
            <w:tcW w:w="4247" w:type="dxa"/>
            <w:gridSpan w:val="2"/>
            <w:tcBorders>
              <w:bottom w:val="single" w:sz="4" w:space="0" w:color="000000"/>
            </w:tcBorders>
            <w:shd w:val="clear" w:color="auto" w:fill="D9D9D9" w:themeFill="background1" w:themeFillShade="D9"/>
          </w:tcPr>
          <w:p w14:paraId="79813EC7" w14:textId="77777777" w:rsidR="00800C6C" w:rsidRDefault="00671539" w:rsidP="006776E1">
            <w:pPr>
              <w:pBdr>
                <w:top w:val="nil"/>
                <w:left w:val="nil"/>
                <w:bottom w:val="nil"/>
                <w:right w:val="nil"/>
                <w:between w:val="nil"/>
              </w:pBdr>
              <w:spacing w:after="0"/>
              <w:jc w:val="center"/>
              <w:rPr>
                <w:rFonts w:asciiTheme="minorHAnsi" w:hAnsiTheme="minorHAnsi" w:cstheme="minorHAnsi"/>
                <w:b/>
              </w:rPr>
            </w:pPr>
            <w:r w:rsidRPr="00BF0860">
              <w:rPr>
                <w:rFonts w:asciiTheme="minorHAnsi" w:hAnsiTheme="minorHAnsi" w:cstheme="minorHAnsi"/>
                <w:b/>
              </w:rPr>
              <w:t xml:space="preserve">CONSORT-DEFINE </w:t>
            </w:r>
            <w:r>
              <w:rPr>
                <w:rFonts w:asciiTheme="minorHAnsi" w:hAnsiTheme="minorHAnsi" w:cstheme="minorHAnsi"/>
                <w:b/>
              </w:rPr>
              <w:t>checklist item</w:t>
            </w:r>
          </w:p>
          <w:p w14:paraId="18B88DF1" w14:textId="4DB37AF7" w:rsidR="00671539" w:rsidRPr="00BF0860" w:rsidRDefault="00671539" w:rsidP="006776E1">
            <w:pPr>
              <w:pBdr>
                <w:top w:val="nil"/>
                <w:left w:val="nil"/>
                <w:bottom w:val="nil"/>
                <w:right w:val="nil"/>
                <w:between w:val="nil"/>
              </w:pBdr>
              <w:spacing w:after="0"/>
              <w:jc w:val="center"/>
              <w:rPr>
                <w:rFonts w:asciiTheme="minorHAnsi" w:hAnsiTheme="minorHAnsi" w:cstheme="minorHAnsi"/>
                <w:b/>
              </w:rPr>
            </w:pPr>
            <w:r w:rsidRPr="00BF0860">
              <w:rPr>
                <w:rFonts w:asciiTheme="minorHAnsi" w:hAnsiTheme="minorHAnsi" w:cstheme="minorHAnsi"/>
                <w:b/>
              </w:rPr>
              <w:t>for EPDF Trials</w:t>
            </w:r>
          </w:p>
        </w:tc>
        <w:tc>
          <w:tcPr>
            <w:tcW w:w="1134" w:type="dxa"/>
            <w:vMerge w:val="restart"/>
            <w:shd w:val="clear" w:color="auto" w:fill="D9D9D9" w:themeFill="background1" w:themeFillShade="D9"/>
          </w:tcPr>
          <w:p w14:paraId="4FBA8FB3" w14:textId="1D9A7F16" w:rsidR="00671539" w:rsidRPr="00BF0860" w:rsidRDefault="00671539" w:rsidP="006776E1">
            <w:pPr>
              <w:pBdr>
                <w:top w:val="nil"/>
                <w:left w:val="nil"/>
                <w:bottom w:val="nil"/>
                <w:right w:val="nil"/>
                <w:between w:val="nil"/>
              </w:pBdr>
              <w:spacing w:after="0"/>
              <w:jc w:val="center"/>
              <w:rPr>
                <w:rFonts w:asciiTheme="minorHAnsi" w:hAnsiTheme="minorHAnsi" w:cstheme="minorHAnsi"/>
                <w:b/>
              </w:rPr>
            </w:pPr>
            <w:r w:rsidRPr="002C17F3">
              <w:rPr>
                <w:rFonts w:asciiTheme="minorHAnsi" w:hAnsiTheme="minorHAnsi" w:cstheme="minorHAnsi"/>
                <w:b/>
              </w:rPr>
              <w:t>Addressed on Page No</w:t>
            </w:r>
            <w:r w:rsidRPr="002A7BE4">
              <w:rPr>
                <w:rFonts w:asciiTheme="minorHAnsi" w:hAnsiTheme="minorHAnsi" w:cstheme="minorHAnsi"/>
                <w:b/>
                <w:vertAlign w:val="superscript"/>
              </w:rPr>
              <w:t>¤</w:t>
            </w:r>
          </w:p>
        </w:tc>
      </w:tr>
      <w:tr w:rsidR="008C78BF" w:rsidRPr="00BF0860" w14:paraId="3B16B593" w14:textId="77777777" w:rsidTr="00EB1353">
        <w:trPr>
          <w:cantSplit/>
          <w:trHeight w:val="295"/>
          <w:tblHeader/>
        </w:trPr>
        <w:tc>
          <w:tcPr>
            <w:tcW w:w="1560" w:type="dxa"/>
            <w:vMerge/>
            <w:shd w:val="clear" w:color="auto" w:fill="auto"/>
            <w:tcMar>
              <w:top w:w="85" w:type="dxa"/>
              <w:bottom w:w="85" w:type="dxa"/>
            </w:tcMar>
          </w:tcPr>
          <w:p w14:paraId="7E10B090" w14:textId="77777777" w:rsidR="00671539" w:rsidRDefault="00671539" w:rsidP="004241E9">
            <w:pPr>
              <w:pBdr>
                <w:top w:val="nil"/>
                <w:left w:val="nil"/>
                <w:bottom w:val="nil"/>
                <w:right w:val="nil"/>
                <w:between w:val="nil"/>
              </w:pBdr>
              <w:spacing w:after="0"/>
              <w:rPr>
                <w:rFonts w:asciiTheme="minorHAnsi" w:hAnsiTheme="minorHAnsi" w:cstheme="minorHAnsi"/>
                <w:b/>
              </w:rPr>
            </w:pPr>
          </w:p>
        </w:tc>
        <w:tc>
          <w:tcPr>
            <w:tcW w:w="567" w:type="dxa"/>
            <w:tcBorders>
              <w:top w:val="single" w:sz="4" w:space="0" w:color="000000"/>
            </w:tcBorders>
            <w:shd w:val="clear" w:color="auto" w:fill="D9D9D9" w:themeFill="background1" w:themeFillShade="D9"/>
          </w:tcPr>
          <w:p w14:paraId="424F7589" w14:textId="17ADC3A6" w:rsidR="00671539" w:rsidRPr="00BF0860" w:rsidRDefault="00671539" w:rsidP="004241E9">
            <w:pPr>
              <w:pBdr>
                <w:top w:val="nil"/>
                <w:left w:val="nil"/>
                <w:bottom w:val="nil"/>
                <w:right w:val="nil"/>
                <w:between w:val="nil"/>
              </w:pBdr>
              <w:spacing w:after="0"/>
              <w:jc w:val="center"/>
              <w:rPr>
                <w:rFonts w:asciiTheme="minorHAnsi" w:hAnsiTheme="minorHAnsi" w:cstheme="minorHAnsi"/>
                <w:b/>
              </w:rPr>
            </w:pPr>
            <w:r>
              <w:rPr>
                <w:rFonts w:asciiTheme="minorHAnsi" w:hAnsiTheme="minorHAnsi" w:cstheme="minorHAnsi"/>
                <w:b/>
              </w:rPr>
              <w:t>Item No</w:t>
            </w:r>
          </w:p>
        </w:tc>
        <w:tc>
          <w:tcPr>
            <w:tcW w:w="2835" w:type="dxa"/>
            <w:tcBorders>
              <w:top w:val="single" w:sz="4" w:space="0" w:color="000000"/>
            </w:tcBorders>
            <w:shd w:val="clear" w:color="auto" w:fill="D9D9D9" w:themeFill="background1" w:themeFillShade="D9"/>
          </w:tcPr>
          <w:p w14:paraId="61527F6B" w14:textId="5E3F4E06" w:rsidR="00671539" w:rsidRPr="00BF0860" w:rsidRDefault="00671539" w:rsidP="004241E9">
            <w:pPr>
              <w:pBdr>
                <w:top w:val="nil"/>
                <w:left w:val="nil"/>
                <w:bottom w:val="nil"/>
                <w:right w:val="nil"/>
                <w:between w:val="nil"/>
              </w:pBdr>
              <w:spacing w:after="0"/>
              <w:jc w:val="center"/>
              <w:rPr>
                <w:rFonts w:asciiTheme="minorHAnsi" w:hAnsiTheme="minorHAnsi" w:cstheme="minorHAnsi"/>
                <w:b/>
              </w:rPr>
            </w:pPr>
            <w:r>
              <w:rPr>
                <w:rFonts w:asciiTheme="minorHAnsi" w:hAnsiTheme="minorHAnsi" w:cstheme="minorHAnsi"/>
                <w:b/>
              </w:rPr>
              <w:t>CONSORT 2010</w:t>
            </w:r>
          </w:p>
        </w:tc>
        <w:tc>
          <w:tcPr>
            <w:tcW w:w="850" w:type="dxa"/>
            <w:tcBorders>
              <w:top w:val="single" w:sz="4" w:space="0" w:color="000000"/>
            </w:tcBorders>
            <w:shd w:val="clear" w:color="auto" w:fill="D9D9D9" w:themeFill="background1" w:themeFillShade="D9"/>
          </w:tcPr>
          <w:p w14:paraId="4E611E27" w14:textId="77777777" w:rsidR="008C78BF" w:rsidRDefault="00671539" w:rsidP="004241E9">
            <w:pPr>
              <w:pBdr>
                <w:top w:val="nil"/>
                <w:left w:val="nil"/>
                <w:bottom w:val="nil"/>
                <w:right w:val="nil"/>
                <w:between w:val="nil"/>
              </w:pBdr>
              <w:spacing w:after="0"/>
              <w:jc w:val="center"/>
              <w:rPr>
                <w:rFonts w:asciiTheme="minorHAnsi" w:hAnsiTheme="minorHAnsi" w:cstheme="minorHAnsi"/>
                <w:b/>
              </w:rPr>
            </w:pPr>
            <w:r w:rsidRPr="00BF0860">
              <w:rPr>
                <w:rFonts w:asciiTheme="minorHAnsi" w:hAnsiTheme="minorHAnsi" w:cstheme="minorHAnsi"/>
                <w:b/>
              </w:rPr>
              <w:t>Item</w:t>
            </w:r>
          </w:p>
          <w:p w14:paraId="34EF167F" w14:textId="1C74F82A" w:rsidR="00671539" w:rsidRPr="00BF0860" w:rsidRDefault="00671539" w:rsidP="004241E9">
            <w:pPr>
              <w:pBdr>
                <w:top w:val="nil"/>
                <w:left w:val="nil"/>
                <w:bottom w:val="nil"/>
                <w:right w:val="nil"/>
                <w:between w:val="nil"/>
              </w:pBdr>
              <w:spacing w:after="0"/>
              <w:jc w:val="center"/>
              <w:rPr>
                <w:rFonts w:asciiTheme="minorHAnsi" w:hAnsiTheme="minorHAnsi" w:cstheme="minorHAnsi"/>
                <w:b/>
              </w:rPr>
            </w:pPr>
            <w:r w:rsidRPr="00BF0860">
              <w:rPr>
                <w:rFonts w:asciiTheme="minorHAnsi" w:hAnsiTheme="minorHAnsi" w:cstheme="minorHAnsi"/>
                <w:b/>
              </w:rPr>
              <w:t>No</w:t>
            </w:r>
          </w:p>
        </w:tc>
        <w:tc>
          <w:tcPr>
            <w:tcW w:w="3397" w:type="dxa"/>
            <w:tcBorders>
              <w:top w:val="single" w:sz="4" w:space="0" w:color="000000"/>
            </w:tcBorders>
            <w:shd w:val="clear" w:color="auto" w:fill="D9D9D9" w:themeFill="background1" w:themeFillShade="D9"/>
          </w:tcPr>
          <w:p w14:paraId="533ECBD2" w14:textId="7AF04E84" w:rsidR="00671539" w:rsidRPr="00BF0860" w:rsidRDefault="00671539" w:rsidP="004241E9">
            <w:pPr>
              <w:pBdr>
                <w:top w:val="nil"/>
                <w:left w:val="nil"/>
                <w:bottom w:val="nil"/>
                <w:right w:val="nil"/>
                <w:between w:val="nil"/>
              </w:pBdr>
              <w:spacing w:after="0"/>
              <w:jc w:val="center"/>
              <w:rPr>
                <w:rFonts w:asciiTheme="minorHAnsi" w:hAnsiTheme="minorHAnsi" w:cstheme="minorHAnsi"/>
                <w:b/>
              </w:rPr>
            </w:pPr>
            <w:r>
              <w:rPr>
                <w:rFonts w:asciiTheme="minorHAnsi" w:hAnsiTheme="minorHAnsi" w:cstheme="minorHAnsi"/>
                <w:b/>
              </w:rPr>
              <w:t>CONSORT-DEFINE</w:t>
            </w:r>
          </w:p>
        </w:tc>
        <w:tc>
          <w:tcPr>
            <w:tcW w:w="1134" w:type="dxa"/>
            <w:vMerge/>
            <w:shd w:val="clear" w:color="auto" w:fill="D9D9D9" w:themeFill="background1" w:themeFillShade="D9"/>
          </w:tcPr>
          <w:p w14:paraId="2B1E0E48" w14:textId="77777777" w:rsidR="00671539" w:rsidRPr="002C17F3" w:rsidRDefault="00671539" w:rsidP="004241E9">
            <w:pPr>
              <w:pBdr>
                <w:top w:val="nil"/>
                <w:left w:val="nil"/>
                <w:bottom w:val="nil"/>
                <w:right w:val="nil"/>
                <w:between w:val="nil"/>
              </w:pBdr>
              <w:spacing w:after="0"/>
              <w:jc w:val="center"/>
              <w:rPr>
                <w:rFonts w:asciiTheme="minorHAnsi" w:hAnsiTheme="minorHAnsi" w:cstheme="minorHAnsi"/>
                <w:b/>
              </w:rPr>
            </w:pPr>
          </w:p>
        </w:tc>
      </w:tr>
      <w:tr w:rsidR="00671539" w:rsidRPr="00BF0860" w14:paraId="17DA7B32" w14:textId="77777777" w:rsidTr="009E4B15">
        <w:trPr>
          <w:cantSplit/>
          <w:trHeight w:val="27"/>
        </w:trPr>
        <w:tc>
          <w:tcPr>
            <w:tcW w:w="10343" w:type="dxa"/>
            <w:gridSpan w:val="6"/>
            <w:tcBorders>
              <w:bottom w:val="single" w:sz="4" w:space="0" w:color="000000"/>
            </w:tcBorders>
            <w:shd w:val="clear" w:color="auto" w:fill="auto"/>
            <w:tcMar>
              <w:top w:w="85" w:type="dxa"/>
              <w:bottom w:w="85" w:type="dxa"/>
            </w:tcMar>
          </w:tcPr>
          <w:p w14:paraId="6C0BB2E2" w14:textId="52A5C0D7" w:rsidR="00671539" w:rsidRPr="00A36EFA" w:rsidRDefault="00671539" w:rsidP="00671539">
            <w:pPr>
              <w:pBdr>
                <w:top w:val="nil"/>
                <w:left w:val="nil"/>
                <w:bottom w:val="nil"/>
                <w:right w:val="nil"/>
                <w:between w:val="nil"/>
              </w:pBdr>
              <w:spacing w:after="0"/>
              <w:rPr>
                <w:rFonts w:asciiTheme="minorHAnsi" w:hAnsiTheme="minorHAnsi" w:cstheme="minorHAnsi"/>
                <w:b/>
              </w:rPr>
            </w:pPr>
            <w:r w:rsidRPr="00A36EFA">
              <w:rPr>
                <w:rFonts w:asciiTheme="minorHAnsi" w:hAnsiTheme="minorHAnsi" w:cstheme="minorHAnsi"/>
                <w:b/>
              </w:rPr>
              <w:t>Title and abstract</w:t>
            </w:r>
          </w:p>
        </w:tc>
      </w:tr>
      <w:tr w:rsidR="005E5E49" w:rsidRPr="00BF0860" w14:paraId="1A52B5D5" w14:textId="59F4853B" w:rsidTr="00CA65F1">
        <w:trPr>
          <w:cantSplit/>
          <w:trHeight w:val="1915"/>
        </w:trPr>
        <w:tc>
          <w:tcPr>
            <w:tcW w:w="1560" w:type="dxa"/>
            <w:vMerge w:val="restart"/>
            <w:tcBorders>
              <w:top w:val="single" w:sz="4" w:space="0" w:color="000000"/>
            </w:tcBorders>
            <w:shd w:val="clear" w:color="auto" w:fill="auto"/>
            <w:tcMar>
              <w:top w:w="85" w:type="dxa"/>
              <w:bottom w:w="85" w:type="dxa"/>
            </w:tcMar>
          </w:tcPr>
          <w:p w14:paraId="111D13C8" w14:textId="1AD35BE2" w:rsidR="005E5E49" w:rsidRPr="00BF0860" w:rsidRDefault="005E5E49" w:rsidP="005E5E49">
            <w:pPr>
              <w:spacing w:after="0"/>
              <w:rPr>
                <w:rFonts w:asciiTheme="minorHAnsi" w:hAnsiTheme="minorHAnsi" w:cstheme="minorHAnsi"/>
              </w:rPr>
            </w:pPr>
          </w:p>
        </w:tc>
        <w:tc>
          <w:tcPr>
            <w:tcW w:w="567" w:type="dxa"/>
            <w:tcBorders>
              <w:top w:val="single" w:sz="4" w:space="0" w:color="000000"/>
              <w:bottom w:val="single" w:sz="4" w:space="0" w:color="000000"/>
            </w:tcBorders>
            <w:shd w:val="clear" w:color="auto" w:fill="auto"/>
          </w:tcPr>
          <w:p w14:paraId="79B508C1" w14:textId="58EC10A6" w:rsidR="005E5E49" w:rsidRPr="008648D3" w:rsidRDefault="005E5E49" w:rsidP="005E5E49">
            <w:pPr>
              <w:spacing w:after="0"/>
            </w:pPr>
            <w:r w:rsidRPr="00BF0860">
              <w:rPr>
                <w:rFonts w:asciiTheme="minorHAnsi" w:hAnsiTheme="minorHAnsi" w:cstheme="minorHAnsi"/>
              </w:rPr>
              <w:t>1a</w:t>
            </w:r>
          </w:p>
        </w:tc>
        <w:tc>
          <w:tcPr>
            <w:tcW w:w="2835" w:type="dxa"/>
            <w:tcBorders>
              <w:top w:val="single" w:sz="4" w:space="0" w:color="000000"/>
              <w:bottom w:val="single" w:sz="4" w:space="0" w:color="000000"/>
            </w:tcBorders>
            <w:shd w:val="clear" w:color="auto" w:fill="auto"/>
          </w:tcPr>
          <w:p w14:paraId="238C90F6" w14:textId="04E90016" w:rsidR="005E5E49" w:rsidRPr="00BF0860" w:rsidRDefault="005E5E49" w:rsidP="005E5E49">
            <w:pPr>
              <w:spacing w:after="0"/>
              <w:rPr>
                <w:rFonts w:asciiTheme="minorHAnsi" w:hAnsiTheme="minorHAnsi" w:cstheme="minorHAnsi"/>
              </w:rPr>
            </w:pPr>
            <w:r w:rsidRPr="008648D3">
              <w:t>Identification as a randomised trial in the title</w:t>
            </w:r>
          </w:p>
        </w:tc>
        <w:tc>
          <w:tcPr>
            <w:tcW w:w="850" w:type="dxa"/>
            <w:tcBorders>
              <w:top w:val="single" w:sz="4" w:space="0" w:color="000000"/>
              <w:bottom w:val="single" w:sz="4" w:space="0" w:color="000000"/>
            </w:tcBorders>
            <w:shd w:val="clear" w:color="auto" w:fill="auto"/>
          </w:tcPr>
          <w:p w14:paraId="62A1F4C6" w14:textId="77777777" w:rsidR="005E5E49" w:rsidRPr="00BF0860" w:rsidRDefault="005E5E49" w:rsidP="005E5E49">
            <w:pPr>
              <w:spacing w:after="0"/>
              <w:rPr>
                <w:rFonts w:asciiTheme="minorHAnsi" w:hAnsiTheme="minorHAnsi" w:cstheme="minorHAnsi"/>
              </w:rPr>
            </w:pPr>
            <w:r w:rsidRPr="00BF0860">
              <w:rPr>
                <w:rFonts w:asciiTheme="minorHAnsi" w:hAnsiTheme="minorHAnsi" w:cstheme="minorHAnsi"/>
              </w:rPr>
              <w:t>1a†</w:t>
            </w:r>
          </w:p>
        </w:tc>
        <w:tc>
          <w:tcPr>
            <w:tcW w:w="3397" w:type="dxa"/>
            <w:tcBorders>
              <w:top w:val="single" w:sz="4" w:space="0" w:color="000000"/>
              <w:bottom w:val="single" w:sz="4" w:space="0" w:color="000000"/>
            </w:tcBorders>
            <w:shd w:val="clear" w:color="auto" w:fill="auto"/>
          </w:tcPr>
          <w:p w14:paraId="7A382DBD" w14:textId="5FC07DC4" w:rsidR="005E5E49" w:rsidRPr="00BF0860" w:rsidRDefault="005E5E49" w:rsidP="005E5E49">
            <w:pPr>
              <w:spacing w:after="0"/>
              <w:rPr>
                <w:rFonts w:asciiTheme="minorHAnsi" w:hAnsiTheme="minorHAnsi" w:cstheme="minorHAnsi"/>
              </w:rPr>
            </w:pPr>
            <w:r w:rsidRPr="00274F47">
              <w:t>Identification as an early phase dose-finding (eg, first-in-human, dose escalation or de-escalation, phase 1, phase 1/2, expansion, dose titration) and, if applicable, randomised trial in the title or abstract</w:t>
            </w:r>
          </w:p>
        </w:tc>
        <w:tc>
          <w:tcPr>
            <w:tcW w:w="1134" w:type="dxa"/>
            <w:tcBorders>
              <w:top w:val="single" w:sz="4" w:space="0" w:color="000000"/>
              <w:bottom w:val="single" w:sz="4" w:space="0" w:color="000000"/>
            </w:tcBorders>
            <w:shd w:val="clear" w:color="auto" w:fill="F2F2F2" w:themeFill="background1" w:themeFillShade="F2"/>
          </w:tcPr>
          <w:p w14:paraId="14A8105D" w14:textId="77777777" w:rsidR="005E5E49" w:rsidRPr="00BF0860" w:rsidRDefault="005E5E49" w:rsidP="005E5E49">
            <w:pPr>
              <w:spacing w:after="0"/>
              <w:rPr>
                <w:rFonts w:asciiTheme="minorHAnsi" w:hAnsiTheme="minorHAnsi" w:cstheme="minorHAnsi"/>
              </w:rPr>
            </w:pPr>
          </w:p>
        </w:tc>
      </w:tr>
      <w:tr w:rsidR="005E5E49" w:rsidRPr="00BF0860" w14:paraId="18B4E50A" w14:textId="12F8DD17" w:rsidTr="00CA65F1">
        <w:trPr>
          <w:cantSplit/>
          <w:trHeight w:val="863"/>
        </w:trPr>
        <w:tc>
          <w:tcPr>
            <w:tcW w:w="1560" w:type="dxa"/>
            <w:vMerge/>
            <w:tcBorders>
              <w:top w:val="single" w:sz="4" w:space="0" w:color="000000"/>
              <w:bottom w:val="single" w:sz="4" w:space="0" w:color="000000"/>
            </w:tcBorders>
            <w:shd w:val="clear" w:color="auto" w:fill="auto"/>
            <w:tcMar>
              <w:top w:w="85" w:type="dxa"/>
              <w:bottom w:w="85" w:type="dxa"/>
            </w:tcMar>
          </w:tcPr>
          <w:p w14:paraId="72166F10" w14:textId="3978AC44" w:rsidR="005E5E49" w:rsidRPr="00BF0860" w:rsidRDefault="005E5E49" w:rsidP="005E5E49">
            <w:pPr>
              <w:spacing w:after="0"/>
              <w:rPr>
                <w:rFonts w:asciiTheme="minorHAnsi" w:hAnsiTheme="minorHAnsi" w:cstheme="minorHAnsi"/>
              </w:rPr>
            </w:pPr>
          </w:p>
        </w:tc>
        <w:tc>
          <w:tcPr>
            <w:tcW w:w="567" w:type="dxa"/>
            <w:tcBorders>
              <w:top w:val="single" w:sz="4" w:space="0" w:color="000000"/>
              <w:bottom w:val="single" w:sz="4" w:space="0" w:color="000000"/>
            </w:tcBorders>
            <w:shd w:val="clear" w:color="auto" w:fill="auto"/>
          </w:tcPr>
          <w:p w14:paraId="623004AF" w14:textId="73478C04" w:rsidR="005E5E49" w:rsidRPr="008648D3" w:rsidRDefault="005E5E49" w:rsidP="005E5E49">
            <w:pPr>
              <w:spacing w:after="0"/>
            </w:pPr>
            <w:r w:rsidRPr="00BF0860">
              <w:rPr>
                <w:rFonts w:asciiTheme="minorHAnsi" w:hAnsiTheme="minorHAnsi" w:cstheme="minorHAnsi"/>
              </w:rPr>
              <w:t>1b</w:t>
            </w:r>
          </w:p>
        </w:tc>
        <w:tc>
          <w:tcPr>
            <w:tcW w:w="2835" w:type="dxa"/>
            <w:tcBorders>
              <w:top w:val="single" w:sz="4" w:space="0" w:color="000000"/>
              <w:bottom w:val="single" w:sz="4" w:space="0" w:color="000000"/>
            </w:tcBorders>
            <w:shd w:val="clear" w:color="auto" w:fill="auto"/>
          </w:tcPr>
          <w:p w14:paraId="61AFABFA" w14:textId="311DE03B" w:rsidR="005E5E49" w:rsidRPr="00BF0860" w:rsidRDefault="005E5E49" w:rsidP="005E5E49">
            <w:pPr>
              <w:spacing w:after="0"/>
              <w:rPr>
                <w:rFonts w:asciiTheme="minorHAnsi" w:hAnsiTheme="minorHAnsi" w:cstheme="minorHAnsi"/>
              </w:rPr>
            </w:pPr>
            <w:r w:rsidRPr="008648D3">
              <w:t>Structured summary of trial design, methods, results, and conclusions (for specific guidance, see CONSORT for abstracts)</w:t>
            </w:r>
          </w:p>
        </w:tc>
        <w:tc>
          <w:tcPr>
            <w:tcW w:w="850" w:type="dxa"/>
            <w:tcBorders>
              <w:top w:val="single" w:sz="4" w:space="0" w:color="000000"/>
              <w:bottom w:val="single" w:sz="4" w:space="0" w:color="000000"/>
            </w:tcBorders>
            <w:shd w:val="clear" w:color="auto" w:fill="auto"/>
          </w:tcPr>
          <w:p w14:paraId="2B6576B4" w14:textId="77777777" w:rsidR="005E5E49" w:rsidRPr="00BF0860" w:rsidRDefault="005E5E49" w:rsidP="005E5E49">
            <w:pPr>
              <w:spacing w:after="0"/>
              <w:rPr>
                <w:rFonts w:asciiTheme="minorHAnsi" w:hAnsiTheme="minorHAnsi" w:cstheme="minorHAnsi"/>
              </w:rPr>
            </w:pPr>
            <w:r w:rsidRPr="00BF0860">
              <w:rPr>
                <w:rFonts w:asciiTheme="minorHAnsi" w:hAnsiTheme="minorHAnsi" w:cstheme="minorHAnsi"/>
              </w:rPr>
              <w:t>1b</w:t>
            </w:r>
          </w:p>
        </w:tc>
        <w:tc>
          <w:tcPr>
            <w:tcW w:w="3397" w:type="dxa"/>
            <w:tcBorders>
              <w:top w:val="single" w:sz="4" w:space="0" w:color="000000"/>
              <w:bottom w:val="single" w:sz="4" w:space="0" w:color="000000"/>
            </w:tcBorders>
            <w:shd w:val="clear" w:color="auto" w:fill="auto"/>
          </w:tcPr>
          <w:p w14:paraId="6E87ABE8" w14:textId="4D06BD7E" w:rsidR="005E5E49" w:rsidRPr="00BF0860" w:rsidRDefault="005E5E49" w:rsidP="005E5E49">
            <w:pPr>
              <w:spacing w:after="0"/>
              <w:rPr>
                <w:rFonts w:asciiTheme="minorHAnsi" w:hAnsiTheme="minorHAnsi" w:cstheme="minorHAnsi"/>
              </w:rPr>
            </w:pPr>
            <w:r w:rsidRPr="00274F47">
              <w:t>Structured summary of trial design, methods, results, and conclusions (for specific guidance, see CONSORT-DEFINE for abstracts)</w:t>
            </w:r>
          </w:p>
        </w:tc>
        <w:tc>
          <w:tcPr>
            <w:tcW w:w="1134" w:type="dxa"/>
            <w:tcBorders>
              <w:top w:val="single" w:sz="4" w:space="0" w:color="000000"/>
              <w:bottom w:val="single" w:sz="4" w:space="0" w:color="000000"/>
            </w:tcBorders>
            <w:shd w:val="clear" w:color="auto" w:fill="F2F2F2" w:themeFill="background1" w:themeFillShade="F2"/>
          </w:tcPr>
          <w:p w14:paraId="70467D37" w14:textId="77777777" w:rsidR="005E5E49" w:rsidRPr="00BF0860" w:rsidRDefault="005E5E49" w:rsidP="005E5E49">
            <w:pPr>
              <w:spacing w:after="0"/>
              <w:rPr>
                <w:rFonts w:asciiTheme="minorHAnsi" w:hAnsiTheme="minorHAnsi" w:cstheme="minorHAnsi"/>
              </w:rPr>
            </w:pPr>
          </w:p>
        </w:tc>
      </w:tr>
      <w:tr w:rsidR="00D14387" w:rsidRPr="00BF0860" w14:paraId="1A9FA7D4" w14:textId="77777777" w:rsidTr="009E4B15">
        <w:trPr>
          <w:cantSplit/>
          <w:trHeight w:val="170"/>
        </w:trPr>
        <w:tc>
          <w:tcPr>
            <w:tcW w:w="10343" w:type="dxa"/>
            <w:gridSpan w:val="6"/>
            <w:tcBorders>
              <w:top w:val="single" w:sz="4" w:space="0" w:color="000000"/>
              <w:bottom w:val="single" w:sz="4" w:space="0" w:color="000000"/>
            </w:tcBorders>
            <w:shd w:val="clear" w:color="auto" w:fill="auto"/>
            <w:tcMar>
              <w:top w:w="85" w:type="dxa"/>
              <w:bottom w:w="85" w:type="dxa"/>
            </w:tcMar>
          </w:tcPr>
          <w:p w14:paraId="412A9B96" w14:textId="50548E37" w:rsidR="00D14387" w:rsidRPr="00BF0860" w:rsidRDefault="00D14387" w:rsidP="004241E9">
            <w:pPr>
              <w:spacing w:after="0"/>
              <w:rPr>
                <w:rFonts w:asciiTheme="minorHAnsi" w:hAnsiTheme="minorHAnsi" w:cstheme="minorHAnsi"/>
              </w:rPr>
            </w:pPr>
            <w:r w:rsidRPr="00BF0860">
              <w:rPr>
                <w:rFonts w:asciiTheme="minorHAnsi" w:hAnsiTheme="minorHAnsi" w:cstheme="minorHAnsi"/>
                <w:b/>
                <w:bCs/>
              </w:rPr>
              <w:t>Introduction</w:t>
            </w:r>
          </w:p>
        </w:tc>
      </w:tr>
      <w:tr w:rsidR="00741A48" w:rsidRPr="00BF0860" w14:paraId="5F252BE7" w14:textId="68F3ED00" w:rsidTr="00CA65F1">
        <w:trPr>
          <w:cantSplit/>
          <w:trHeight w:val="112"/>
        </w:trPr>
        <w:tc>
          <w:tcPr>
            <w:tcW w:w="1560" w:type="dxa"/>
            <w:vMerge w:val="restart"/>
            <w:tcBorders>
              <w:top w:val="single" w:sz="4" w:space="0" w:color="000000"/>
            </w:tcBorders>
            <w:shd w:val="clear" w:color="auto" w:fill="auto"/>
            <w:tcMar>
              <w:top w:w="85" w:type="dxa"/>
              <w:bottom w:w="85" w:type="dxa"/>
            </w:tcMar>
          </w:tcPr>
          <w:p w14:paraId="3B93688F" w14:textId="77777777" w:rsidR="00741A48" w:rsidRDefault="00741A48" w:rsidP="00741A48">
            <w:pPr>
              <w:spacing w:after="0"/>
              <w:rPr>
                <w:rFonts w:asciiTheme="minorHAnsi" w:hAnsiTheme="minorHAnsi" w:cstheme="minorHAnsi"/>
              </w:rPr>
            </w:pPr>
            <w:r w:rsidRPr="00BF0860">
              <w:rPr>
                <w:rFonts w:asciiTheme="minorHAnsi" w:hAnsiTheme="minorHAnsi" w:cstheme="minorHAnsi"/>
              </w:rPr>
              <w:t>Background</w:t>
            </w:r>
          </w:p>
          <w:p w14:paraId="6E0B573D" w14:textId="1B197B14" w:rsidR="00741A48" w:rsidRPr="00BF0860" w:rsidRDefault="00741A48" w:rsidP="00741A48">
            <w:pPr>
              <w:spacing w:after="0"/>
              <w:rPr>
                <w:rFonts w:asciiTheme="minorHAnsi" w:hAnsiTheme="minorHAnsi" w:cstheme="minorHAnsi"/>
              </w:rPr>
            </w:pPr>
            <w:r w:rsidRPr="00BF0860">
              <w:rPr>
                <w:rFonts w:asciiTheme="minorHAnsi" w:hAnsiTheme="minorHAnsi" w:cstheme="minorHAnsi"/>
              </w:rPr>
              <w:t>and objectives</w:t>
            </w:r>
          </w:p>
        </w:tc>
        <w:tc>
          <w:tcPr>
            <w:tcW w:w="567" w:type="dxa"/>
            <w:vMerge w:val="restart"/>
            <w:tcBorders>
              <w:top w:val="single" w:sz="4" w:space="0" w:color="000000"/>
            </w:tcBorders>
            <w:shd w:val="clear" w:color="auto" w:fill="auto"/>
          </w:tcPr>
          <w:p w14:paraId="4C4D7E22" w14:textId="696C6C05" w:rsidR="00741A48" w:rsidRPr="00DA657C" w:rsidRDefault="00741A48" w:rsidP="00741A48">
            <w:pPr>
              <w:spacing w:after="0"/>
              <w:rPr>
                <w:rFonts w:asciiTheme="minorHAnsi" w:hAnsiTheme="minorHAnsi" w:cstheme="minorHAnsi"/>
              </w:rPr>
            </w:pPr>
            <w:r w:rsidRPr="00BF0860">
              <w:rPr>
                <w:rFonts w:asciiTheme="minorHAnsi" w:hAnsiTheme="minorHAnsi" w:cstheme="minorHAnsi"/>
              </w:rPr>
              <w:t>2a</w:t>
            </w:r>
          </w:p>
        </w:tc>
        <w:tc>
          <w:tcPr>
            <w:tcW w:w="2835" w:type="dxa"/>
            <w:vMerge w:val="restart"/>
            <w:tcBorders>
              <w:top w:val="single" w:sz="4" w:space="0" w:color="000000"/>
            </w:tcBorders>
            <w:shd w:val="clear" w:color="auto" w:fill="auto"/>
          </w:tcPr>
          <w:p w14:paraId="441EB506" w14:textId="11037288" w:rsidR="00741A48" w:rsidRPr="00BF0860" w:rsidRDefault="00741A48" w:rsidP="00741A48">
            <w:pPr>
              <w:spacing w:after="0"/>
              <w:rPr>
                <w:rFonts w:asciiTheme="minorHAnsi" w:hAnsiTheme="minorHAnsi" w:cstheme="minorHAnsi"/>
              </w:rPr>
            </w:pPr>
            <w:r w:rsidRPr="00DA657C">
              <w:rPr>
                <w:rFonts w:asciiTheme="minorHAnsi" w:hAnsiTheme="minorHAnsi" w:cstheme="minorHAnsi"/>
              </w:rPr>
              <w:t>Scientific background and explanation of rationale</w:t>
            </w:r>
          </w:p>
        </w:tc>
        <w:tc>
          <w:tcPr>
            <w:tcW w:w="850" w:type="dxa"/>
            <w:tcBorders>
              <w:top w:val="single" w:sz="4" w:space="0" w:color="000000"/>
              <w:bottom w:val="single" w:sz="4" w:space="0" w:color="000000"/>
            </w:tcBorders>
            <w:shd w:val="clear" w:color="auto" w:fill="auto"/>
          </w:tcPr>
          <w:p w14:paraId="69137660" w14:textId="77777777" w:rsidR="00741A48" w:rsidRPr="00BF0860" w:rsidRDefault="00741A48" w:rsidP="00741A48">
            <w:pPr>
              <w:spacing w:after="0"/>
              <w:rPr>
                <w:rFonts w:asciiTheme="minorHAnsi" w:hAnsiTheme="minorHAnsi" w:cstheme="minorHAnsi"/>
              </w:rPr>
            </w:pPr>
            <w:r w:rsidRPr="00BF0860">
              <w:rPr>
                <w:rFonts w:asciiTheme="minorHAnsi" w:hAnsiTheme="minorHAnsi" w:cstheme="minorHAnsi"/>
              </w:rPr>
              <w:t>2a.1†</w:t>
            </w:r>
          </w:p>
        </w:tc>
        <w:tc>
          <w:tcPr>
            <w:tcW w:w="3397" w:type="dxa"/>
            <w:tcBorders>
              <w:top w:val="single" w:sz="4" w:space="0" w:color="000000"/>
              <w:bottom w:val="single" w:sz="4" w:space="0" w:color="000000"/>
            </w:tcBorders>
            <w:shd w:val="clear" w:color="auto" w:fill="auto"/>
          </w:tcPr>
          <w:p w14:paraId="2AB140DB" w14:textId="370238B9" w:rsidR="00741A48" w:rsidRPr="00BF0860" w:rsidRDefault="00741A48" w:rsidP="00741A48">
            <w:pPr>
              <w:spacing w:after="0"/>
              <w:rPr>
                <w:rFonts w:asciiTheme="minorHAnsi" w:hAnsiTheme="minorHAnsi" w:cstheme="minorHAnsi"/>
              </w:rPr>
            </w:pPr>
            <w:r w:rsidRPr="009C62ED">
              <w:t>Description of research question(s) and justification for undertaking the trial, including summary of relevant clinical studies (published and unpublished) examining benefits and harms for each intervention</w:t>
            </w:r>
          </w:p>
        </w:tc>
        <w:tc>
          <w:tcPr>
            <w:tcW w:w="1134" w:type="dxa"/>
            <w:tcBorders>
              <w:top w:val="single" w:sz="4" w:space="0" w:color="000000"/>
              <w:bottom w:val="single" w:sz="4" w:space="0" w:color="000000"/>
            </w:tcBorders>
            <w:shd w:val="clear" w:color="auto" w:fill="F2F2F2" w:themeFill="background1" w:themeFillShade="F2"/>
          </w:tcPr>
          <w:p w14:paraId="70D8086A" w14:textId="77777777" w:rsidR="00741A48" w:rsidRPr="00BF0860" w:rsidRDefault="00741A48" w:rsidP="00741A48">
            <w:pPr>
              <w:spacing w:after="0"/>
              <w:rPr>
                <w:rFonts w:asciiTheme="minorHAnsi" w:hAnsiTheme="minorHAnsi" w:cstheme="minorHAnsi"/>
              </w:rPr>
            </w:pPr>
          </w:p>
        </w:tc>
      </w:tr>
      <w:tr w:rsidR="00741A48" w:rsidRPr="00BF0860" w14:paraId="2A17666C" w14:textId="3131EBF0" w:rsidTr="00CA65F1">
        <w:trPr>
          <w:cantSplit/>
          <w:trHeight w:val="172"/>
        </w:trPr>
        <w:tc>
          <w:tcPr>
            <w:tcW w:w="1560" w:type="dxa"/>
            <w:vMerge/>
            <w:tcBorders>
              <w:top w:val="single" w:sz="4" w:space="0" w:color="000000"/>
            </w:tcBorders>
            <w:shd w:val="clear" w:color="auto" w:fill="auto"/>
            <w:tcMar>
              <w:top w:w="85" w:type="dxa"/>
              <w:bottom w:w="85" w:type="dxa"/>
            </w:tcMar>
          </w:tcPr>
          <w:p w14:paraId="30123089" w14:textId="77777777" w:rsidR="00741A48" w:rsidRPr="00BF0860" w:rsidRDefault="00741A48" w:rsidP="00741A48">
            <w:pPr>
              <w:spacing w:after="0"/>
              <w:rPr>
                <w:rFonts w:asciiTheme="minorHAnsi" w:hAnsiTheme="minorHAnsi" w:cstheme="minorHAnsi"/>
              </w:rPr>
            </w:pPr>
          </w:p>
        </w:tc>
        <w:tc>
          <w:tcPr>
            <w:tcW w:w="567" w:type="dxa"/>
            <w:vMerge/>
            <w:tcBorders>
              <w:top w:val="single" w:sz="4" w:space="0" w:color="000000"/>
            </w:tcBorders>
            <w:shd w:val="clear" w:color="auto" w:fill="auto"/>
          </w:tcPr>
          <w:p w14:paraId="3B37E36A" w14:textId="77777777" w:rsidR="00741A48" w:rsidRPr="00BF0860" w:rsidRDefault="00741A48" w:rsidP="00741A48">
            <w:pPr>
              <w:spacing w:after="0"/>
              <w:rPr>
                <w:rFonts w:asciiTheme="minorHAnsi" w:hAnsiTheme="minorHAnsi" w:cstheme="minorHAnsi"/>
              </w:rPr>
            </w:pPr>
          </w:p>
        </w:tc>
        <w:tc>
          <w:tcPr>
            <w:tcW w:w="2835" w:type="dxa"/>
            <w:vMerge/>
            <w:tcBorders>
              <w:top w:val="single" w:sz="4" w:space="0" w:color="000000"/>
            </w:tcBorders>
            <w:shd w:val="clear" w:color="auto" w:fill="auto"/>
          </w:tcPr>
          <w:p w14:paraId="44DCB5A9" w14:textId="53ECB711" w:rsidR="00741A48" w:rsidRPr="00BF0860" w:rsidRDefault="00741A48" w:rsidP="00741A48">
            <w:pPr>
              <w:spacing w:after="0"/>
              <w:rPr>
                <w:rFonts w:asciiTheme="minorHAnsi" w:hAnsiTheme="minorHAnsi" w:cstheme="minorHAnsi"/>
              </w:rPr>
            </w:pPr>
          </w:p>
        </w:tc>
        <w:tc>
          <w:tcPr>
            <w:tcW w:w="850" w:type="dxa"/>
            <w:tcBorders>
              <w:top w:val="single" w:sz="4" w:space="0" w:color="000000"/>
              <w:bottom w:val="single" w:sz="4" w:space="0" w:color="000000"/>
            </w:tcBorders>
            <w:shd w:val="clear" w:color="auto" w:fill="auto"/>
          </w:tcPr>
          <w:p w14:paraId="6231EF95" w14:textId="77777777" w:rsidR="00741A48" w:rsidRPr="00BF0860" w:rsidRDefault="00741A48" w:rsidP="00741A48">
            <w:pPr>
              <w:spacing w:after="0"/>
              <w:rPr>
                <w:rFonts w:asciiTheme="minorHAnsi" w:hAnsiTheme="minorHAnsi" w:cstheme="minorHAnsi"/>
              </w:rPr>
            </w:pPr>
            <w:r w:rsidRPr="00BF0860">
              <w:rPr>
                <w:rFonts w:asciiTheme="minorHAnsi" w:hAnsiTheme="minorHAnsi" w:cstheme="minorHAnsi"/>
              </w:rPr>
              <w:t>2a.2*</w:t>
            </w:r>
          </w:p>
        </w:tc>
        <w:tc>
          <w:tcPr>
            <w:tcW w:w="3397" w:type="dxa"/>
            <w:tcBorders>
              <w:top w:val="single" w:sz="4" w:space="0" w:color="000000"/>
              <w:bottom w:val="single" w:sz="4" w:space="0" w:color="000000"/>
            </w:tcBorders>
            <w:shd w:val="clear" w:color="auto" w:fill="auto"/>
          </w:tcPr>
          <w:p w14:paraId="30C10324" w14:textId="1B5215EC" w:rsidR="00741A48" w:rsidRPr="00BF0860" w:rsidRDefault="00741A48" w:rsidP="00741A48">
            <w:pPr>
              <w:spacing w:after="0"/>
              <w:rPr>
                <w:rFonts w:asciiTheme="minorHAnsi" w:hAnsiTheme="minorHAnsi" w:cstheme="minorHAnsi"/>
              </w:rPr>
            </w:pPr>
            <w:r w:rsidRPr="009C62ED">
              <w:t>Summary of key findings from relevant non-clinical or preclinical research</w:t>
            </w:r>
          </w:p>
        </w:tc>
        <w:tc>
          <w:tcPr>
            <w:tcW w:w="1134" w:type="dxa"/>
            <w:tcBorders>
              <w:top w:val="single" w:sz="4" w:space="0" w:color="000000"/>
              <w:bottom w:val="single" w:sz="4" w:space="0" w:color="000000"/>
            </w:tcBorders>
            <w:shd w:val="clear" w:color="auto" w:fill="F2F2F2" w:themeFill="background1" w:themeFillShade="F2"/>
          </w:tcPr>
          <w:p w14:paraId="63352F47" w14:textId="77777777" w:rsidR="00741A48" w:rsidRPr="00BF0860" w:rsidRDefault="00741A48" w:rsidP="00741A48">
            <w:pPr>
              <w:spacing w:after="0"/>
              <w:rPr>
                <w:rFonts w:asciiTheme="minorHAnsi" w:hAnsiTheme="minorHAnsi" w:cstheme="minorHAnsi"/>
              </w:rPr>
            </w:pPr>
          </w:p>
        </w:tc>
      </w:tr>
      <w:tr w:rsidR="00741A48" w:rsidRPr="00BF0860" w14:paraId="21C82E58" w14:textId="1C8681B6" w:rsidTr="00CA65F1">
        <w:trPr>
          <w:cantSplit/>
          <w:trHeight w:val="270"/>
        </w:trPr>
        <w:tc>
          <w:tcPr>
            <w:tcW w:w="1560" w:type="dxa"/>
            <w:vMerge/>
            <w:shd w:val="clear" w:color="auto" w:fill="auto"/>
            <w:tcMar>
              <w:top w:w="85" w:type="dxa"/>
              <w:bottom w:w="85" w:type="dxa"/>
            </w:tcMar>
          </w:tcPr>
          <w:p w14:paraId="5EC11679" w14:textId="77777777" w:rsidR="00741A48" w:rsidRPr="00BF0860" w:rsidRDefault="00741A48" w:rsidP="00741A48">
            <w:pPr>
              <w:spacing w:after="0"/>
              <w:rPr>
                <w:rFonts w:asciiTheme="minorHAnsi" w:hAnsiTheme="minorHAnsi" w:cstheme="minorHAnsi"/>
              </w:rPr>
            </w:pPr>
          </w:p>
        </w:tc>
        <w:tc>
          <w:tcPr>
            <w:tcW w:w="567" w:type="dxa"/>
            <w:vMerge/>
            <w:tcBorders>
              <w:bottom w:val="single" w:sz="4" w:space="0" w:color="000000"/>
            </w:tcBorders>
            <w:shd w:val="clear" w:color="auto" w:fill="auto"/>
          </w:tcPr>
          <w:p w14:paraId="549D6984" w14:textId="77777777" w:rsidR="00741A48" w:rsidRPr="00BF0860" w:rsidRDefault="00741A48" w:rsidP="00741A48">
            <w:pPr>
              <w:spacing w:after="0"/>
              <w:rPr>
                <w:rFonts w:asciiTheme="minorHAnsi" w:hAnsiTheme="minorHAnsi" w:cstheme="minorHAnsi"/>
              </w:rPr>
            </w:pPr>
          </w:p>
        </w:tc>
        <w:tc>
          <w:tcPr>
            <w:tcW w:w="2835" w:type="dxa"/>
            <w:vMerge/>
            <w:tcBorders>
              <w:bottom w:val="single" w:sz="4" w:space="0" w:color="000000"/>
            </w:tcBorders>
            <w:shd w:val="clear" w:color="auto" w:fill="auto"/>
          </w:tcPr>
          <w:p w14:paraId="3088069C" w14:textId="6A1C23FC" w:rsidR="00741A48" w:rsidRPr="00BF0860" w:rsidRDefault="00741A48" w:rsidP="00741A48">
            <w:pPr>
              <w:spacing w:after="0"/>
              <w:rPr>
                <w:rFonts w:asciiTheme="minorHAnsi" w:hAnsiTheme="minorHAnsi" w:cstheme="minorHAnsi"/>
              </w:rPr>
            </w:pPr>
          </w:p>
        </w:tc>
        <w:tc>
          <w:tcPr>
            <w:tcW w:w="850" w:type="dxa"/>
            <w:tcBorders>
              <w:top w:val="single" w:sz="4" w:space="0" w:color="000000"/>
              <w:bottom w:val="single" w:sz="4" w:space="0" w:color="000000"/>
            </w:tcBorders>
            <w:shd w:val="clear" w:color="auto" w:fill="auto"/>
          </w:tcPr>
          <w:p w14:paraId="6D7262AA" w14:textId="77777777" w:rsidR="00741A48" w:rsidRPr="00BF0860" w:rsidRDefault="00741A48" w:rsidP="00741A48">
            <w:pPr>
              <w:spacing w:after="0"/>
              <w:rPr>
                <w:rFonts w:asciiTheme="minorHAnsi" w:hAnsiTheme="minorHAnsi" w:cstheme="minorHAnsi"/>
              </w:rPr>
            </w:pPr>
            <w:r w:rsidRPr="00BF0860">
              <w:rPr>
                <w:rFonts w:asciiTheme="minorHAnsi" w:hAnsiTheme="minorHAnsi" w:cstheme="minorHAnsi"/>
              </w:rPr>
              <w:t>2a.3*</w:t>
            </w:r>
          </w:p>
        </w:tc>
        <w:tc>
          <w:tcPr>
            <w:tcW w:w="3397" w:type="dxa"/>
            <w:tcBorders>
              <w:top w:val="single" w:sz="4" w:space="0" w:color="000000"/>
              <w:bottom w:val="single" w:sz="4" w:space="0" w:color="000000"/>
            </w:tcBorders>
            <w:shd w:val="clear" w:color="auto" w:fill="auto"/>
          </w:tcPr>
          <w:p w14:paraId="58400559" w14:textId="567D4DDB" w:rsidR="00741A48" w:rsidRPr="00BF0860" w:rsidRDefault="00741A48" w:rsidP="00741A48">
            <w:pPr>
              <w:spacing w:after="0"/>
              <w:rPr>
                <w:rFonts w:asciiTheme="minorHAnsi" w:hAnsiTheme="minorHAnsi" w:cstheme="minorHAnsi"/>
              </w:rPr>
            </w:pPr>
            <w:r w:rsidRPr="009C62ED">
              <w:t>Summary of findings from previously generated preclinical and translational studies to support any planned biomarker substudies (where applicable)</w:t>
            </w:r>
          </w:p>
        </w:tc>
        <w:tc>
          <w:tcPr>
            <w:tcW w:w="1134" w:type="dxa"/>
            <w:tcBorders>
              <w:top w:val="single" w:sz="4" w:space="0" w:color="000000"/>
              <w:bottom w:val="single" w:sz="4" w:space="0" w:color="000000"/>
            </w:tcBorders>
            <w:shd w:val="clear" w:color="auto" w:fill="F2F2F2" w:themeFill="background1" w:themeFillShade="F2"/>
          </w:tcPr>
          <w:p w14:paraId="6F2AEBB8" w14:textId="77777777" w:rsidR="00741A48" w:rsidRPr="00BF0860" w:rsidRDefault="00741A48" w:rsidP="00741A48">
            <w:pPr>
              <w:spacing w:after="0"/>
              <w:rPr>
                <w:rFonts w:asciiTheme="minorHAnsi" w:hAnsiTheme="minorHAnsi" w:cstheme="minorHAnsi"/>
              </w:rPr>
            </w:pPr>
          </w:p>
        </w:tc>
      </w:tr>
      <w:tr w:rsidR="00D814FD" w:rsidRPr="00BF0860" w14:paraId="19384CF4" w14:textId="1B0285C0" w:rsidTr="00CA65F1">
        <w:trPr>
          <w:cantSplit/>
          <w:trHeight w:val="477"/>
        </w:trPr>
        <w:tc>
          <w:tcPr>
            <w:tcW w:w="1560" w:type="dxa"/>
            <w:vMerge/>
            <w:tcBorders>
              <w:bottom w:val="single" w:sz="4" w:space="0" w:color="000000"/>
            </w:tcBorders>
            <w:shd w:val="clear" w:color="auto" w:fill="auto"/>
            <w:tcMar>
              <w:top w:w="85" w:type="dxa"/>
              <w:bottom w:w="85" w:type="dxa"/>
            </w:tcMar>
          </w:tcPr>
          <w:p w14:paraId="17A6B7DE" w14:textId="289EEEAB" w:rsidR="00D814FD" w:rsidRPr="00BF0860" w:rsidRDefault="00D814FD" w:rsidP="004241E9">
            <w:pPr>
              <w:spacing w:after="0"/>
              <w:rPr>
                <w:rFonts w:asciiTheme="minorHAnsi" w:hAnsiTheme="minorHAnsi" w:cstheme="minorHAnsi"/>
              </w:rPr>
            </w:pPr>
          </w:p>
        </w:tc>
        <w:tc>
          <w:tcPr>
            <w:tcW w:w="567" w:type="dxa"/>
            <w:tcBorders>
              <w:top w:val="single" w:sz="4" w:space="0" w:color="000000"/>
              <w:bottom w:val="single" w:sz="4" w:space="0" w:color="000000"/>
            </w:tcBorders>
            <w:shd w:val="clear" w:color="auto" w:fill="auto"/>
          </w:tcPr>
          <w:p w14:paraId="4B168AC5" w14:textId="7436CF97" w:rsidR="00D814FD" w:rsidRPr="00D06868" w:rsidRDefault="00D814FD" w:rsidP="004241E9">
            <w:pPr>
              <w:spacing w:after="0"/>
              <w:rPr>
                <w:rFonts w:asciiTheme="minorHAnsi" w:hAnsiTheme="minorHAnsi" w:cstheme="minorHAnsi"/>
              </w:rPr>
            </w:pPr>
            <w:r w:rsidRPr="00BF0860">
              <w:rPr>
                <w:rFonts w:asciiTheme="minorHAnsi" w:hAnsiTheme="minorHAnsi" w:cstheme="minorHAnsi"/>
              </w:rPr>
              <w:t>2b</w:t>
            </w:r>
          </w:p>
        </w:tc>
        <w:tc>
          <w:tcPr>
            <w:tcW w:w="2835" w:type="dxa"/>
            <w:tcBorders>
              <w:top w:val="single" w:sz="4" w:space="0" w:color="000000"/>
              <w:bottom w:val="single" w:sz="4" w:space="0" w:color="000000"/>
            </w:tcBorders>
            <w:shd w:val="clear" w:color="auto" w:fill="auto"/>
          </w:tcPr>
          <w:p w14:paraId="71E88794" w14:textId="35E5C72B" w:rsidR="00D814FD" w:rsidRPr="00BF0860" w:rsidRDefault="00D814FD" w:rsidP="004241E9">
            <w:pPr>
              <w:spacing w:after="0"/>
              <w:rPr>
                <w:rFonts w:asciiTheme="minorHAnsi" w:hAnsiTheme="minorHAnsi" w:cstheme="minorHAnsi"/>
              </w:rPr>
            </w:pPr>
            <w:r w:rsidRPr="00D06868">
              <w:rPr>
                <w:rFonts w:asciiTheme="minorHAnsi" w:hAnsiTheme="minorHAnsi" w:cstheme="minorHAnsi"/>
              </w:rPr>
              <w:t>Specific objectives or hypotheses</w:t>
            </w:r>
          </w:p>
        </w:tc>
        <w:tc>
          <w:tcPr>
            <w:tcW w:w="850" w:type="dxa"/>
            <w:tcBorders>
              <w:top w:val="single" w:sz="4" w:space="0" w:color="000000"/>
              <w:bottom w:val="single" w:sz="4" w:space="0" w:color="000000"/>
            </w:tcBorders>
            <w:shd w:val="clear" w:color="auto" w:fill="auto"/>
          </w:tcPr>
          <w:p w14:paraId="00A620FF" w14:textId="77777777" w:rsidR="00D814FD" w:rsidRPr="00BF0860" w:rsidRDefault="00D814FD" w:rsidP="004241E9">
            <w:pPr>
              <w:spacing w:after="0"/>
              <w:rPr>
                <w:rFonts w:asciiTheme="minorHAnsi" w:hAnsiTheme="minorHAnsi" w:cstheme="minorHAnsi"/>
              </w:rPr>
            </w:pPr>
            <w:r w:rsidRPr="00BF0860">
              <w:rPr>
                <w:rFonts w:asciiTheme="minorHAnsi" w:hAnsiTheme="minorHAnsi" w:cstheme="minorHAnsi"/>
              </w:rPr>
              <w:t>2b†</w:t>
            </w:r>
          </w:p>
        </w:tc>
        <w:tc>
          <w:tcPr>
            <w:tcW w:w="3397" w:type="dxa"/>
            <w:tcBorders>
              <w:top w:val="single" w:sz="4" w:space="0" w:color="000000"/>
              <w:bottom w:val="single" w:sz="4" w:space="0" w:color="000000"/>
            </w:tcBorders>
            <w:shd w:val="clear" w:color="auto" w:fill="auto"/>
          </w:tcPr>
          <w:p w14:paraId="004C7D3B" w14:textId="33E4F907" w:rsidR="00D814FD" w:rsidRPr="00BF0860" w:rsidRDefault="004A2A7A" w:rsidP="004241E9">
            <w:pPr>
              <w:spacing w:after="0"/>
              <w:rPr>
                <w:rFonts w:asciiTheme="minorHAnsi" w:hAnsiTheme="minorHAnsi" w:cstheme="minorHAnsi"/>
              </w:rPr>
            </w:pPr>
            <w:r w:rsidRPr="004A2A7A">
              <w:t>Specific objectives (eg, relating to safety, activity, pharmacokinetics, pharmacodynamics, recommended dose(s))</w:t>
            </w:r>
          </w:p>
        </w:tc>
        <w:tc>
          <w:tcPr>
            <w:tcW w:w="1134" w:type="dxa"/>
            <w:tcBorders>
              <w:top w:val="single" w:sz="4" w:space="0" w:color="000000"/>
              <w:bottom w:val="single" w:sz="4" w:space="0" w:color="000000"/>
            </w:tcBorders>
            <w:shd w:val="clear" w:color="auto" w:fill="F2F2F2" w:themeFill="background1" w:themeFillShade="F2"/>
          </w:tcPr>
          <w:p w14:paraId="4AD1E6D9" w14:textId="77777777" w:rsidR="00D814FD" w:rsidRPr="00BF0860" w:rsidRDefault="00D814FD" w:rsidP="004241E9">
            <w:pPr>
              <w:spacing w:after="0"/>
              <w:rPr>
                <w:rFonts w:asciiTheme="minorHAnsi" w:hAnsiTheme="minorHAnsi" w:cstheme="minorHAnsi"/>
              </w:rPr>
            </w:pPr>
          </w:p>
        </w:tc>
      </w:tr>
      <w:tr w:rsidR="00D14387" w:rsidRPr="00BF0860" w14:paraId="35FF21F8" w14:textId="77777777" w:rsidTr="00535B96">
        <w:trPr>
          <w:cantSplit/>
          <w:trHeight w:val="119"/>
        </w:trPr>
        <w:tc>
          <w:tcPr>
            <w:tcW w:w="10343" w:type="dxa"/>
            <w:gridSpan w:val="6"/>
            <w:tcBorders>
              <w:top w:val="single" w:sz="4" w:space="0" w:color="000000"/>
              <w:bottom w:val="single" w:sz="4" w:space="0" w:color="000000"/>
            </w:tcBorders>
            <w:shd w:val="clear" w:color="auto" w:fill="auto"/>
            <w:tcMar>
              <w:top w:w="85" w:type="dxa"/>
              <w:bottom w:w="85" w:type="dxa"/>
            </w:tcMar>
          </w:tcPr>
          <w:p w14:paraId="001B6505" w14:textId="77115E88" w:rsidR="00D14387" w:rsidRPr="00BF0860" w:rsidRDefault="00D14387" w:rsidP="004241E9">
            <w:pPr>
              <w:spacing w:after="0"/>
              <w:rPr>
                <w:rFonts w:asciiTheme="minorHAnsi" w:hAnsiTheme="minorHAnsi" w:cstheme="minorHAnsi"/>
              </w:rPr>
            </w:pPr>
            <w:r w:rsidRPr="003B13E6">
              <w:rPr>
                <w:rFonts w:asciiTheme="minorHAnsi" w:hAnsiTheme="minorHAnsi" w:cstheme="minorHAnsi"/>
                <w:b/>
                <w:bCs/>
              </w:rPr>
              <w:lastRenderedPageBreak/>
              <w:t>Methods</w:t>
            </w:r>
          </w:p>
        </w:tc>
      </w:tr>
      <w:tr w:rsidR="00435698" w:rsidRPr="00BF0860" w14:paraId="5723AD06" w14:textId="287E589A" w:rsidTr="00CA65F1">
        <w:trPr>
          <w:cantSplit/>
          <w:trHeight w:val="979"/>
        </w:trPr>
        <w:tc>
          <w:tcPr>
            <w:tcW w:w="1560" w:type="dxa"/>
            <w:vMerge w:val="restart"/>
            <w:tcBorders>
              <w:top w:val="single" w:sz="4" w:space="0" w:color="000000"/>
            </w:tcBorders>
            <w:shd w:val="clear" w:color="auto" w:fill="auto"/>
            <w:tcMar>
              <w:top w:w="85" w:type="dxa"/>
              <w:bottom w:w="85" w:type="dxa"/>
            </w:tcMar>
          </w:tcPr>
          <w:p w14:paraId="3910D5C5" w14:textId="00084269" w:rsidR="00435698" w:rsidRPr="00BF0860" w:rsidRDefault="00435698" w:rsidP="00435698">
            <w:pPr>
              <w:spacing w:after="0"/>
              <w:rPr>
                <w:rFonts w:asciiTheme="minorHAnsi" w:hAnsiTheme="minorHAnsi" w:cstheme="minorHAnsi"/>
              </w:rPr>
            </w:pPr>
            <w:r w:rsidRPr="003B13E6">
              <w:rPr>
                <w:rFonts w:asciiTheme="minorHAnsi" w:hAnsiTheme="minorHAnsi" w:cstheme="minorHAnsi"/>
              </w:rPr>
              <w:t>Trial design</w:t>
            </w:r>
          </w:p>
        </w:tc>
        <w:tc>
          <w:tcPr>
            <w:tcW w:w="567" w:type="dxa"/>
            <w:vMerge w:val="restart"/>
            <w:tcBorders>
              <w:top w:val="single" w:sz="4" w:space="0" w:color="000000"/>
            </w:tcBorders>
            <w:shd w:val="clear" w:color="auto" w:fill="auto"/>
          </w:tcPr>
          <w:p w14:paraId="0DF3618C" w14:textId="529E74C7" w:rsidR="00435698" w:rsidRPr="00B57122" w:rsidRDefault="00435698" w:rsidP="00435698">
            <w:pPr>
              <w:spacing w:after="0"/>
              <w:rPr>
                <w:rFonts w:asciiTheme="minorHAnsi" w:hAnsiTheme="minorHAnsi" w:cstheme="minorHAnsi"/>
              </w:rPr>
            </w:pPr>
            <w:r w:rsidRPr="00BF0860">
              <w:rPr>
                <w:rFonts w:asciiTheme="minorHAnsi" w:hAnsiTheme="minorHAnsi" w:cstheme="minorHAnsi"/>
              </w:rPr>
              <w:t>3a</w:t>
            </w:r>
          </w:p>
        </w:tc>
        <w:tc>
          <w:tcPr>
            <w:tcW w:w="2835" w:type="dxa"/>
            <w:vMerge w:val="restart"/>
            <w:tcBorders>
              <w:top w:val="single" w:sz="4" w:space="0" w:color="000000"/>
            </w:tcBorders>
            <w:shd w:val="clear" w:color="auto" w:fill="auto"/>
          </w:tcPr>
          <w:p w14:paraId="55E5B996" w14:textId="13A722EC" w:rsidR="00435698" w:rsidRPr="00BF0860" w:rsidRDefault="00435698" w:rsidP="00435698">
            <w:pPr>
              <w:spacing w:after="0"/>
              <w:rPr>
                <w:rFonts w:asciiTheme="minorHAnsi" w:hAnsiTheme="minorHAnsi" w:cstheme="minorHAnsi"/>
              </w:rPr>
            </w:pPr>
            <w:r w:rsidRPr="00B57122">
              <w:rPr>
                <w:rFonts w:asciiTheme="minorHAnsi" w:hAnsiTheme="minorHAnsi" w:cstheme="minorHAnsi"/>
              </w:rPr>
              <w:t>Description of trial design (such as parallel, factorial) including allocation ratio</w:t>
            </w:r>
          </w:p>
        </w:tc>
        <w:tc>
          <w:tcPr>
            <w:tcW w:w="850" w:type="dxa"/>
            <w:tcBorders>
              <w:top w:val="single" w:sz="4" w:space="0" w:color="000000"/>
              <w:bottom w:val="single" w:sz="4" w:space="0" w:color="000000"/>
            </w:tcBorders>
            <w:shd w:val="clear" w:color="auto" w:fill="auto"/>
          </w:tcPr>
          <w:p w14:paraId="690D9338" w14:textId="77777777" w:rsidR="00435698" w:rsidRPr="00BF0860" w:rsidRDefault="00435698" w:rsidP="00435698">
            <w:pPr>
              <w:spacing w:after="0"/>
              <w:rPr>
                <w:rFonts w:asciiTheme="minorHAnsi" w:hAnsiTheme="minorHAnsi" w:cstheme="minorHAnsi"/>
              </w:rPr>
            </w:pPr>
            <w:r w:rsidRPr="00BF0860">
              <w:rPr>
                <w:rFonts w:asciiTheme="minorHAnsi" w:hAnsiTheme="minorHAnsi" w:cstheme="minorHAnsi"/>
              </w:rPr>
              <w:t>3a.1†</w:t>
            </w:r>
          </w:p>
        </w:tc>
        <w:tc>
          <w:tcPr>
            <w:tcW w:w="3397" w:type="dxa"/>
            <w:tcBorders>
              <w:top w:val="single" w:sz="4" w:space="0" w:color="000000"/>
              <w:bottom w:val="single" w:sz="4" w:space="0" w:color="000000"/>
            </w:tcBorders>
            <w:shd w:val="clear" w:color="auto" w:fill="auto"/>
          </w:tcPr>
          <w:p w14:paraId="48D5C27B" w14:textId="76AA1273" w:rsidR="00435698" w:rsidRPr="00BF0860" w:rsidRDefault="00435698" w:rsidP="00435698">
            <w:pPr>
              <w:spacing w:after="0"/>
              <w:rPr>
                <w:rFonts w:asciiTheme="minorHAnsi" w:hAnsiTheme="minorHAnsi" w:cstheme="minorHAnsi"/>
              </w:rPr>
            </w:pPr>
            <w:r w:rsidRPr="00DA72C2">
              <w:t>Description of trial design elements, such as dose escalation or de-escalation strategy, number of treatment groups, allocation ratio if relevant, and details of any prespecified trial adaptations</w:t>
            </w:r>
          </w:p>
        </w:tc>
        <w:tc>
          <w:tcPr>
            <w:tcW w:w="1134" w:type="dxa"/>
            <w:tcBorders>
              <w:top w:val="single" w:sz="4" w:space="0" w:color="000000"/>
              <w:bottom w:val="single" w:sz="4" w:space="0" w:color="000000"/>
            </w:tcBorders>
            <w:shd w:val="clear" w:color="auto" w:fill="F2F2F2" w:themeFill="background1" w:themeFillShade="F2"/>
          </w:tcPr>
          <w:p w14:paraId="1219C7D2" w14:textId="77777777" w:rsidR="00435698" w:rsidRPr="00BF0860" w:rsidRDefault="00435698" w:rsidP="00435698">
            <w:pPr>
              <w:spacing w:after="0"/>
              <w:rPr>
                <w:rFonts w:asciiTheme="minorHAnsi" w:hAnsiTheme="minorHAnsi" w:cstheme="minorHAnsi"/>
              </w:rPr>
            </w:pPr>
          </w:p>
        </w:tc>
      </w:tr>
      <w:tr w:rsidR="00435698" w:rsidRPr="00BF0860" w14:paraId="540149EF" w14:textId="54126BDB" w:rsidTr="00CA65F1">
        <w:trPr>
          <w:cantSplit/>
          <w:trHeight w:val="320"/>
        </w:trPr>
        <w:tc>
          <w:tcPr>
            <w:tcW w:w="1560" w:type="dxa"/>
            <w:vMerge/>
            <w:tcBorders>
              <w:top w:val="single" w:sz="4" w:space="0" w:color="000000"/>
            </w:tcBorders>
            <w:shd w:val="clear" w:color="auto" w:fill="auto"/>
            <w:tcMar>
              <w:top w:w="85" w:type="dxa"/>
              <w:bottom w:w="85" w:type="dxa"/>
            </w:tcMar>
          </w:tcPr>
          <w:p w14:paraId="0EB1ACCE" w14:textId="77777777" w:rsidR="00435698" w:rsidRPr="00BF0860" w:rsidRDefault="00435698" w:rsidP="00435698">
            <w:pPr>
              <w:spacing w:after="0"/>
              <w:rPr>
                <w:rFonts w:asciiTheme="minorHAnsi" w:hAnsiTheme="minorHAnsi" w:cstheme="minorHAnsi"/>
              </w:rPr>
            </w:pPr>
          </w:p>
        </w:tc>
        <w:tc>
          <w:tcPr>
            <w:tcW w:w="567" w:type="dxa"/>
            <w:vMerge/>
            <w:tcBorders>
              <w:top w:val="single" w:sz="4" w:space="0" w:color="000000"/>
            </w:tcBorders>
            <w:shd w:val="clear" w:color="auto" w:fill="auto"/>
          </w:tcPr>
          <w:p w14:paraId="79E93C60" w14:textId="77777777" w:rsidR="00435698" w:rsidRPr="00BF0860" w:rsidRDefault="00435698" w:rsidP="00435698">
            <w:pPr>
              <w:spacing w:after="0"/>
              <w:rPr>
                <w:rFonts w:asciiTheme="minorHAnsi" w:hAnsiTheme="minorHAnsi" w:cstheme="minorHAnsi"/>
              </w:rPr>
            </w:pPr>
          </w:p>
        </w:tc>
        <w:tc>
          <w:tcPr>
            <w:tcW w:w="2835" w:type="dxa"/>
            <w:vMerge/>
            <w:tcBorders>
              <w:top w:val="single" w:sz="4" w:space="0" w:color="000000"/>
            </w:tcBorders>
            <w:shd w:val="clear" w:color="auto" w:fill="auto"/>
          </w:tcPr>
          <w:p w14:paraId="513F0458" w14:textId="4CF1F8F9" w:rsidR="00435698" w:rsidRPr="00BF0860" w:rsidRDefault="00435698" w:rsidP="00435698">
            <w:pPr>
              <w:spacing w:after="0"/>
              <w:rPr>
                <w:rFonts w:asciiTheme="minorHAnsi" w:hAnsiTheme="minorHAnsi" w:cstheme="minorHAnsi"/>
              </w:rPr>
            </w:pPr>
          </w:p>
        </w:tc>
        <w:tc>
          <w:tcPr>
            <w:tcW w:w="850" w:type="dxa"/>
            <w:tcBorders>
              <w:top w:val="single" w:sz="4" w:space="0" w:color="000000"/>
              <w:bottom w:val="single" w:sz="4" w:space="0" w:color="000000"/>
            </w:tcBorders>
            <w:shd w:val="clear" w:color="auto" w:fill="auto"/>
          </w:tcPr>
          <w:p w14:paraId="799695EE" w14:textId="77777777" w:rsidR="00435698" w:rsidRPr="00BF0860" w:rsidRDefault="00435698" w:rsidP="00435698">
            <w:pPr>
              <w:spacing w:after="0"/>
              <w:rPr>
                <w:rFonts w:asciiTheme="minorHAnsi" w:hAnsiTheme="minorHAnsi" w:cstheme="minorHAnsi"/>
              </w:rPr>
            </w:pPr>
            <w:r w:rsidRPr="00BF0860">
              <w:rPr>
                <w:rFonts w:asciiTheme="minorHAnsi" w:hAnsiTheme="minorHAnsi" w:cstheme="minorHAnsi"/>
              </w:rPr>
              <w:t>3a.2*</w:t>
            </w:r>
          </w:p>
        </w:tc>
        <w:tc>
          <w:tcPr>
            <w:tcW w:w="3397" w:type="dxa"/>
            <w:tcBorders>
              <w:top w:val="single" w:sz="4" w:space="0" w:color="000000"/>
              <w:bottom w:val="single" w:sz="4" w:space="0" w:color="000000"/>
            </w:tcBorders>
            <w:shd w:val="clear" w:color="auto" w:fill="auto"/>
          </w:tcPr>
          <w:p w14:paraId="2102D63B" w14:textId="1843DCA5" w:rsidR="00435698" w:rsidRPr="00BF0860" w:rsidRDefault="00435698" w:rsidP="00435698">
            <w:pPr>
              <w:spacing w:after="0"/>
              <w:rPr>
                <w:rFonts w:asciiTheme="minorHAnsi" w:hAnsiTheme="minorHAnsi" w:cstheme="minorHAnsi"/>
              </w:rPr>
            </w:pPr>
            <w:r w:rsidRPr="00DA72C2">
              <w:t>Trial design schema to show the flow of major transition points (eg, dose escalation to dose expansion, phase 1 to phase 2, single ascending dose to multiple ascending dose)</w:t>
            </w:r>
          </w:p>
        </w:tc>
        <w:tc>
          <w:tcPr>
            <w:tcW w:w="1134" w:type="dxa"/>
            <w:tcBorders>
              <w:top w:val="single" w:sz="4" w:space="0" w:color="000000"/>
              <w:bottom w:val="single" w:sz="4" w:space="0" w:color="000000"/>
            </w:tcBorders>
            <w:shd w:val="clear" w:color="auto" w:fill="F2F2F2" w:themeFill="background1" w:themeFillShade="F2"/>
          </w:tcPr>
          <w:p w14:paraId="61C08873" w14:textId="77777777" w:rsidR="00435698" w:rsidRPr="00BF0860" w:rsidRDefault="00435698" w:rsidP="00435698">
            <w:pPr>
              <w:spacing w:after="0"/>
              <w:rPr>
                <w:rFonts w:asciiTheme="minorHAnsi" w:hAnsiTheme="minorHAnsi" w:cstheme="minorHAnsi"/>
              </w:rPr>
            </w:pPr>
          </w:p>
        </w:tc>
      </w:tr>
      <w:tr w:rsidR="00435698" w:rsidRPr="00BF0860" w14:paraId="5BEE9B92" w14:textId="2F617A52" w:rsidTr="00CA65F1">
        <w:trPr>
          <w:cantSplit/>
          <w:trHeight w:val="15"/>
        </w:trPr>
        <w:tc>
          <w:tcPr>
            <w:tcW w:w="1560" w:type="dxa"/>
            <w:vMerge/>
            <w:shd w:val="clear" w:color="auto" w:fill="auto"/>
            <w:tcMar>
              <w:top w:w="85" w:type="dxa"/>
              <w:bottom w:w="85" w:type="dxa"/>
            </w:tcMar>
          </w:tcPr>
          <w:p w14:paraId="507E3283" w14:textId="77777777" w:rsidR="00435698" w:rsidRPr="00BF0860" w:rsidRDefault="00435698" w:rsidP="00435698">
            <w:pPr>
              <w:spacing w:after="0"/>
              <w:rPr>
                <w:rFonts w:asciiTheme="minorHAnsi" w:hAnsiTheme="minorHAnsi" w:cstheme="minorHAnsi"/>
              </w:rPr>
            </w:pPr>
          </w:p>
        </w:tc>
        <w:tc>
          <w:tcPr>
            <w:tcW w:w="567" w:type="dxa"/>
            <w:vMerge/>
            <w:shd w:val="clear" w:color="auto" w:fill="auto"/>
          </w:tcPr>
          <w:p w14:paraId="2EE50942" w14:textId="77777777" w:rsidR="00435698" w:rsidRPr="00BF0860" w:rsidRDefault="00435698" w:rsidP="00435698">
            <w:pPr>
              <w:spacing w:after="0"/>
              <w:rPr>
                <w:rFonts w:asciiTheme="minorHAnsi" w:hAnsiTheme="minorHAnsi" w:cstheme="minorHAnsi"/>
              </w:rPr>
            </w:pPr>
          </w:p>
        </w:tc>
        <w:tc>
          <w:tcPr>
            <w:tcW w:w="2835" w:type="dxa"/>
            <w:vMerge/>
            <w:shd w:val="clear" w:color="auto" w:fill="auto"/>
          </w:tcPr>
          <w:p w14:paraId="14649985" w14:textId="03BE1981" w:rsidR="00435698" w:rsidRPr="00BF0860" w:rsidRDefault="00435698" w:rsidP="00435698">
            <w:pPr>
              <w:spacing w:after="0"/>
              <w:rPr>
                <w:rFonts w:asciiTheme="minorHAnsi" w:hAnsiTheme="minorHAnsi" w:cstheme="minorHAnsi"/>
              </w:rPr>
            </w:pPr>
          </w:p>
        </w:tc>
        <w:tc>
          <w:tcPr>
            <w:tcW w:w="850" w:type="dxa"/>
            <w:tcBorders>
              <w:top w:val="single" w:sz="4" w:space="0" w:color="000000"/>
              <w:bottom w:val="single" w:sz="4" w:space="0" w:color="000000"/>
            </w:tcBorders>
            <w:shd w:val="clear" w:color="auto" w:fill="auto"/>
          </w:tcPr>
          <w:p w14:paraId="72623331" w14:textId="77777777" w:rsidR="00435698" w:rsidRPr="00BF0860" w:rsidRDefault="00435698" w:rsidP="00435698">
            <w:pPr>
              <w:spacing w:after="0"/>
              <w:rPr>
                <w:rFonts w:asciiTheme="minorHAnsi" w:hAnsiTheme="minorHAnsi" w:cstheme="minorHAnsi"/>
              </w:rPr>
            </w:pPr>
            <w:r w:rsidRPr="00BF0860">
              <w:rPr>
                <w:rFonts w:asciiTheme="minorHAnsi" w:hAnsiTheme="minorHAnsi" w:cstheme="minorHAnsi"/>
              </w:rPr>
              <w:t>3a.3*</w:t>
            </w:r>
          </w:p>
        </w:tc>
        <w:tc>
          <w:tcPr>
            <w:tcW w:w="3397" w:type="dxa"/>
            <w:tcBorders>
              <w:top w:val="single" w:sz="4" w:space="0" w:color="000000"/>
              <w:bottom w:val="single" w:sz="4" w:space="0" w:color="000000"/>
            </w:tcBorders>
            <w:shd w:val="clear" w:color="auto" w:fill="auto"/>
          </w:tcPr>
          <w:p w14:paraId="3C52E1A0" w14:textId="50B3EE40" w:rsidR="00435698" w:rsidRPr="00BF0860" w:rsidRDefault="00435698" w:rsidP="00435698">
            <w:pPr>
              <w:spacing w:after="0"/>
              <w:rPr>
                <w:rFonts w:asciiTheme="minorHAnsi" w:hAnsiTheme="minorHAnsi" w:cstheme="minorHAnsi"/>
              </w:rPr>
            </w:pPr>
            <w:r w:rsidRPr="00DA72C2">
              <w:t>Statistical methods or rationale underpinning the trial design</w:t>
            </w:r>
          </w:p>
        </w:tc>
        <w:tc>
          <w:tcPr>
            <w:tcW w:w="1134" w:type="dxa"/>
            <w:tcBorders>
              <w:top w:val="single" w:sz="4" w:space="0" w:color="000000"/>
              <w:bottom w:val="single" w:sz="4" w:space="0" w:color="000000"/>
            </w:tcBorders>
            <w:shd w:val="clear" w:color="auto" w:fill="F2F2F2" w:themeFill="background1" w:themeFillShade="F2"/>
          </w:tcPr>
          <w:p w14:paraId="499E7661" w14:textId="77777777" w:rsidR="00435698" w:rsidRPr="00BF0860" w:rsidRDefault="00435698" w:rsidP="00435698">
            <w:pPr>
              <w:spacing w:after="0"/>
              <w:rPr>
                <w:rFonts w:asciiTheme="minorHAnsi" w:hAnsiTheme="minorHAnsi" w:cstheme="minorHAnsi"/>
              </w:rPr>
            </w:pPr>
          </w:p>
        </w:tc>
      </w:tr>
      <w:tr w:rsidR="00435698" w:rsidRPr="00BF0860" w14:paraId="5B7DA0E6" w14:textId="32D971C6" w:rsidTr="00CA65F1">
        <w:trPr>
          <w:cantSplit/>
          <w:trHeight w:val="206"/>
        </w:trPr>
        <w:tc>
          <w:tcPr>
            <w:tcW w:w="1560" w:type="dxa"/>
            <w:vMerge/>
            <w:shd w:val="clear" w:color="auto" w:fill="auto"/>
            <w:tcMar>
              <w:top w:w="85" w:type="dxa"/>
              <w:bottom w:w="85" w:type="dxa"/>
            </w:tcMar>
          </w:tcPr>
          <w:p w14:paraId="6BD3297F" w14:textId="77777777" w:rsidR="00435698" w:rsidRPr="00BF0860" w:rsidRDefault="00435698" w:rsidP="00435698">
            <w:pPr>
              <w:spacing w:after="0"/>
              <w:rPr>
                <w:rFonts w:asciiTheme="minorHAnsi" w:hAnsiTheme="minorHAnsi" w:cstheme="minorHAnsi"/>
              </w:rPr>
            </w:pPr>
          </w:p>
        </w:tc>
        <w:tc>
          <w:tcPr>
            <w:tcW w:w="567" w:type="dxa"/>
            <w:vMerge/>
            <w:shd w:val="clear" w:color="auto" w:fill="auto"/>
          </w:tcPr>
          <w:p w14:paraId="7393F67B" w14:textId="77777777" w:rsidR="00435698" w:rsidRPr="00BF0860" w:rsidRDefault="00435698" w:rsidP="00435698">
            <w:pPr>
              <w:spacing w:after="0"/>
              <w:rPr>
                <w:rFonts w:asciiTheme="minorHAnsi" w:hAnsiTheme="minorHAnsi" w:cstheme="minorHAnsi"/>
              </w:rPr>
            </w:pPr>
          </w:p>
        </w:tc>
        <w:tc>
          <w:tcPr>
            <w:tcW w:w="2835" w:type="dxa"/>
            <w:vMerge/>
            <w:shd w:val="clear" w:color="auto" w:fill="auto"/>
          </w:tcPr>
          <w:p w14:paraId="1EEBD7D6" w14:textId="23A106F0" w:rsidR="00435698" w:rsidRPr="00BF0860" w:rsidRDefault="00435698" w:rsidP="00435698">
            <w:pPr>
              <w:spacing w:after="0"/>
              <w:rPr>
                <w:rFonts w:asciiTheme="minorHAnsi" w:hAnsiTheme="minorHAnsi" w:cstheme="minorHAnsi"/>
              </w:rPr>
            </w:pPr>
          </w:p>
        </w:tc>
        <w:tc>
          <w:tcPr>
            <w:tcW w:w="850" w:type="dxa"/>
            <w:tcBorders>
              <w:top w:val="single" w:sz="4" w:space="0" w:color="000000"/>
              <w:bottom w:val="single" w:sz="4" w:space="0" w:color="000000"/>
            </w:tcBorders>
            <w:shd w:val="clear" w:color="auto" w:fill="auto"/>
          </w:tcPr>
          <w:p w14:paraId="58C3F965" w14:textId="77777777" w:rsidR="00435698" w:rsidRPr="00BF0860" w:rsidRDefault="00435698" w:rsidP="00435698">
            <w:pPr>
              <w:spacing w:after="0"/>
              <w:rPr>
                <w:rFonts w:asciiTheme="minorHAnsi" w:hAnsiTheme="minorHAnsi" w:cstheme="minorHAnsi"/>
              </w:rPr>
            </w:pPr>
            <w:r w:rsidRPr="00BF0860">
              <w:rPr>
                <w:rFonts w:asciiTheme="minorHAnsi" w:hAnsiTheme="minorHAnsi" w:cstheme="minorHAnsi"/>
              </w:rPr>
              <w:t>3a.4*</w:t>
            </w:r>
          </w:p>
        </w:tc>
        <w:tc>
          <w:tcPr>
            <w:tcW w:w="3397" w:type="dxa"/>
            <w:tcBorders>
              <w:top w:val="single" w:sz="4" w:space="0" w:color="000000"/>
              <w:bottom w:val="single" w:sz="4" w:space="0" w:color="000000"/>
            </w:tcBorders>
            <w:shd w:val="clear" w:color="auto" w:fill="auto"/>
          </w:tcPr>
          <w:p w14:paraId="71436A8F" w14:textId="0C7AB4B9" w:rsidR="00435698" w:rsidRPr="00BF0860" w:rsidRDefault="00435698" w:rsidP="00435698">
            <w:pPr>
              <w:spacing w:after="0"/>
              <w:rPr>
                <w:rFonts w:asciiTheme="minorHAnsi" w:hAnsiTheme="minorHAnsi" w:cstheme="minorHAnsi"/>
              </w:rPr>
            </w:pPr>
            <w:r w:rsidRPr="00DA72C2">
              <w:t>Starting dose(s) with rationale</w:t>
            </w:r>
          </w:p>
        </w:tc>
        <w:tc>
          <w:tcPr>
            <w:tcW w:w="1134" w:type="dxa"/>
            <w:tcBorders>
              <w:top w:val="single" w:sz="4" w:space="0" w:color="000000"/>
              <w:bottom w:val="single" w:sz="4" w:space="0" w:color="000000"/>
            </w:tcBorders>
            <w:shd w:val="clear" w:color="auto" w:fill="F2F2F2" w:themeFill="background1" w:themeFillShade="F2"/>
          </w:tcPr>
          <w:p w14:paraId="5AEE87D4" w14:textId="77777777" w:rsidR="00435698" w:rsidRPr="00BF0860" w:rsidRDefault="00435698" w:rsidP="00435698">
            <w:pPr>
              <w:spacing w:after="0"/>
              <w:rPr>
                <w:rFonts w:asciiTheme="minorHAnsi" w:hAnsiTheme="minorHAnsi" w:cstheme="minorHAnsi"/>
              </w:rPr>
            </w:pPr>
          </w:p>
        </w:tc>
      </w:tr>
      <w:tr w:rsidR="00435698" w:rsidRPr="00BF0860" w14:paraId="146FEA02" w14:textId="525943D8" w:rsidTr="00CA65F1">
        <w:trPr>
          <w:cantSplit/>
          <w:trHeight w:val="15"/>
        </w:trPr>
        <w:tc>
          <w:tcPr>
            <w:tcW w:w="1560" w:type="dxa"/>
            <w:vMerge/>
            <w:shd w:val="clear" w:color="auto" w:fill="auto"/>
            <w:tcMar>
              <w:top w:w="85" w:type="dxa"/>
              <w:bottom w:w="85" w:type="dxa"/>
            </w:tcMar>
          </w:tcPr>
          <w:p w14:paraId="7D927044" w14:textId="77777777" w:rsidR="00435698" w:rsidRPr="00BF0860" w:rsidRDefault="00435698" w:rsidP="00435698">
            <w:pPr>
              <w:spacing w:after="0"/>
              <w:rPr>
                <w:rFonts w:asciiTheme="minorHAnsi" w:hAnsiTheme="minorHAnsi" w:cstheme="minorHAnsi"/>
              </w:rPr>
            </w:pPr>
          </w:p>
        </w:tc>
        <w:tc>
          <w:tcPr>
            <w:tcW w:w="567" w:type="dxa"/>
            <w:vMerge/>
            <w:shd w:val="clear" w:color="auto" w:fill="auto"/>
          </w:tcPr>
          <w:p w14:paraId="262DCCD6" w14:textId="77777777" w:rsidR="00435698" w:rsidRPr="00BF0860" w:rsidRDefault="00435698" w:rsidP="00435698">
            <w:pPr>
              <w:spacing w:after="0"/>
              <w:rPr>
                <w:rFonts w:asciiTheme="minorHAnsi" w:hAnsiTheme="minorHAnsi" w:cstheme="minorHAnsi"/>
              </w:rPr>
            </w:pPr>
          </w:p>
        </w:tc>
        <w:tc>
          <w:tcPr>
            <w:tcW w:w="2835" w:type="dxa"/>
            <w:vMerge/>
            <w:shd w:val="clear" w:color="auto" w:fill="auto"/>
          </w:tcPr>
          <w:p w14:paraId="75E9E34D" w14:textId="0E63CFF6" w:rsidR="00435698" w:rsidRPr="00BF0860" w:rsidRDefault="00435698" w:rsidP="00435698">
            <w:pPr>
              <w:spacing w:after="0"/>
              <w:rPr>
                <w:rFonts w:asciiTheme="minorHAnsi" w:hAnsiTheme="minorHAnsi" w:cstheme="minorHAnsi"/>
              </w:rPr>
            </w:pPr>
          </w:p>
        </w:tc>
        <w:tc>
          <w:tcPr>
            <w:tcW w:w="850" w:type="dxa"/>
            <w:tcBorders>
              <w:top w:val="single" w:sz="4" w:space="0" w:color="000000"/>
              <w:bottom w:val="single" w:sz="4" w:space="0" w:color="000000"/>
            </w:tcBorders>
            <w:shd w:val="clear" w:color="auto" w:fill="auto"/>
          </w:tcPr>
          <w:p w14:paraId="28C1F1E4" w14:textId="77777777" w:rsidR="00435698" w:rsidRPr="00BF0860" w:rsidRDefault="00435698" w:rsidP="00435698">
            <w:pPr>
              <w:spacing w:after="0"/>
              <w:rPr>
                <w:rFonts w:asciiTheme="minorHAnsi" w:hAnsiTheme="minorHAnsi" w:cstheme="minorHAnsi"/>
              </w:rPr>
            </w:pPr>
            <w:r w:rsidRPr="00BF0860">
              <w:rPr>
                <w:rFonts w:asciiTheme="minorHAnsi" w:hAnsiTheme="minorHAnsi" w:cstheme="minorHAnsi"/>
              </w:rPr>
              <w:t>3a.5*</w:t>
            </w:r>
          </w:p>
        </w:tc>
        <w:tc>
          <w:tcPr>
            <w:tcW w:w="3397" w:type="dxa"/>
            <w:tcBorders>
              <w:top w:val="single" w:sz="4" w:space="0" w:color="000000"/>
              <w:bottom w:val="single" w:sz="4" w:space="0" w:color="000000"/>
            </w:tcBorders>
            <w:shd w:val="clear" w:color="auto" w:fill="auto"/>
          </w:tcPr>
          <w:p w14:paraId="3369877A" w14:textId="2675EE21" w:rsidR="00435698" w:rsidRPr="00BF0860" w:rsidRDefault="00435698" w:rsidP="00435698">
            <w:pPr>
              <w:spacing w:after="0"/>
              <w:rPr>
                <w:rFonts w:asciiTheme="minorHAnsi" w:hAnsiTheme="minorHAnsi" w:cstheme="minorHAnsi"/>
              </w:rPr>
            </w:pPr>
            <w:r w:rsidRPr="00DA72C2">
              <w:t>Range of planned dose levels with rationale</w:t>
            </w:r>
          </w:p>
        </w:tc>
        <w:tc>
          <w:tcPr>
            <w:tcW w:w="1134" w:type="dxa"/>
            <w:tcBorders>
              <w:top w:val="single" w:sz="4" w:space="0" w:color="000000"/>
              <w:bottom w:val="single" w:sz="4" w:space="0" w:color="000000"/>
            </w:tcBorders>
            <w:shd w:val="clear" w:color="auto" w:fill="F2F2F2" w:themeFill="background1" w:themeFillShade="F2"/>
          </w:tcPr>
          <w:p w14:paraId="458C90A8" w14:textId="77777777" w:rsidR="00435698" w:rsidRPr="00BF0860" w:rsidRDefault="00435698" w:rsidP="00435698">
            <w:pPr>
              <w:spacing w:after="0"/>
              <w:rPr>
                <w:rFonts w:asciiTheme="minorHAnsi" w:hAnsiTheme="minorHAnsi" w:cstheme="minorHAnsi"/>
              </w:rPr>
            </w:pPr>
          </w:p>
        </w:tc>
      </w:tr>
      <w:tr w:rsidR="00435698" w:rsidRPr="00BF0860" w14:paraId="06D6D75F" w14:textId="0F5C63CC" w:rsidTr="00CA65F1">
        <w:trPr>
          <w:cantSplit/>
          <w:trHeight w:val="440"/>
        </w:trPr>
        <w:tc>
          <w:tcPr>
            <w:tcW w:w="1560" w:type="dxa"/>
            <w:vMerge/>
            <w:shd w:val="clear" w:color="auto" w:fill="auto"/>
            <w:tcMar>
              <w:top w:w="85" w:type="dxa"/>
              <w:bottom w:w="85" w:type="dxa"/>
            </w:tcMar>
          </w:tcPr>
          <w:p w14:paraId="24711071" w14:textId="77777777" w:rsidR="00435698" w:rsidRPr="00BF0860" w:rsidRDefault="00435698" w:rsidP="00435698">
            <w:pPr>
              <w:spacing w:after="0"/>
              <w:rPr>
                <w:rFonts w:asciiTheme="minorHAnsi" w:hAnsiTheme="minorHAnsi" w:cstheme="minorHAnsi"/>
              </w:rPr>
            </w:pPr>
          </w:p>
        </w:tc>
        <w:tc>
          <w:tcPr>
            <w:tcW w:w="567" w:type="dxa"/>
            <w:vMerge/>
            <w:shd w:val="clear" w:color="auto" w:fill="auto"/>
          </w:tcPr>
          <w:p w14:paraId="20836C59" w14:textId="77777777" w:rsidR="00435698" w:rsidRPr="00BF0860" w:rsidRDefault="00435698" w:rsidP="00435698">
            <w:pPr>
              <w:spacing w:after="0"/>
              <w:rPr>
                <w:rFonts w:asciiTheme="minorHAnsi" w:hAnsiTheme="minorHAnsi" w:cstheme="minorHAnsi"/>
              </w:rPr>
            </w:pPr>
          </w:p>
        </w:tc>
        <w:tc>
          <w:tcPr>
            <w:tcW w:w="2835" w:type="dxa"/>
            <w:vMerge/>
            <w:shd w:val="clear" w:color="auto" w:fill="auto"/>
          </w:tcPr>
          <w:p w14:paraId="20907DFE" w14:textId="4617F79F" w:rsidR="00435698" w:rsidRPr="00BF0860" w:rsidRDefault="00435698" w:rsidP="00435698">
            <w:pPr>
              <w:spacing w:after="0"/>
              <w:rPr>
                <w:rFonts w:asciiTheme="minorHAnsi" w:hAnsiTheme="minorHAnsi" w:cstheme="minorHAnsi"/>
              </w:rPr>
            </w:pPr>
          </w:p>
        </w:tc>
        <w:tc>
          <w:tcPr>
            <w:tcW w:w="850" w:type="dxa"/>
            <w:tcBorders>
              <w:top w:val="single" w:sz="4" w:space="0" w:color="000000"/>
              <w:bottom w:val="single" w:sz="4" w:space="0" w:color="000000"/>
            </w:tcBorders>
            <w:shd w:val="clear" w:color="auto" w:fill="auto"/>
          </w:tcPr>
          <w:p w14:paraId="623E42ED" w14:textId="77777777" w:rsidR="00435698" w:rsidRPr="00BF0860" w:rsidRDefault="00435698" w:rsidP="00435698">
            <w:pPr>
              <w:spacing w:after="0"/>
              <w:rPr>
                <w:rFonts w:asciiTheme="minorHAnsi" w:hAnsiTheme="minorHAnsi" w:cstheme="minorHAnsi"/>
              </w:rPr>
            </w:pPr>
            <w:r w:rsidRPr="00BF0860">
              <w:rPr>
                <w:rFonts w:asciiTheme="minorHAnsi" w:hAnsiTheme="minorHAnsi" w:cstheme="minorHAnsi"/>
              </w:rPr>
              <w:t>3a.6*</w:t>
            </w:r>
          </w:p>
        </w:tc>
        <w:tc>
          <w:tcPr>
            <w:tcW w:w="3397" w:type="dxa"/>
            <w:tcBorders>
              <w:top w:val="single" w:sz="4" w:space="0" w:color="000000"/>
              <w:bottom w:val="single" w:sz="4" w:space="0" w:color="000000"/>
            </w:tcBorders>
            <w:shd w:val="clear" w:color="auto" w:fill="auto"/>
          </w:tcPr>
          <w:p w14:paraId="099A6D25" w14:textId="68304969" w:rsidR="00435698" w:rsidRPr="00BF0860" w:rsidRDefault="00435698" w:rsidP="00435698">
            <w:pPr>
              <w:spacing w:after="0"/>
              <w:rPr>
                <w:rFonts w:asciiTheme="minorHAnsi" w:hAnsiTheme="minorHAnsi" w:cstheme="minorHAnsi"/>
              </w:rPr>
            </w:pPr>
            <w:r w:rsidRPr="00DA72C2">
              <w:t>Presentation of planned dose levels (eg, as a diagram, table, or infographic), where applicable</w:t>
            </w:r>
          </w:p>
        </w:tc>
        <w:tc>
          <w:tcPr>
            <w:tcW w:w="1134" w:type="dxa"/>
            <w:tcBorders>
              <w:top w:val="single" w:sz="4" w:space="0" w:color="000000"/>
              <w:bottom w:val="single" w:sz="4" w:space="0" w:color="000000"/>
            </w:tcBorders>
            <w:shd w:val="clear" w:color="auto" w:fill="F2F2F2" w:themeFill="background1" w:themeFillShade="F2"/>
          </w:tcPr>
          <w:p w14:paraId="666D3BFC" w14:textId="77777777" w:rsidR="00435698" w:rsidRPr="00BF0860" w:rsidRDefault="00435698" w:rsidP="00435698">
            <w:pPr>
              <w:spacing w:after="0"/>
              <w:rPr>
                <w:rFonts w:asciiTheme="minorHAnsi" w:hAnsiTheme="minorHAnsi" w:cstheme="minorHAnsi"/>
              </w:rPr>
            </w:pPr>
          </w:p>
        </w:tc>
      </w:tr>
      <w:tr w:rsidR="00435698" w:rsidRPr="00BF0860" w14:paraId="4A093B8E" w14:textId="0AE418E9" w:rsidTr="00CA65F1">
        <w:trPr>
          <w:cantSplit/>
          <w:trHeight w:val="216"/>
        </w:trPr>
        <w:tc>
          <w:tcPr>
            <w:tcW w:w="1560" w:type="dxa"/>
            <w:vMerge/>
            <w:shd w:val="clear" w:color="auto" w:fill="auto"/>
            <w:tcMar>
              <w:top w:w="85" w:type="dxa"/>
              <w:bottom w:w="85" w:type="dxa"/>
            </w:tcMar>
          </w:tcPr>
          <w:p w14:paraId="7B111CAB" w14:textId="77777777" w:rsidR="00435698" w:rsidRPr="00BF0860" w:rsidRDefault="00435698" w:rsidP="00435698">
            <w:pPr>
              <w:spacing w:after="0"/>
              <w:rPr>
                <w:rFonts w:asciiTheme="minorHAnsi" w:hAnsiTheme="minorHAnsi" w:cstheme="minorHAnsi"/>
              </w:rPr>
            </w:pPr>
          </w:p>
        </w:tc>
        <w:tc>
          <w:tcPr>
            <w:tcW w:w="567" w:type="dxa"/>
            <w:vMerge/>
            <w:shd w:val="clear" w:color="auto" w:fill="auto"/>
          </w:tcPr>
          <w:p w14:paraId="77E20E51" w14:textId="77777777" w:rsidR="00435698" w:rsidRPr="00BF0860" w:rsidRDefault="00435698" w:rsidP="00435698">
            <w:pPr>
              <w:spacing w:after="0"/>
              <w:rPr>
                <w:rFonts w:asciiTheme="minorHAnsi" w:hAnsiTheme="minorHAnsi" w:cstheme="minorHAnsi"/>
              </w:rPr>
            </w:pPr>
          </w:p>
        </w:tc>
        <w:tc>
          <w:tcPr>
            <w:tcW w:w="2835" w:type="dxa"/>
            <w:vMerge/>
            <w:shd w:val="clear" w:color="auto" w:fill="auto"/>
          </w:tcPr>
          <w:p w14:paraId="5A85BF0F" w14:textId="6CE06726" w:rsidR="00435698" w:rsidRPr="00BF0860" w:rsidRDefault="00435698" w:rsidP="00435698">
            <w:pPr>
              <w:spacing w:after="0"/>
              <w:rPr>
                <w:rFonts w:asciiTheme="minorHAnsi" w:hAnsiTheme="minorHAnsi" w:cstheme="minorHAnsi"/>
              </w:rPr>
            </w:pPr>
          </w:p>
        </w:tc>
        <w:tc>
          <w:tcPr>
            <w:tcW w:w="850" w:type="dxa"/>
            <w:tcBorders>
              <w:top w:val="single" w:sz="4" w:space="0" w:color="000000"/>
              <w:bottom w:val="single" w:sz="4" w:space="0" w:color="000000"/>
            </w:tcBorders>
            <w:shd w:val="clear" w:color="auto" w:fill="auto"/>
          </w:tcPr>
          <w:p w14:paraId="57FF94DD" w14:textId="77777777" w:rsidR="00435698" w:rsidRPr="00BF0860" w:rsidRDefault="00435698" w:rsidP="00435698">
            <w:pPr>
              <w:spacing w:after="0"/>
              <w:rPr>
                <w:rFonts w:asciiTheme="minorHAnsi" w:hAnsiTheme="minorHAnsi" w:cstheme="minorHAnsi"/>
              </w:rPr>
            </w:pPr>
            <w:r w:rsidRPr="00BF0860">
              <w:rPr>
                <w:rFonts w:asciiTheme="minorHAnsi" w:hAnsiTheme="minorHAnsi" w:cstheme="minorHAnsi"/>
              </w:rPr>
              <w:t>3a.7*</w:t>
            </w:r>
          </w:p>
        </w:tc>
        <w:tc>
          <w:tcPr>
            <w:tcW w:w="3397" w:type="dxa"/>
            <w:tcBorders>
              <w:top w:val="single" w:sz="4" w:space="0" w:color="000000"/>
              <w:bottom w:val="single" w:sz="4" w:space="0" w:color="000000"/>
            </w:tcBorders>
            <w:shd w:val="clear" w:color="auto" w:fill="auto"/>
          </w:tcPr>
          <w:p w14:paraId="02FECA24" w14:textId="237482AE" w:rsidR="00435698" w:rsidRPr="00BF0860" w:rsidRDefault="00435698" w:rsidP="00435698">
            <w:pPr>
              <w:spacing w:after="0"/>
              <w:rPr>
                <w:rFonts w:asciiTheme="minorHAnsi" w:hAnsiTheme="minorHAnsi" w:cstheme="minorHAnsi"/>
              </w:rPr>
            </w:pPr>
            <w:r w:rsidRPr="00DA72C2">
              <w:t>Skipping of dose level(s), if applicable</w:t>
            </w:r>
          </w:p>
        </w:tc>
        <w:tc>
          <w:tcPr>
            <w:tcW w:w="1134" w:type="dxa"/>
            <w:tcBorders>
              <w:top w:val="single" w:sz="4" w:space="0" w:color="000000"/>
              <w:bottom w:val="single" w:sz="4" w:space="0" w:color="000000"/>
            </w:tcBorders>
            <w:shd w:val="clear" w:color="auto" w:fill="F2F2F2" w:themeFill="background1" w:themeFillShade="F2"/>
          </w:tcPr>
          <w:p w14:paraId="6B9C6434" w14:textId="77777777" w:rsidR="00435698" w:rsidRPr="00BF0860" w:rsidRDefault="00435698" w:rsidP="00435698">
            <w:pPr>
              <w:spacing w:after="0"/>
              <w:rPr>
                <w:rFonts w:asciiTheme="minorHAnsi" w:hAnsiTheme="minorHAnsi" w:cstheme="minorHAnsi"/>
              </w:rPr>
            </w:pPr>
          </w:p>
        </w:tc>
      </w:tr>
      <w:tr w:rsidR="00435698" w:rsidRPr="00BF0860" w14:paraId="590F13E5" w14:textId="6F20C811" w:rsidTr="00CA65F1">
        <w:trPr>
          <w:cantSplit/>
          <w:trHeight w:val="120"/>
        </w:trPr>
        <w:tc>
          <w:tcPr>
            <w:tcW w:w="1560" w:type="dxa"/>
            <w:vMerge/>
            <w:shd w:val="clear" w:color="auto" w:fill="auto"/>
            <w:tcMar>
              <w:top w:w="85" w:type="dxa"/>
              <w:bottom w:w="85" w:type="dxa"/>
            </w:tcMar>
          </w:tcPr>
          <w:p w14:paraId="5F3E9522" w14:textId="77777777" w:rsidR="00435698" w:rsidRPr="00BF0860" w:rsidRDefault="00435698" w:rsidP="00435698">
            <w:pPr>
              <w:spacing w:after="0"/>
              <w:rPr>
                <w:rFonts w:asciiTheme="minorHAnsi" w:hAnsiTheme="minorHAnsi" w:cstheme="minorHAnsi"/>
              </w:rPr>
            </w:pPr>
          </w:p>
        </w:tc>
        <w:tc>
          <w:tcPr>
            <w:tcW w:w="567" w:type="dxa"/>
            <w:vMerge/>
            <w:shd w:val="clear" w:color="auto" w:fill="auto"/>
          </w:tcPr>
          <w:p w14:paraId="265F9AD2" w14:textId="77777777" w:rsidR="00435698" w:rsidRPr="00BF0860" w:rsidRDefault="00435698" w:rsidP="00435698">
            <w:pPr>
              <w:spacing w:after="0"/>
              <w:rPr>
                <w:rFonts w:asciiTheme="minorHAnsi" w:hAnsiTheme="minorHAnsi" w:cstheme="minorHAnsi"/>
              </w:rPr>
            </w:pPr>
          </w:p>
        </w:tc>
        <w:tc>
          <w:tcPr>
            <w:tcW w:w="2835" w:type="dxa"/>
            <w:vMerge/>
            <w:shd w:val="clear" w:color="auto" w:fill="auto"/>
          </w:tcPr>
          <w:p w14:paraId="7EEC331B" w14:textId="364C40D2" w:rsidR="00435698" w:rsidRPr="00BF0860" w:rsidRDefault="00435698" w:rsidP="00435698">
            <w:pPr>
              <w:spacing w:after="0"/>
              <w:rPr>
                <w:rFonts w:asciiTheme="minorHAnsi" w:hAnsiTheme="minorHAnsi" w:cstheme="minorHAnsi"/>
              </w:rPr>
            </w:pPr>
          </w:p>
        </w:tc>
        <w:tc>
          <w:tcPr>
            <w:tcW w:w="850" w:type="dxa"/>
            <w:tcBorders>
              <w:top w:val="single" w:sz="4" w:space="0" w:color="000000"/>
              <w:bottom w:val="single" w:sz="4" w:space="0" w:color="000000"/>
            </w:tcBorders>
            <w:shd w:val="clear" w:color="auto" w:fill="auto"/>
          </w:tcPr>
          <w:p w14:paraId="46719961" w14:textId="77777777" w:rsidR="00435698" w:rsidRPr="00BF0860" w:rsidRDefault="00435698" w:rsidP="00435698">
            <w:pPr>
              <w:spacing w:after="0"/>
              <w:rPr>
                <w:rFonts w:asciiTheme="minorHAnsi" w:hAnsiTheme="minorHAnsi" w:cstheme="minorHAnsi"/>
              </w:rPr>
            </w:pPr>
            <w:r w:rsidRPr="00BF0860">
              <w:rPr>
                <w:rFonts w:asciiTheme="minorHAnsi" w:hAnsiTheme="minorHAnsi" w:cstheme="minorHAnsi"/>
              </w:rPr>
              <w:t>3a.8*</w:t>
            </w:r>
          </w:p>
        </w:tc>
        <w:tc>
          <w:tcPr>
            <w:tcW w:w="3397" w:type="dxa"/>
            <w:tcBorders>
              <w:top w:val="single" w:sz="4" w:space="0" w:color="000000"/>
              <w:bottom w:val="single" w:sz="4" w:space="0" w:color="000000"/>
            </w:tcBorders>
            <w:shd w:val="clear" w:color="auto" w:fill="auto"/>
          </w:tcPr>
          <w:p w14:paraId="0F1600C6" w14:textId="1265ADFE" w:rsidR="00435698" w:rsidRPr="00BF0860" w:rsidRDefault="00435698" w:rsidP="00435698">
            <w:pPr>
              <w:spacing w:after="0"/>
              <w:rPr>
                <w:rFonts w:asciiTheme="minorHAnsi" w:hAnsiTheme="minorHAnsi" w:cstheme="minorHAnsi"/>
              </w:rPr>
            </w:pPr>
            <w:r w:rsidRPr="00DA72C2">
              <w:t>Planned cohort size(s) (eg, fixed, flexible, adaptive)</w:t>
            </w:r>
          </w:p>
        </w:tc>
        <w:tc>
          <w:tcPr>
            <w:tcW w:w="1134" w:type="dxa"/>
            <w:tcBorders>
              <w:top w:val="single" w:sz="4" w:space="0" w:color="000000"/>
              <w:bottom w:val="single" w:sz="4" w:space="0" w:color="000000"/>
            </w:tcBorders>
            <w:shd w:val="clear" w:color="auto" w:fill="F2F2F2" w:themeFill="background1" w:themeFillShade="F2"/>
          </w:tcPr>
          <w:p w14:paraId="57A81428" w14:textId="77777777" w:rsidR="00435698" w:rsidRPr="00BF0860" w:rsidRDefault="00435698" w:rsidP="00435698">
            <w:pPr>
              <w:spacing w:after="0"/>
              <w:rPr>
                <w:rFonts w:asciiTheme="minorHAnsi" w:hAnsiTheme="minorHAnsi" w:cstheme="minorHAnsi"/>
              </w:rPr>
            </w:pPr>
          </w:p>
        </w:tc>
      </w:tr>
      <w:tr w:rsidR="00435698" w:rsidRPr="00BF0860" w14:paraId="293BA96C" w14:textId="116CBC33" w:rsidTr="00CA65F1">
        <w:trPr>
          <w:cantSplit/>
          <w:trHeight w:val="322"/>
        </w:trPr>
        <w:tc>
          <w:tcPr>
            <w:tcW w:w="1560" w:type="dxa"/>
            <w:vMerge/>
            <w:shd w:val="clear" w:color="auto" w:fill="auto"/>
            <w:tcMar>
              <w:top w:w="85" w:type="dxa"/>
              <w:bottom w:w="85" w:type="dxa"/>
            </w:tcMar>
          </w:tcPr>
          <w:p w14:paraId="327B0B83" w14:textId="77777777" w:rsidR="00435698" w:rsidRPr="00BF0860" w:rsidRDefault="00435698" w:rsidP="00435698">
            <w:pPr>
              <w:spacing w:after="0"/>
              <w:rPr>
                <w:rFonts w:asciiTheme="minorHAnsi" w:hAnsiTheme="minorHAnsi" w:cstheme="minorHAnsi"/>
              </w:rPr>
            </w:pPr>
          </w:p>
        </w:tc>
        <w:tc>
          <w:tcPr>
            <w:tcW w:w="567" w:type="dxa"/>
            <w:vMerge/>
            <w:shd w:val="clear" w:color="auto" w:fill="auto"/>
          </w:tcPr>
          <w:p w14:paraId="2947A11A" w14:textId="77777777" w:rsidR="00435698" w:rsidRPr="00BF0860" w:rsidRDefault="00435698" w:rsidP="00435698">
            <w:pPr>
              <w:spacing w:after="0"/>
              <w:rPr>
                <w:rFonts w:asciiTheme="minorHAnsi" w:hAnsiTheme="minorHAnsi" w:cstheme="minorHAnsi"/>
              </w:rPr>
            </w:pPr>
          </w:p>
        </w:tc>
        <w:tc>
          <w:tcPr>
            <w:tcW w:w="2835" w:type="dxa"/>
            <w:vMerge/>
            <w:shd w:val="clear" w:color="auto" w:fill="auto"/>
          </w:tcPr>
          <w:p w14:paraId="357579D5" w14:textId="3CC33EA9" w:rsidR="00435698" w:rsidRPr="00BF0860" w:rsidRDefault="00435698" w:rsidP="00435698">
            <w:pPr>
              <w:spacing w:after="0"/>
              <w:rPr>
                <w:rFonts w:asciiTheme="minorHAnsi" w:hAnsiTheme="minorHAnsi" w:cstheme="minorHAnsi"/>
              </w:rPr>
            </w:pPr>
          </w:p>
        </w:tc>
        <w:tc>
          <w:tcPr>
            <w:tcW w:w="850" w:type="dxa"/>
            <w:tcBorders>
              <w:top w:val="single" w:sz="4" w:space="0" w:color="000000"/>
              <w:bottom w:val="single" w:sz="4" w:space="0" w:color="000000"/>
            </w:tcBorders>
            <w:shd w:val="clear" w:color="auto" w:fill="auto"/>
          </w:tcPr>
          <w:p w14:paraId="76CFA0AA" w14:textId="77777777" w:rsidR="00435698" w:rsidRPr="00BF0860" w:rsidRDefault="00435698" w:rsidP="00435698">
            <w:pPr>
              <w:spacing w:after="0"/>
              <w:rPr>
                <w:rFonts w:asciiTheme="minorHAnsi" w:hAnsiTheme="minorHAnsi" w:cstheme="minorHAnsi"/>
              </w:rPr>
            </w:pPr>
            <w:r w:rsidRPr="00BF0860">
              <w:rPr>
                <w:rFonts w:asciiTheme="minorHAnsi" w:hAnsiTheme="minorHAnsi" w:cstheme="minorHAnsi"/>
              </w:rPr>
              <w:t>3a.9*</w:t>
            </w:r>
          </w:p>
        </w:tc>
        <w:tc>
          <w:tcPr>
            <w:tcW w:w="3397" w:type="dxa"/>
            <w:tcBorders>
              <w:top w:val="single" w:sz="4" w:space="0" w:color="000000"/>
              <w:bottom w:val="single" w:sz="4" w:space="0" w:color="000000"/>
            </w:tcBorders>
            <w:shd w:val="clear" w:color="auto" w:fill="auto"/>
          </w:tcPr>
          <w:p w14:paraId="1653941E" w14:textId="1AFD84B8" w:rsidR="00435698" w:rsidRPr="00BF0860" w:rsidRDefault="00435698" w:rsidP="00435698">
            <w:pPr>
              <w:spacing w:after="0"/>
              <w:rPr>
                <w:rFonts w:asciiTheme="minorHAnsi" w:hAnsiTheme="minorHAnsi" w:cstheme="minorHAnsi"/>
              </w:rPr>
            </w:pPr>
            <w:r w:rsidRPr="00DA72C2">
              <w:t>Dose allocation method within a dose level (including sequence and interval between dosing of participants, eg, sentinel or staggered dosing)</w:t>
            </w:r>
          </w:p>
        </w:tc>
        <w:tc>
          <w:tcPr>
            <w:tcW w:w="1134" w:type="dxa"/>
            <w:tcBorders>
              <w:top w:val="single" w:sz="4" w:space="0" w:color="000000"/>
              <w:bottom w:val="single" w:sz="4" w:space="0" w:color="000000"/>
            </w:tcBorders>
            <w:shd w:val="clear" w:color="auto" w:fill="F2F2F2" w:themeFill="background1" w:themeFillShade="F2"/>
          </w:tcPr>
          <w:p w14:paraId="137CA86D" w14:textId="77777777" w:rsidR="00435698" w:rsidRPr="00BF0860" w:rsidRDefault="00435698" w:rsidP="00435698">
            <w:pPr>
              <w:spacing w:after="0"/>
              <w:rPr>
                <w:rFonts w:asciiTheme="minorHAnsi" w:hAnsiTheme="minorHAnsi" w:cstheme="minorHAnsi"/>
              </w:rPr>
            </w:pPr>
          </w:p>
        </w:tc>
      </w:tr>
      <w:tr w:rsidR="00435698" w:rsidRPr="00BF0860" w14:paraId="38667CBC" w14:textId="1326B396" w:rsidTr="00CA65F1">
        <w:trPr>
          <w:cantSplit/>
          <w:trHeight w:val="58"/>
        </w:trPr>
        <w:tc>
          <w:tcPr>
            <w:tcW w:w="1560" w:type="dxa"/>
            <w:vMerge/>
            <w:shd w:val="clear" w:color="auto" w:fill="auto"/>
            <w:tcMar>
              <w:top w:w="85" w:type="dxa"/>
              <w:bottom w:w="85" w:type="dxa"/>
            </w:tcMar>
          </w:tcPr>
          <w:p w14:paraId="70DF677A" w14:textId="77777777" w:rsidR="00435698" w:rsidRPr="00BF0860" w:rsidRDefault="00435698" w:rsidP="00435698">
            <w:pPr>
              <w:spacing w:after="0"/>
              <w:rPr>
                <w:rFonts w:asciiTheme="minorHAnsi" w:hAnsiTheme="minorHAnsi" w:cstheme="minorHAnsi"/>
              </w:rPr>
            </w:pPr>
          </w:p>
        </w:tc>
        <w:tc>
          <w:tcPr>
            <w:tcW w:w="567" w:type="dxa"/>
            <w:vMerge/>
            <w:shd w:val="clear" w:color="auto" w:fill="auto"/>
          </w:tcPr>
          <w:p w14:paraId="55A77971" w14:textId="77777777" w:rsidR="00435698" w:rsidRPr="00BF0860" w:rsidRDefault="00435698" w:rsidP="00435698">
            <w:pPr>
              <w:spacing w:after="0"/>
              <w:rPr>
                <w:rFonts w:asciiTheme="minorHAnsi" w:hAnsiTheme="minorHAnsi" w:cstheme="minorHAnsi"/>
              </w:rPr>
            </w:pPr>
          </w:p>
        </w:tc>
        <w:tc>
          <w:tcPr>
            <w:tcW w:w="2835" w:type="dxa"/>
            <w:vMerge/>
            <w:shd w:val="clear" w:color="auto" w:fill="auto"/>
          </w:tcPr>
          <w:p w14:paraId="4591ABF4" w14:textId="3BFC35C4" w:rsidR="00435698" w:rsidRPr="00BF0860" w:rsidRDefault="00435698" w:rsidP="00435698">
            <w:pPr>
              <w:spacing w:after="0"/>
              <w:rPr>
                <w:rFonts w:asciiTheme="minorHAnsi" w:hAnsiTheme="minorHAnsi" w:cstheme="minorHAnsi"/>
              </w:rPr>
            </w:pPr>
          </w:p>
        </w:tc>
        <w:tc>
          <w:tcPr>
            <w:tcW w:w="850" w:type="dxa"/>
            <w:tcBorders>
              <w:top w:val="single" w:sz="4" w:space="0" w:color="000000"/>
              <w:bottom w:val="single" w:sz="4" w:space="0" w:color="000000"/>
            </w:tcBorders>
            <w:shd w:val="clear" w:color="auto" w:fill="auto"/>
          </w:tcPr>
          <w:p w14:paraId="007E9A91" w14:textId="77777777" w:rsidR="00435698" w:rsidRPr="00BF0860" w:rsidRDefault="00435698" w:rsidP="00435698">
            <w:pPr>
              <w:spacing w:after="0"/>
              <w:rPr>
                <w:rFonts w:asciiTheme="minorHAnsi" w:hAnsiTheme="minorHAnsi" w:cstheme="minorHAnsi"/>
              </w:rPr>
            </w:pPr>
            <w:r w:rsidRPr="00BF0860">
              <w:rPr>
                <w:rFonts w:asciiTheme="minorHAnsi" w:hAnsiTheme="minorHAnsi" w:cstheme="minorHAnsi"/>
              </w:rPr>
              <w:t>3a.10*</w:t>
            </w:r>
          </w:p>
        </w:tc>
        <w:tc>
          <w:tcPr>
            <w:tcW w:w="3397" w:type="dxa"/>
            <w:tcBorders>
              <w:top w:val="single" w:sz="4" w:space="0" w:color="000000"/>
              <w:bottom w:val="single" w:sz="4" w:space="0" w:color="000000"/>
            </w:tcBorders>
            <w:shd w:val="clear" w:color="auto" w:fill="auto"/>
          </w:tcPr>
          <w:p w14:paraId="13FC67DF" w14:textId="4AFB2952" w:rsidR="00435698" w:rsidRPr="00BF0860" w:rsidRDefault="00435698" w:rsidP="00435698">
            <w:pPr>
              <w:spacing w:after="0"/>
              <w:rPr>
                <w:rFonts w:asciiTheme="minorHAnsi" w:hAnsiTheme="minorHAnsi" w:cstheme="minorHAnsi"/>
              </w:rPr>
            </w:pPr>
            <w:r w:rsidRPr="00DA72C2">
              <w:t>Dose expansion cohort(s), if applicable, with rationale</w:t>
            </w:r>
          </w:p>
        </w:tc>
        <w:tc>
          <w:tcPr>
            <w:tcW w:w="1134" w:type="dxa"/>
            <w:tcBorders>
              <w:top w:val="single" w:sz="4" w:space="0" w:color="000000"/>
              <w:bottom w:val="single" w:sz="4" w:space="0" w:color="000000"/>
            </w:tcBorders>
            <w:shd w:val="clear" w:color="auto" w:fill="F2F2F2" w:themeFill="background1" w:themeFillShade="F2"/>
          </w:tcPr>
          <w:p w14:paraId="4EC43D5C" w14:textId="77777777" w:rsidR="00435698" w:rsidRPr="00BF0860" w:rsidRDefault="00435698" w:rsidP="00435698">
            <w:pPr>
              <w:spacing w:after="0"/>
              <w:rPr>
                <w:rFonts w:asciiTheme="minorHAnsi" w:hAnsiTheme="minorHAnsi" w:cstheme="minorHAnsi"/>
              </w:rPr>
            </w:pPr>
          </w:p>
        </w:tc>
      </w:tr>
      <w:tr w:rsidR="00435698" w:rsidRPr="00BF0860" w14:paraId="0D91B08A" w14:textId="632F1B27" w:rsidTr="00CA65F1">
        <w:trPr>
          <w:cantSplit/>
          <w:trHeight w:val="129"/>
        </w:trPr>
        <w:tc>
          <w:tcPr>
            <w:tcW w:w="1560" w:type="dxa"/>
            <w:vMerge/>
            <w:shd w:val="clear" w:color="auto" w:fill="auto"/>
            <w:tcMar>
              <w:top w:w="85" w:type="dxa"/>
              <w:bottom w:w="85" w:type="dxa"/>
            </w:tcMar>
          </w:tcPr>
          <w:p w14:paraId="4ECC155B" w14:textId="77777777" w:rsidR="00435698" w:rsidRPr="00BF0860" w:rsidRDefault="00435698" w:rsidP="00435698">
            <w:pPr>
              <w:spacing w:after="0"/>
              <w:rPr>
                <w:rFonts w:asciiTheme="minorHAnsi" w:hAnsiTheme="minorHAnsi" w:cstheme="minorHAnsi"/>
              </w:rPr>
            </w:pPr>
          </w:p>
        </w:tc>
        <w:tc>
          <w:tcPr>
            <w:tcW w:w="567" w:type="dxa"/>
            <w:vMerge/>
            <w:tcBorders>
              <w:bottom w:val="single" w:sz="4" w:space="0" w:color="000000"/>
            </w:tcBorders>
            <w:shd w:val="clear" w:color="auto" w:fill="auto"/>
          </w:tcPr>
          <w:p w14:paraId="0E6F2F63" w14:textId="77777777" w:rsidR="00435698" w:rsidRPr="00BF0860" w:rsidRDefault="00435698" w:rsidP="00435698">
            <w:pPr>
              <w:spacing w:after="0"/>
              <w:rPr>
                <w:rFonts w:asciiTheme="minorHAnsi" w:hAnsiTheme="minorHAnsi" w:cstheme="minorHAnsi"/>
              </w:rPr>
            </w:pPr>
          </w:p>
        </w:tc>
        <w:tc>
          <w:tcPr>
            <w:tcW w:w="2835" w:type="dxa"/>
            <w:vMerge/>
            <w:tcBorders>
              <w:bottom w:val="single" w:sz="4" w:space="0" w:color="000000"/>
            </w:tcBorders>
            <w:shd w:val="clear" w:color="auto" w:fill="auto"/>
          </w:tcPr>
          <w:p w14:paraId="065C34D4" w14:textId="14EACAB5" w:rsidR="00435698" w:rsidRPr="00BF0860" w:rsidRDefault="00435698" w:rsidP="00435698">
            <w:pPr>
              <w:spacing w:after="0"/>
              <w:rPr>
                <w:rFonts w:asciiTheme="minorHAnsi" w:hAnsiTheme="minorHAnsi" w:cstheme="minorHAnsi"/>
              </w:rPr>
            </w:pPr>
          </w:p>
        </w:tc>
        <w:tc>
          <w:tcPr>
            <w:tcW w:w="850" w:type="dxa"/>
            <w:tcBorders>
              <w:top w:val="single" w:sz="4" w:space="0" w:color="000000"/>
              <w:bottom w:val="single" w:sz="4" w:space="0" w:color="000000"/>
            </w:tcBorders>
            <w:shd w:val="clear" w:color="auto" w:fill="auto"/>
          </w:tcPr>
          <w:p w14:paraId="1A636AA8" w14:textId="77777777" w:rsidR="00435698" w:rsidRPr="00BF0860" w:rsidRDefault="00435698" w:rsidP="00435698">
            <w:pPr>
              <w:spacing w:after="0"/>
              <w:rPr>
                <w:rFonts w:asciiTheme="minorHAnsi" w:hAnsiTheme="minorHAnsi" w:cstheme="minorHAnsi"/>
              </w:rPr>
            </w:pPr>
            <w:r w:rsidRPr="00BF0860">
              <w:rPr>
                <w:rFonts w:asciiTheme="minorHAnsi" w:hAnsiTheme="minorHAnsi" w:cstheme="minorHAnsi"/>
              </w:rPr>
              <w:t>3a.11*</w:t>
            </w:r>
          </w:p>
        </w:tc>
        <w:tc>
          <w:tcPr>
            <w:tcW w:w="3397" w:type="dxa"/>
            <w:tcBorders>
              <w:top w:val="single" w:sz="4" w:space="0" w:color="000000"/>
              <w:bottom w:val="single" w:sz="4" w:space="0" w:color="000000"/>
            </w:tcBorders>
            <w:shd w:val="clear" w:color="auto" w:fill="auto"/>
          </w:tcPr>
          <w:p w14:paraId="72FF6700" w14:textId="151B75B1" w:rsidR="00435698" w:rsidRPr="00BF0860" w:rsidRDefault="00435698" w:rsidP="00435698">
            <w:pPr>
              <w:spacing w:after="0"/>
              <w:rPr>
                <w:rFonts w:asciiTheme="minorHAnsi" w:hAnsiTheme="minorHAnsi" w:cstheme="minorHAnsi"/>
              </w:rPr>
            </w:pPr>
            <w:r w:rsidRPr="00DA72C2">
              <w:t>Criteria for progression to the next part of the trial (eg, phase 1 to phase 2, single ascending dose to multiple ascending dose), where applicable</w:t>
            </w:r>
          </w:p>
        </w:tc>
        <w:tc>
          <w:tcPr>
            <w:tcW w:w="1134" w:type="dxa"/>
            <w:tcBorders>
              <w:top w:val="single" w:sz="4" w:space="0" w:color="000000"/>
              <w:bottom w:val="single" w:sz="4" w:space="0" w:color="000000"/>
            </w:tcBorders>
            <w:shd w:val="clear" w:color="auto" w:fill="F2F2F2" w:themeFill="background1" w:themeFillShade="F2"/>
          </w:tcPr>
          <w:p w14:paraId="21318E7F" w14:textId="77777777" w:rsidR="00435698" w:rsidRPr="00BF0860" w:rsidRDefault="00435698" w:rsidP="00435698">
            <w:pPr>
              <w:spacing w:after="0"/>
              <w:rPr>
                <w:rFonts w:asciiTheme="minorHAnsi" w:hAnsiTheme="minorHAnsi" w:cstheme="minorHAnsi"/>
              </w:rPr>
            </w:pPr>
          </w:p>
        </w:tc>
      </w:tr>
      <w:tr w:rsidR="00D814FD" w:rsidRPr="00BF0860" w14:paraId="64E6C45C" w14:textId="673CB523" w:rsidTr="00CA65F1">
        <w:trPr>
          <w:cantSplit/>
          <w:trHeight w:val="214"/>
        </w:trPr>
        <w:tc>
          <w:tcPr>
            <w:tcW w:w="1560" w:type="dxa"/>
            <w:vMerge/>
            <w:tcBorders>
              <w:bottom w:val="single" w:sz="4" w:space="0" w:color="000000"/>
            </w:tcBorders>
            <w:shd w:val="clear" w:color="auto" w:fill="auto"/>
            <w:tcMar>
              <w:top w:w="85" w:type="dxa"/>
              <w:bottom w:w="85" w:type="dxa"/>
            </w:tcMar>
          </w:tcPr>
          <w:p w14:paraId="292E440C" w14:textId="247854FD" w:rsidR="00D814FD" w:rsidRPr="00BF0860" w:rsidRDefault="00D814FD" w:rsidP="004241E9">
            <w:pPr>
              <w:spacing w:after="0"/>
              <w:rPr>
                <w:rFonts w:asciiTheme="minorHAnsi" w:hAnsiTheme="minorHAnsi" w:cstheme="minorHAnsi"/>
              </w:rPr>
            </w:pPr>
          </w:p>
        </w:tc>
        <w:tc>
          <w:tcPr>
            <w:tcW w:w="567" w:type="dxa"/>
            <w:tcBorders>
              <w:top w:val="single" w:sz="4" w:space="0" w:color="000000"/>
              <w:bottom w:val="single" w:sz="4" w:space="0" w:color="000000"/>
            </w:tcBorders>
            <w:shd w:val="clear" w:color="auto" w:fill="auto"/>
          </w:tcPr>
          <w:p w14:paraId="0A02A3BB" w14:textId="376138B0" w:rsidR="00D814FD" w:rsidRPr="00D20588" w:rsidRDefault="00D814FD" w:rsidP="004241E9">
            <w:pPr>
              <w:spacing w:after="0"/>
              <w:rPr>
                <w:rFonts w:asciiTheme="minorHAnsi" w:hAnsiTheme="minorHAnsi" w:cstheme="minorHAnsi"/>
              </w:rPr>
            </w:pPr>
            <w:r w:rsidRPr="00BF0860">
              <w:rPr>
                <w:rFonts w:asciiTheme="minorHAnsi" w:hAnsiTheme="minorHAnsi" w:cstheme="minorHAnsi"/>
              </w:rPr>
              <w:t>3b</w:t>
            </w:r>
          </w:p>
        </w:tc>
        <w:tc>
          <w:tcPr>
            <w:tcW w:w="2835" w:type="dxa"/>
            <w:tcBorders>
              <w:top w:val="single" w:sz="4" w:space="0" w:color="000000"/>
              <w:bottom w:val="single" w:sz="4" w:space="0" w:color="000000"/>
            </w:tcBorders>
            <w:shd w:val="clear" w:color="auto" w:fill="auto"/>
          </w:tcPr>
          <w:p w14:paraId="6EF556C0" w14:textId="5A79B431" w:rsidR="00D814FD" w:rsidRPr="00BF0860" w:rsidRDefault="00D814FD" w:rsidP="004241E9">
            <w:pPr>
              <w:spacing w:after="0"/>
              <w:rPr>
                <w:rFonts w:asciiTheme="minorHAnsi" w:hAnsiTheme="minorHAnsi" w:cstheme="minorHAnsi"/>
              </w:rPr>
            </w:pPr>
            <w:r w:rsidRPr="00D20588">
              <w:rPr>
                <w:rFonts w:asciiTheme="minorHAnsi" w:hAnsiTheme="minorHAnsi" w:cstheme="minorHAnsi"/>
              </w:rPr>
              <w:t>Important changes to methods after trial commencement (such as eligibility criteria), with reasons</w:t>
            </w:r>
          </w:p>
        </w:tc>
        <w:tc>
          <w:tcPr>
            <w:tcW w:w="850" w:type="dxa"/>
            <w:tcBorders>
              <w:top w:val="single" w:sz="4" w:space="0" w:color="000000"/>
              <w:bottom w:val="single" w:sz="4" w:space="0" w:color="000000"/>
            </w:tcBorders>
            <w:shd w:val="clear" w:color="auto" w:fill="auto"/>
          </w:tcPr>
          <w:p w14:paraId="550DEE26" w14:textId="77777777" w:rsidR="00D814FD" w:rsidRPr="00BF0860" w:rsidRDefault="00D814FD" w:rsidP="004241E9">
            <w:pPr>
              <w:spacing w:after="0"/>
              <w:rPr>
                <w:rFonts w:asciiTheme="minorHAnsi" w:hAnsiTheme="minorHAnsi" w:cstheme="minorHAnsi"/>
              </w:rPr>
            </w:pPr>
            <w:r w:rsidRPr="00BF0860">
              <w:rPr>
                <w:rFonts w:asciiTheme="minorHAnsi" w:hAnsiTheme="minorHAnsi" w:cstheme="minorHAnsi"/>
              </w:rPr>
              <w:t>3b†</w:t>
            </w:r>
          </w:p>
        </w:tc>
        <w:tc>
          <w:tcPr>
            <w:tcW w:w="3397" w:type="dxa"/>
            <w:tcBorders>
              <w:top w:val="single" w:sz="4" w:space="0" w:color="000000"/>
              <w:bottom w:val="single" w:sz="4" w:space="0" w:color="000000"/>
            </w:tcBorders>
            <w:shd w:val="clear" w:color="auto" w:fill="auto"/>
          </w:tcPr>
          <w:p w14:paraId="1275FEF3" w14:textId="5F8FB067" w:rsidR="00D814FD" w:rsidRPr="00BF0860" w:rsidRDefault="003336E6" w:rsidP="004241E9">
            <w:pPr>
              <w:spacing w:after="0"/>
              <w:rPr>
                <w:rFonts w:asciiTheme="minorHAnsi" w:hAnsiTheme="minorHAnsi" w:cstheme="minorHAnsi"/>
              </w:rPr>
            </w:pPr>
            <w:r w:rsidRPr="003336E6">
              <w:rPr>
                <w:rFonts w:asciiTheme="minorHAnsi" w:hAnsiTheme="minorHAnsi" w:cstheme="minorHAnsi"/>
              </w:rPr>
              <w:t>Important changes to the design or methods after trial commencement (eg, insertion of unplanned additional doses) outside the scope of the prespecified adaptive design features, with reasons</w:t>
            </w:r>
          </w:p>
        </w:tc>
        <w:tc>
          <w:tcPr>
            <w:tcW w:w="1134" w:type="dxa"/>
            <w:tcBorders>
              <w:top w:val="single" w:sz="4" w:space="0" w:color="000000"/>
              <w:bottom w:val="single" w:sz="4" w:space="0" w:color="000000"/>
            </w:tcBorders>
            <w:shd w:val="clear" w:color="auto" w:fill="F2F2F2" w:themeFill="background1" w:themeFillShade="F2"/>
          </w:tcPr>
          <w:p w14:paraId="1EFDDDC1" w14:textId="77777777" w:rsidR="00D814FD" w:rsidRPr="00BF0860" w:rsidRDefault="00D814FD" w:rsidP="004241E9">
            <w:pPr>
              <w:spacing w:after="0"/>
              <w:rPr>
                <w:rFonts w:asciiTheme="minorHAnsi" w:hAnsiTheme="minorHAnsi" w:cstheme="minorHAnsi"/>
              </w:rPr>
            </w:pPr>
          </w:p>
        </w:tc>
      </w:tr>
      <w:tr w:rsidR="00CA65F1" w:rsidRPr="00BF0860" w14:paraId="66C06725" w14:textId="199A15A4" w:rsidTr="00CA65F1">
        <w:trPr>
          <w:cantSplit/>
          <w:trHeight w:val="122"/>
        </w:trPr>
        <w:tc>
          <w:tcPr>
            <w:tcW w:w="1560" w:type="dxa"/>
            <w:vMerge w:val="restart"/>
            <w:tcBorders>
              <w:top w:val="single" w:sz="4" w:space="0" w:color="000000"/>
            </w:tcBorders>
            <w:shd w:val="clear" w:color="auto" w:fill="auto"/>
            <w:tcMar>
              <w:top w:w="85" w:type="dxa"/>
              <w:bottom w:w="85" w:type="dxa"/>
            </w:tcMar>
          </w:tcPr>
          <w:p w14:paraId="627D3BCC" w14:textId="2B069D95" w:rsidR="00CA65F1" w:rsidRPr="00BF0860" w:rsidRDefault="00CA65F1" w:rsidP="00CA65F1">
            <w:pPr>
              <w:spacing w:after="0"/>
              <w:rPr>
                <w:rFonts w:asciiTheme="minorHAnsi" w:hAnsiTheme="minorHAnsi" w:cstheme="minorHAnsi"/>
              </w:rPr>
            </w:pPr>
            <w:r w:rsidRPr="00496FAA">
              <w:rPr>
                <w:rFonts w:asciiTheme="minorHAnsi" w:hAnsiTheme="minorHAnsi" w:cstheme="minorHAnsi"/>
              </w:rPr>
              <w:t>Participants</w:t>
            </w:r>
          </w:p>
        </w:tc>
        <w:tc>
          <w:tcPr>
            <w:tcW w:w="567" w:type="dxa"/>
            <w:tcBorders>
              <w:top w:val="single" w:sz="4" w:space="0" w:color="000000"/>
              <w:bottom w:val="single" w:sz="4" w:space="0" w:color="000000"/>
            </w:tcBorders>
            <w:shd w:val="clear" w:color="auto" w:fill="auto"/>
          </w:tcPr>
          <w:p w14:paraId="1B439EF6" w14:textId="38236793" w:rsidR="00CA65F1" w:rsidRPr="007E7A07" w:rsidRDefault="00CA65F1" w:rsidP="00CA65F1">
            <w:pPr>
              <w:spacing w:after="0"/>
            </w:pPr>
            <w:r w:rsidRPr="00BF0860">
              <w:rPr>
                <w:rFonts w:asciiTheme="minorHAnsi" w:hAnsiTheme="minorHAnsi" w:cstheme="minorHAnsi"/>
              </w:rPr>
              <w:t>4a</w:t>
            </w:r>
          </w:p>
        </w:tc>
        <w:tc>
          <w:tcPr>
            <w:tcW w:w="2835" w:type="dxa"/>
            <w:tcBorders>
              <w:top w:val="single" w:sz="4" w:space="0" w:color="000000"/>
              <w:bottom w:val="single" w:sz="4" w:space="0" w:color="000000"/>
            </w:tcBorders>
            <w:shd w:val="clear" w:color="auto" w:fill="auto"/>
          </w:tcPr>
          <w:p w14:paraId="796BE9C8" w14:textId="7F592DEB" w:rsidR="00CA65F1" w:rsidRPr="00BF0860" w:rsidRDefault="00CA65F1" w:rsidP="00CA65F1">
            <w:pPr>
              <w:spacing w:after="0"/>
              <w:rPr>
                <w:rFonts w:asciiTheme="minorHAnsi" w:hAnsiTheme="minorHAnsi" w:cstheme="minorHAnsi"/>
              </w:rPr>
            </w:pPr>
            <w:r w:rsidRPr="007E7A07">
              <w:t>Eligibility criteria for participants</w:t>
            </w:r>
          </w:p>
        </w:tc>
        <w:tc>
          <w:tcPr>
            <w:tcW w:w="850" w:type="dxa"/>
            <w:tcBorders>
              <w:top w:val="single" w:sz="4" w:space="0" w:color="000000"/>
              <w:bottom w:val="single" w:sz="4" w:space="0" w:color="000000"/>
            </w:tcBorders>
            <w:shd w:val="clear" w:color="auto" w:fill="auto"/>
          </w:tcPr>
          <w:p w14:paraId="3BF49458" w14:textId="4B407743" w:rsidR="00CA65F1" w:rsidRPr="00BF0860" w:rsidRDefault="00CA65F1" w:rsidP="00CA65F1">
            <w:pPr>
              <w:spacing w:after="0"/>
              <w:rPr>
                <w:rFonts w:asciiTheme="minorHAnsi" w:hAnsiTheme="minorHAnsi" w:cstheme="minorHAnsi"/>
              </w:rPr>
            </w:pPr>
            <w:r w:rsidRPr="00BF0860">
              <w:rPr>
                <w:rFonts w:asciiTheme="minorHAnsi" w:hAnsiTheme="minorHAnsi" w:cstheme="minorHAnsi"/>
              </w:rPr>
              <w:t>4a</w:t>
            </w:r>
          </w:p>
        </w:tc>
        <w:tc>
          <w:tcPr>
            <w:tcW w:w="3397" w:type="dxa"/>
            <w:tcBorders>
              <w:top w:val="single" w:sz="4" w:space="0" w:color="000000"/>
              <w:bottom w:val="single" w:sz="4" w:space="0" w:color="000000"/>
            </w:tcBorders>
            <w:shd w:val="clear" w:color="auto" w:fill="auto"/>
          </w:tcPr>
          <w:p w14:paraId="30EBC305" w14:textId="77777777" w:rsidR="00CA65F1" w:rsidRPr="00BF0860" w:rsidRDefault="00CA65F1" w:rsidP="00CA65F1">
            <w:pPr>
              <w:spacing w:after="0"/>
              <w:rPr>
                <w:rFonts w:asciiTheme="minorHAnsi" w:hAnsiTheme="minorHAnsi" w:cstheme="minorHAnsi"/>
              </w:rPr>
            </w:pPr>
          </w:p>
        </w:tc>
        <w:tc>
          <w:tcPr>
            <w:tcW w:w="1134" w:type="dxa"/>
            <w:tcBorders>
              <w:top w:val="single" w:sz="4" w:space="0" w:color="000000"/>
              <w:bottom w:val="single" w:sz="4" w:space="0" w:color="000000"/>
            </w:tcBorders>
            <w:shd w:val="clear" w:color="auto" w:fill="F2F2F2" w:themeFill="background1" w:themeFillShade="F2"/>
          </w:tcPr>
          <w:p w14:paraId="473CFB9C" w14:textId="77777777" w:rsidR="00CA65F1" w:rsidRPr="00BF0860" w:rsidRDefault="00CA65F1" w:rsidP="00CA65F1">
            <w:pPr>
              <w:spacing w:after="0"/>
              <w:rPr>
                <w:rFonts w:asciiTheme="minorHAnsi" w:hAnsiTheme="minorHAnsi" w:cstheme="minorHAnsi"/>
              </w:rPr>
            </w:pPr>
          </w:p>
        </w:tc>
      </w:tr>
      <w:tr w:rsidR="00CA65F1" w:rsidRPr="00BF0860" w14:paraId="14FFE8ED" w14:textId="180078CC" w:rsidTr="00CA65F1">
        <w:trPr>
          <w:cantSplit/>
          <w:trHeight w:val="15"/>
        </w:trPr>
        <w:tc>
          <w:tcPr>
            <w:tcW w:w="1560" w:type="dxa"/>
            <w:vMerge/>
            <w:tcBorders>
              <w:bottom w:val="single" w:sz="4" w:space="0" w:color="000000"/>
            </w:tcBorders>
            <w:shd w:val="clear" w:color="auto" w:fill="auto"/>
            <w:tcMar>
              <w:top w:w="85" w:type="dxa"/>
              <w:bottom w:w="85" w:type="dxa"/>
            </w:tcMar>
          </w:tcPr>
          <w:p w14:paraId="7E41DB71" w14:textId="0626809C" w:rsidR="00CA65F1" w:rsidRPr="00BF0860" w:rsidRDefault="00CA65F1" w:rsidP="00CA65F1">
            <w:pPr>
              <w:spacing w:after="0"/>
              <w:rPr>
                <w:rFonts w:asciiTheme="minorHAnsi" w:hAnsiTheme="minorHAnsi" w:cstheme="minorHAnsi"/>
              </w:rPr>
            </w:pPr>
          </w:p>
        </w:tc>
        <w:tc>
          <w:tcPr>
            <w:tcW w:w="567" w:type="dxa"/>
            <w:tcBorders>
              <w:top w:val="single" w:sz="4" w:space="0" w:color="000000"/>
              <w:bottom w:val="single" w:sz="4" w:space="0" w:color="000000"/>
            </w:tcBorders>
            <w:shd w:val="clear" w:color="auto" w:fill="auto"/>
          </w:tcPr>
          <w:p w14:paraId="111CE22C" w14:textId="41493E15" w:rsidR="00CA65F1" w:rsidRPr="007E7A07" w:rsidRDefault="00CA65F1" w:rsidP="00CA65F1">
            <w:pPr>
              <w:spacing w:after="0"/>
            </w:pPr>
            <w:r w:rsidRPr="00BF0860">
              <w:rPr>
                <w:rFonts w:asciiTheme="minorHAnsi" w:hAnsiTheme="minorHAnsi" w:cstheme="minorHAnsi"/>
              </w:rPr>
              <w:t>4b</w:t>
            </w:r>
          </w:p>
        </w:tc>
        <w:tc>
          <w:tcPr>
            <w:tcW w:w="2835" w:type="dxa"/>
            <w:tcBorders>
              <w:top w:val="single" w:sz="4" w:space="0" w:color="000000"/>
              <w:bottom w:val="single" w:sz="4" w:space="0" w:color="000000"/>
            </w:tcBorders>
            <w:shd w:val="clear" w:color="auto" w:fill="auto"/>
          </w:tcPr>
          <w:p w14:paraId="3F8C788F" w14:textId="0C361052" w:rsidR="00CA65F1" w:rsidRPr="00BF0860" w:rsidRDefault="00CA65F1" w:rsidP="00CA65F1">
            <w:pPr>
              <w:spacing w:after="0"/>
              <w:rPr>
                <w:rFonts w:asciiTheme="minorHAnsi" w:hAnsiTheme="minorHAnsi" w:cstheme="minorHAnsi"/>
              </w:rPr>
            </w:pPr>
            <w:r w:rsidRPr="007E7A07">
              <w:t>Settings and locations where the data were collected</w:t>
            </w:r>
          </w:p>
        </w:tc>
        <w:tc>
          <w:tcPr>
            <w:tcW w:w="850" w:type="dxa"/>
            <w:tcBorders>
              <w:top w:val="single" w:sz="4" w:space="0" w:color="000000"/>
              <w:bottom w:val="single" w:sz="4" w:space="0" w:color="000000"/>
            </w:tcBorders>
            <w:shd w:val="clear" w:color="auto" w:fill="auto"/>
          </w:tcPr>
          <w:p w14:paraId="0AF9DF31" w14:textId="032C15AB" w:rsidR="00CA65F1" w:rsidRPr="00BF0860" w:rsidRDefault="00CA65F1" w:rsidP="00CA65F1">
            <w:pPr>
              <w:spacing w:after="0"/>
              <w:rPr>
                <w:rFonts w:asciiTheme="minorHAnsi" w:hAnsiTheme="minorHAnsi" w:cstheme="minorHAnsi"/>
              </w:rPr>
            </w:pPr>
            <w:r w:rsidRPr="00BF0860">
              <w:rPr>
                <w:rFonts w:asciiTheme="minorHAnsi" w:hAnsiTheme="minorHAnsi" w:cstheme="minorHAnsi"/>
              </w:rPr>
              <w:t>4b</w:t>
            </w:r>
          </w:p>
        </w:tc>
        <w:tc>
          <w:tcPr>
            <w:tcW w:w="3397" w:type="dxa"/>
            <w:tcBorders>
              <w:top w:val="single" w:sz="4" w:space="0" w:color="000000"/>
              <w:bottom w:val="single" w:sz="4" w:space="0" w:color="000000"/>
            </w:tcBorders>
            <w:shd w:val="clear" w:color="auto" w:fill="auto"/>
          </w:tcPr>
          <w:p w14:paraId="2EF41B17" w14:textId="77777777" w:rsidR="00CA65F1" w:rsidRPr="00BF0860" w:rsidRDefault="00CA65F1" w:rsidP="00CA65F1">
            <w:pPr>
              <w:spacing w:after="0"/>
              <w:rPr>
                <w:rFonts w:asciiTheme="minorHAnsi" w:hAnsiTheme="minorHAnsi" w:cstheme="minorHAnsi"/>
              </w:rPr>
            </w:pPr>
          </w:p>
        </w:tc>
        <w:tc>
          <w:tcPr>
            <w:tcW w:w="1134" w:type="dxa"/>
            <w:tcBorders>
              <w:top w:val="single" w:sz="4" w:space="0" w:color="000000"/>
              <w:bottom w:val="single" w:sz="4" w:space="0" w:color="000000"/>
            </w:tcBorders>
            <w:shd w:val="clear" w:color="auto" w:fill="F2F2F2" w:themeFill="background1" w:themeFillShade="F2"/>
          </w:tcPr>
          <w:p w14:paraId="6526F76F" w14:textId="77777777" w:rsidR="00CA65F1" w:rsidRPr="00BF0860" w:rsidRDefault="00CA65F1" w:rsidP="00CA65F1">
            <w:pPr>
              <w:spacing w:after="0"/>
              <w:rPr>
                <w:rFonts w:asciiTheme="minorHAnsi" w:hAnsiTheme="minorHAnsi" w:cstheme="minorHAnsi"/>
              </w:rPr>
            </w:pPr>
          </w:p>
        </w:tc>
      </w:tr>
      <w:tr w:rsidR="00D24D47" w:rsidRPr="00BF0860" w14:paraId="6449C9DD" w14:textId="1DA1AF2F" w:rsidTr="00CA65F1">
        <w:trPr>
          <w:cantSplit/>
          <w:trHeight w:val="1386"/>
        </w:trPr>
        <w:tc>
          <w:tcPr>
            <w:tcW w:w="1560" w:type="dxa"/>
            <w:vMerge w:val="restart"/>
            <w:tcBorders>
              <w:top w:val="single" w:sz="4" w:space="0" w:color="000000"/>
            </w:tcBorders>
            <w:shd w:val="clear" w:color="auto" w:fill="auto"/>
            <w:tcMar>
              <w:top w:w="85" w:type="dxa"/>
              <w:bottom w:w="85" w:type="dxa"/>
            </w:tcMar>
          </w:tcPr>
          <w:p w14:paraId="43017797" w14:textId="19A84E95" w:rsidR="00D24D47" w:rsidRPr="00BF0860" w:rsidRDefault="00D24D47" w:rsidP="00D24D47">
            <w:pPr>
              <w:spacing w:after="0"/>
              <w:rPr>
                <w:rFonts w:asciiTheme="minorHAnsi" w:hAnsiTheme="minorHAnsi" w:cstheme="minorHAnsi"/>
              </w:rPr>
            </w:pPr>
            <w:r w:rsidRPr="00BF0860">
              <w:rPr>
                <w:rFonts w:asciiTheme="minorHAnsi" w:hAnsiTheme="minorHAnsi" w:cstheme="minorHAnsi"/>
              </w:rPr>
              <w:t>Interventions</w:t>
            </w:r>
          </w:p>
        </w:tc>
        <w:tc>
          <w:tcPr>
            <w:tcW w:w="567" w:type="dxa"/>
            <w:vMerge w:val="restart"/>
            <w:tcBorders>
              <w:top w:val="single" w:sz="4" w:space="0" w:color="000000"/>
            </w:tcBorders>
            <w:shd w:val="clear" w:color="auto" w:fill="auto"/>
          </w:tcPr>
          <w:p w14:paraId="1338F72B" w14:textId="615DB95F" w:rsidR="00D24D47" w:rsidRPr="00774E5E" w:rsidRDefault="00D24D47" w:rsidP="00D24D47">
            <w:pPr>
              <w:spacing w:after="0"/>
              <w:rPr>
                <w:rFonts w:asciiTheme="minorHAnsi" w:hAnsiTheme="minorHAnsi" w:cstheme="minorHAnsi"/>
              </w:rPr>
            </w:pPr>
            <w:r w:rsidRPr="00BF0860">
              <w:rPr>
                <w:rFonts w:asciiTheme="minorHAnsi" w:hAnsiTheme="minorHAnsi" w:cstheme="minorHAnsi"/>
              </w:rPr>
              <w:t>5</w:t>
            </w:r>
          </w:p>
        </w:tc>
        <w:tc>
          <w:tcPr>
            <w:tcW w:w="2835" w:type="dxa"/>
            <w:vMerge w:val="restart"/>
            <w:tcBorders>
              <w:top w:val="single" w:sz="4" w:space="0" w:color="000000"/>
            </w:tcBorders>
            <w:shd w:val="clear" w:color="auto" w:fill="auto"/>
          </w:tcPr>
          <w:p w14:paraId="2A55C415" w14:textId="2351C681" w:rsidR="00D24D47" w:rsidRPr="00BF0860" w:rsidRDefault="00D24D47" w:rsidP="00D24D47">
            <w:pPr>
              <w:spacing w:after="0"/>
              <w:rPr>
                <w:rFonts w:asciiTheme="minorHAnsi" w:hAnsiTheme="minorHAnsi" w:cstheme="minorHAnsi"/>
              </w:rPr>
            </w:pPr>
            <w:r w:rsidRPr="00774E5E">
              <w:rPr>
                <w:rFonts w:asciiTheme="minorHAnsi" w:hAnsiTheme="minorHAnsi" w:cstheme="minorHAnsi"/>
              </w:rPr>
              <w:t>The interventions for each group with sufficient details to allow replication, including how and when they were actually administered</w:t>
            </w:r>
          </w:p>
        </w:tc>
        <w:tc>
          <w:tcPr>
            <w:tcW w:w="850" w:type="dxa"/>
            <w:tcBorders>
              <w:top w:val="single" w:sz="4" w:space="0" w:color="000000"/>
              <w:bottom w:val="single" w:sz="4" w:space="0" w:color="000000"/>
            </w:tcBorders>
            <w:shd w:val="clear" w:color="auto" w:fill="auto"/>
          </w:tcPr>
          <w:p w14:paraId="37502682" w14:textId="77777777" w:rsidR="00D24D47" w:rsidRPr="00BF0860" w:rsidRDefault="00D24D47" w:rsidP="00D24D47">
            <w:pPr>
              <w:spacing w:after="0"/>
              <w:rPr>
                <w:rFonts w:asciiTheme="minorHAnsi" w:hAnsiTheme="minorHAnsi" w:cstheme="minorHAnsi"/>
              </w:rPr>
            </w:pPr>
            <w:r w:rsidRPr="00BF0860">
              <w:rPr>
                <w:rFonts w:asciiTheme="minorHAnsi" w:hAnsiTheme="minorHAnsi" w:cstheme="minorHAnsi"/>
              </w:rPr>
              <w:t>5a†</w:t>
            </w:r>
          </w:p>
        </w:tc>
        <w:tc>
          <w:tcPr>
            <w:tcW w:w="3397" w:type="dxa"/>
            <w:tcBorders>
              <w:top w:val="single" w:sz="4" w:space="0" w:color="000000"/>
              <w:bottom w:val="single" w:sz="4" w:space="0" w:color="000000"/>
            </w:tcBorders>
            <w:shd w:val="clear" w:color="auto" w:fill="auto"/>
          </w:tcPr>
          <w:p w14:paraId="18E20AA4" w14:textId="5C6A93D6" w:rsidR="00D24D47" w:rsidRPr="00BF0860" w:rsidRDefault="00D24D47" w:rsidP="00D24D47">
            <w:pPr>
              <w:spacing w:after="0"/>
              <w:rPr>
                <w:rFonts w:asciiTheme="minorHAnsi" w:hAnsiTheme="minorHAnsi" w:cstheme="minorHAnsi"/>
              </w:rPr>
            </w:pPr>
            <w:r w:rsidRPr="000E4366">
              <w:t>Interventions for each dose level (within each group) with sufficient details to allow replication, including administration route and schedule showing how and when they were actually administered</w:t>
            </w:r>
          </w:p>
        </w:tc>
        <w:tc>
          <w:tcPr>
            <w:tcW w:w="1134" w:type="dxa"/>
            <w:tcBorders>
              <w:top w:val="single" w:sz="4" w:space="0" w:color="000000"/>
              <w:bottom w:val="single" w:sz="4" w:space="0" w:color="000000"/>
            </w:tcBorders>
            <w:shd w:val="clear" w:color="auto" w:fill="F2F2F2" w:themeFill="background1" w:themeFillShade="F2"/>
          </w:tcPr>
          <w:p w14:paraId="5ECA6002" w14:textId="77777777" w:rsidR="00D24D47" w:rsidRPr="00BF0860" w:rsidRDefault="00D24D47" w:rsidP="00D24D47">
            <w:pPr>
              <w:spacing w:after="0"/>
              <w:rPr>
                <w:rFonts w:asciiTheme="minorHAnsi" w:hAnsiTheme="minorHAnsi" w:cstheme="minorHAnsi"/>
              </w:rPr>
            </w:pPr>
          </w:p>
        </w:tc>
      </w:tr>
      <w:tr w:rsidR="00D24D47" w:rsidRPr="00BF0860" w14:paraId="0D0B21FE" w14:textId="0F96727E" w:rsidTr="00CA65F1">
        <w:trPr>
          <w:cantSplit/>
          <w:trHeight w:val="631"/>
        </w:trPr>
        <w:tc>
          <w:tcPr>
            <w:tcW w:w="1560" w:type="dxa"/>
            <w:vMerge/>
            <w:tcBorders>
              <w:bottom w:val="single" w:sz="4" w:space="0" w:color="000000"/>
            </w:tcBorders>
            <w:shd w:val="clear" w:color="auto" w:fill="auto"/>
            <w:tcMar>
              <w:top w:w="85" w:type="dxa"/>
              <w:bottom w:w="85" w:type="dxa"/>
            </w:tcMar>
          </w:tcPr>
          <w:p w14:paraId="7DD210D4" w14:textId="77777777" w:rsidR="00D24D47" w:rsidRPr="00BF0860" w:rsidRDefault="00D24D47" w:rsidP="00D24D47">
            <w:pPr>
              <w:spacing w:after="0"/>
              <w:rPr>
                <w:rFonts w:asciiTheme="minorHAnsi" w:hAnsiTheme="minorHAnsi" w:cstheme="minorHAnsi"/>
              </w:rPr>
            </w:pPr>
          </w:p>
        </w:tc>
        <w:tc>
          <w:tcPr>
            <w:tcW w:w="567" w:type="dxa"/>
            <w:vMerge/>
            <w:tcBorders>
              <w:bottom w:val="single" w:sz="4" w:space="0" w:color="000000"/>
            </w:tcBorders>
            <w:shd w:val="clear" w:color="auto" w:fill="auto"/>
          </w:tcPr>
          <w:p w14:paraId="365BBEFB" w14:textId="77777777" w:rsidR="00D24D47" w:rsidRPr="00BF0860" w:rsidRDefault="00D24D47" w:rsidP="00D24D47">
            <w:pPr>
              <w:spacing w:after="0"/>
              <w:rPr>
                <w:rFonts w:asciiTheme="minorHAnsi" w:hAnsiTheme="minorHAnsi" w:cstheme="minorHAnsi"/>
              </w:rPr>
            </w:pPr>
          </w:p>
        </w:tc>
        <w:tc>
          <w:tcPr>
            <w:tcW w:w="2835" w:type="dxa"/>
            <w:vMerge/>
            <w:tcBorders>
              <w:bottom w:val="single" w:sz="4" w:space="0" w:color="000000"/>
            </w:tcBorders>
            <w:shd w:val="clear" w:color="auto" w:fill="auto"/>
          </w:tcPr>
          <w:p w14:paraId="7EDC8448" w14:textId="0B6ED7DC" w:rsidR="00D24D47" w:rsidRPr="00BF0860" w:rsidRDefault="00D24D47" w:rsidP="00D24D47">
            <w:pPr>
              <w:spacing w:after="0"/>
              <w:rPr>
                <w:rFonts w:asciiTheme="minorHAnsi" w:hAnsiTheme="minorHAnsi" w:cstheme="minorHAnsi"/>
              </w:rPr>
            </w:pPr>
          </w:p>
        </w:tc>
        <w:tc>
          <w:tcPr>
            <w:tcW w:w="850" w:type="dxa"/>
            <w:tcBorders>
              <w:top w:val="single" w:sz="4" w:space="0" w:color="000000"/>
              <w:bottom w:val="single" w:sz="4" w:space="0" w:color="000000"/>
            </w:tcBorders>
            <w:shd w:val="clear" w:color="auto" w:fill="auto"/>
          </w:tcPr>
          <w:p w14:paraId="6CCBB451" w14:textId="77777777" w:rsidR="00D24D47" w:rsidRPr="00BF0860" w:rsidRDefault="00D24D47" w:rsidP="00D24D47">
            <w:pPr>
              <w:spacing w:after="0"/>
              <w:rPr>
                <w:rFonts w:asciiTheme="minorHAnsi" w:hAnsiTheme="minorHAnsi" w:cstheme="minorHAnsi"/>
              </w:rPr>
            </w:pPr>
            <w:r w:rsidRPr="00BF0860">
              <w:rPr>
                <w:rFonts w:asciiTheme="minorHAnsi" w:hAnsiTheme="minorHAnsi" w:cstheme="minorHAnsi"/>
              </w:rPr>
              <w:t>5b*</w:t>
            </w:r>
          </w:p>
        </w:tc>
        <w:tc>
          <w:tcPr>
            <w:tcW w:w="3397" w:type="dxa"/>
            <w:tcBorders>
              <w:top w:val="single" w:sz="4" w:space="0" w:color="000000"/>
              <w:bottom w:val="single" w:sz="4" w:space="0" w:color="000000"/>
            </w:tcBorders>
            <w:shd w:val="clear" w:color="auto" w:fill="auto"/>
          </w:tcPr>
          <w:p w14:paraId="5DD1727F" w14:textId="14620393" w:rsidR="00D24D47" w:rsidRPr="00BF0860" w:rsidRDefault="00D24D47" w:rsidP="00D24D47">
            <w:pPr>
              <w:spacing w:after="0"/>
              <w:rPr>
                <w:rFonts w:asciiTheme="minorHAnsi" w:hAnsiTheme="minorHAnsi" w:cstheme="minorHAnsi"/>
              </w:rPr>
            </w:pPr>
            <w:r w:rsidRPr="000E4366">
              <w:t>Criteria for dose discontinuation, dose modifications, and dosing delays of allocated interventions for a given trial participant (eg, dose change in response to harms, participant request, or improving or worsening disease)</w:t>
            </w:r>
          </w:p>
        </w:tc>
        <w:tc>
          <w:tcPr>
            <w:tcW w:w="1134" w:type="dxa"/>
            <w:tcBorders>
              <w:top w:val="single" w:sz="4" w:space="0" w:color="000000"/>
              <w:bottom w:val="single" w:sz="4" w:space="0" w:color="000000"/>
            </w:tcBorders>
            <w:shd w:val="clear" w:color="auto" w:fill="F2F2F2" w:themeFill="background1" w:themeFillShade="F2"/>
          </w:tcPr>
          <w:p w14:paraId="19B2FC08" w14:textId="77777777" w:rsidR="00D24D47" w:rsidRPr="00BF0860" w:rsidRDefault="00D24D47" w:rsidP="00D24D47">
            <w:pPr>
              <w:spacing w:after="0"/>
              <w:rPr>
                <w:rFonts w:asciiTheme="minorHAnsi" w:hAnsiTheme="minorHAnsi" w:cstheme="minorHAnsi"/>
              </w:rPr>
            </w:pPr>
          </w:p>
        </w:tc>
      </w:tr>
      <w:tr w:rsidR="008027E7" w:rsidRPr="00BF0860" w14:paraId="326598FC" w14:textId="6EB81C88" w:rsidTr="00CA65F1">
        <w:trPr>
          <w:cantSplit/>
          <w:trHeight w:val="412"/>
        </w:trPr>
        <w:tc>
          <w:tcPr>
            <w:tcW w:w="1560" w:type="dxa"/>
            <w:vMerge w:val="restart"/>
            <w:tcBorders>
              <w:top w:val="single" w:sz="4" w:space="0" w:color="000000"/>
            </w:tcBorders>
            <w:shd w:val="clear" w:color="auto" w:fill="auto"/>
            <w:tcMar>
              <w:top w:w="85" w:type="dxa"/>
              <w:bottom w:w="85" w:type="dxa"/>
            </w:tcMar>
          </w:tcPr>
          <w:p w14:paraId="09B16E10" w14:textId="404C4523" w:rsidR="008027E7" w:rsidRPr="00BF0860" w:rsidRDefault="008027E7" w:rsidP="008027E7">
            <w:pPr>
              <w:spacing w:after="0"/>
              <w:rPr>
                <w:rFonts w:asciiTheme="minorHAnsi" w:hAnsiTheme="minorHAnsi" w:cstheme="minorHAnsi"/>
              </w:rPr>
            </w:pPr>
            <w:r w:rsidRPr="00BF0860">
              <w:rPr>
                <w:rFonts w:asciiTheme="minorHAnsi" w:hAnsiTheme="minorHAnsi" w:cstheme="minorHAnsi"/>
              </w:rPr>
              <w:t>Outcomes</w:t>
            </w:r>
          </w:p>
        </w:tc>
        <w:tc>
          <w:tcPr>
            <w:tcW w:w="567" w:type="dxa"/>
            <w:tcBorders>
              <w:top w:val="single" w:sz="4" w:space="0" w:color="000000"/>
              <w:bottom w:val="single" w:sz="4" w:space="0" w:color="000000"/>
            </w:tcBorders>
            <w:shd w:val="clear" w:color="auto" w:fill="auto"/>
          </w:tcPr>
          <w:p w14:paraId="6DA6C82E" w14:textId="0976D068" w:rsidR="008027E7" w:rsidRPr="00E71051" w:rsidRDefault="008027E7" w:rsidP="008027E7">
            <w:pPr>
              <w:spacing w:after="0"/>
            </w:pPr>
            <w:r w:rsidRPr="00BF0860">
              <w:rPr>
                <w:rFonts w:asciiTheme="minorHAnsi" w:hAnsiTheme="minorHAnsi" w:cstheme="minorHAnsi"/>
              </w:rPr>
              <w:t>6a</w:t>
            </w:r>
          </w:p>
        </w:tc>
        <w:tc>
          <w:tcPr>
            <w:tcW w:w="2835" w:type="dxa"/>
            <w:tcBorders>
              <w:top w:val="single" w:sz="4" w:space="0" w:color="000000"/>
              <w:bottom w:val="single" w:sz="4" w:space="0" w:color="000000"/>
            </w:tcBorders>
            <w:shd w:val="clear" w:color="auto" w:fill="auto"/>
          </w:tcPr>
          <w:p w14:paraId="76D81461" w14:textId="2086C7AC" w:rsidR="008027E7" w:rsidRPr="00BF0860" w:rsidRDefault="008027E7" w:rsidP="008027E7">
            <w:pPr>
              <w:spacing w:after="0"/>
              <w:rPr>
                <w:rFonts w:asciiTheme="minorHAnsi" w:hAnsiTheme="minorHAnsi" w:cstheme="minorHAnsi"/>
              </w:rPr>
            </w:pPr>
            <w:r w:rsidRPr="00E71051">
              <w:t>Completely defined prespecified primary and secondary outcome measures, including how and when they were assessed</w:t>
            </w:r>
          </w:p>
        </w:tc>
        <w:tc>
          <w:tcPr>
            <w:tcW w:w="850" w:type="dxa"/>
            <w:tcBorders>
              <w:top w:val="single" w:sz="4" w:space="0" w:color="000000"/>
              <w:bottom w:val="single" w:sz="4" w:space="0" w:color="000000"/>
            </w:tcBorders>
            <w:shd w:val="clear" w:color="auto" w:fill="auto"/>
          </w:tcPr>
          <w:p w14:paraId="5A92D2C2" w14:textId="77777777" w:rsidR="008027E7" w:rsidRPr="00BF0860" w:rsidRDefault="008027E7" w:rsidP="008027E7">
            <w:pPr>
              <w:spacing w:after="0"/>
              <w:rPr>
                <w:rFonts w:asciiTheme="minorHAnsi" w:hAnsiTheme="minorHAnsi" w:cstheme="minorHAnsi"/>
              </w:rPr>
            </w:pPr>
            <w:r w:rsidRPr="00BF0860">
              <w:rPr>
                <w:rFonts w:asciiTheme="minorHAnsi" w:hAnsiTheme="minorHAnsi" w:cstheme="minorHAnsi"/>
              </w:rPr>
              <w:t>6a†</w:t>
            </w:r>
          </w:p>
        </w:tc>
        <w:tc>
          <w:tcPr>
            <w:tcW w:w="3397" w:type="dxa"/>
            <w:tcBorders>
              <w:top w:val="single" w:sz="4" w:space="0" w:color="000000"/>
              <w:bottom w:val="single" w:sz="4" w:space="0" w:color="000000"/>
            </w:tcBorders>
            <w:shd w:val="clear" w:color="auto" w:fill="auto"/>
          </w:tcPr>
          <w:p w14:paraId="4DAC50B1" w14:textId="6B64007A" w:rsidR="008027E7" w:rsidRPr="00BF0860" w:rsidRDefault="008027E7" w:rsidP="008027E7">
            <w:pPr>
              <w:spacing w:after="0"/>
              <w:rPr>
                <w:rFonts w:asciiTheme="minorHAnsi" w:hAnsiTheme="minorHAnsi" w:cstheme="minorHAnsi"/>
              </w:rPr>
            </w:pPr>
            <w:r w:rsidRPr="00857760">
              <w:t>Primary and secondary outcomes, including the specific measurement variable, analysis metric, method of aggregation, and time point for each outcome. Explanation of the clinical relevance of chosen outcomes is strongly recommended. Any other outcomes used to inform prespecified adaptations should be described with the rationale</w:t>
            </w:r>
          </w:p>
        </w:tc>
        <w:tc>
          <w:tcPr>
            <w:tcW w:w="1134" w:type="dxa"/>
            <w:tcBorders>
              <w:top w:val="single" w:sz="4" w:space="0" w:color="000000"/>
              <w:bottom w:val="single" w:sz="4" w:space="0" w:color="000000"/>
            </w:tcBorders>
            <w:shd w:val="clear" w:color="auto" w:fill="F2F2F2" w:themeFill="background1" w:themeFillShade="F2"/>
          </w:tcPr>
          <w:p w14:paraId="282B83CB" w14:textId="77777777" w:rsidR="008027E7" w:rsidRPr="00BF0860" w:rsidRDefault="008027E7" w:rsidP="008027E7">
            <w:pPr>
              <w:spacing w:after="0"/>
              <w:rPr>
                <w:rFonts w:asciiTheme="minorHAnsi" w:hAnsiTheme="minorHAnsi" w:cstheme="minorHAnsi"/>
              </w:rPr>
            </w:pPr>
          </w:p>
        </w:tc>
      </w:tr>
      <w:tr w:rsidR="008027E7" w:rsidRPr="00BF0860" w14:paraId="37A4F84C" w14:textId="7D2FD515" w:rsidTr="00CA65F1">
        <w:trPr>
          <w:cantSplit/>
          <w:trHeight w:val="492"/>
        </w:trPr>
        <w:tc>
          <w:tcPr>
            <w:tcW w:w="1560" w:type="dxa"/>
            <w:vMerge/>
            <w:tcBorders>
              <w:bottom w:val="single" w:sz="4" w:space="0" w:color="000000"/>
            </w:tcBorders>
            <w:shd w:val="clear" w:color="auto" w:fill="auto"/>
            <w:tcMar>
              <w:top w:w="85" w:type="dxa"/>
              <w:bottom w:w="85" w:type="dxa"/>
            </w:tcMar>
          </w:tcPr>
          <w:p w14:paraId="7EAADA8D" w14:textId="36CA63E3" w:rsidR="008027E7" w:rsidRPr="00BF0860" w:rsidRDefault="008027E7" w:rsidP="008027E7">
            <w:pPr>
              <w:spacing w:after="0"/>
              <w:rPr>
                <w:rFonts w:asciiTheme="minorHAnsi" w:hAnsiTheme="minorHAnsi" w:cstheme="minorHAnsi"/>
              </w:rPr>
            </w:pPr>
          </w:p>
        </w:tc>
        <w:tc>
          <w:tcPr>
            <w:tcW w:w="567" w:type="dxa"/>
            <w:tcBorders>
              <w:top w:val="single" w:sz="4" w:space="0" w:color="000000"/>
              <w:bottom w:val="single" w:sz="4" w:space="0" w:color="000000"/>
            </w:tcBorders>
            <w:shd w:val="clear" w:color="auto" w:fill="auto"/>
          </w:tcPr>
          <w:p w14:paraId="548C9965" w14:textId="2E25D104" w:rsidR="008027E7" w:rsidRPr="00E71051" w:rsidRDefault="008027E7" w:rsidP="008027E7">
            <w:pPr>
              <w:spacing w:after="0"/>
            </w:pPr>
            <w:r w:rsidRPr="00BF0860">
              <w:rPr>
                <w:rFonts w:asciiTheme="minorHAnsi" w:hAnsiTheme="minorHAnsi" w:cstheme="minorHAnsi"/>
              </w:rPr>
              <w:t>6b</w:t>
            </w:r>
          </w:p>
        </w:tc>
        <w:tc>
          <w:tcPr>
            <w:tcW w:w="2835" w:type="dxa"/>
            <w:tcBorders>
              <w:top w:val="single" w:sz="4" w:space="0" w:color="000000"/>
              <w:bottom w:val="single" w:sz="4" w:space="0" w:color="000000"/>
            </w:tcBorders>
            <w:shd w:val="clear" w:color="auto" w:fill="auto"/>
          </w:tcPr>
          <w:p w14:paraId="7B8F5FB6" w14:textId="325A7D7B" w:rsidR="008027E7" w:rsidRPr="00BF0860" w:rsidRDefault="008027E7" w:rsidP="008027E7">
            <w:pPr>
              <w:spacing w:after="0"/>
              <w:rPr>
                <w:rFonts w:asciiTheme="minorHAnsi" w:hAnsiTheme="minorHAnsi" w:cstheme="minorHAnsi"/>
              </w:rPr>
            </w:pPr>
            <w:r w:rsidRPr="00E71051">
              <w:t>Any changes to trial outcomes after the trial commenced, with reasons</w:t>
            </w:r>
          </w:p>
        </w:tc>
        <w:tc>
          <w:tcPr>
            <w:tcW w:w="850" w:type="dxa"/>
            <w:tcBorders>
              <w:top w:val="single" w:sz="4" w:space="0" w:color="000000"/>
              <w:bottom w:val="single" w:sz="4" w:space="0" w:color="000000"/>
            </w:tcBorders>
            <w:shd w:val="clear" w:color="auto" w:fill="auto"/>
          </w:tcPr>
          <w:p w14:paraId="4657B923" w14:textId="77777777" w:rsidR="008027E7" w:rsidRPr="00BF0860" w:rsidRDefault="008027E7" w:rsidP="008027E7">
            <w:pPr>
              <w:spacing w:after="0"/>
              <w:rPr>
                <w:rFonts w:asciiTheme="minorHAnsi" w:hAnsiTheme="minorHAnsi" w:cstheme="minorHAnsi"/>
              </w:rPr>
            </w:pPr>
            <w:r w:rsidRPr="00BF0860">
              <w:rPr>
                <w:rFonts w:asciiTheme="minorHAnsi" w:hAnsiTheme="minorHAnsi" w:cstheme="minorHAnsi"/>
              </w:rPr>
              <w:t>6b†</w:t>
            </w:r>
          </w:p>
        </w:tc>
        <w:tc>
          <w:tcPr>
            <w:tcW w:w="3397" w:type="dxa"/>
            <w:tcBorders>
              <w:top w:val="single" w:sz="4" w:space="0" w:color="000000"/>
              <w:bottom w:val="single" w:sz="4" w:space="0" w:color="000000"/>
            </w:tcBorders>
            <w:shd w:val="clear" w:color="auto" w:fill="auto"/>
          </w:tcPr>
          <w:p w14:paraId="2E663C79" w14:textId="3F16D569" w:rsidR="008027E7" w:rsidRPr="00BF0860" w:rsidRDefault="008027E7" w:rsidP="008027E7">
            <w:pPr>
              <w:spacing w:after="0"/>
              <w:rPr>
                <w:rFonts w:asciiTheme="minorHAnsi" w:hAnsiTheme="minorHAnsi" w:cstheme="minorHAnsi"/>
              </w:rPr>
            </w:pPr>
            <w:r w:rsidRPr="00857760">
              <w:t>Any unplanned changes to trial outcomes after the trial commenced, with reasons</w:t>
            </w:r>
          </w:p>
        </w:tc>
        <w:tc>
          <w:tcPr>
            <w:tcW w:w="1134" w:type="dxa"/>
            <w:tcBorders>
              <w:top w:val="single" w:sz="4" w:space="0" w:color="000000"/>
              <w:bottom w:val="single" w:sz="4" w:space="0" w:color="000000"/>
            </w:tcBorders>
            <w:shd w:val="clear" w:color="auto" w:fill="F2F2F2" w:themeFill="background1" w:themeFillShade="F2"/>
          </w:tcPr>
          <w:p w14:paraId="2F0E79B8" w14:textId="77777777" w:rsidR="008027E7" w:rsidRPr="00BF0860" w:rsidRDefault="008027E7" w:rsidP="008027E7">
            <w:pPr>
              <w:spacing w:after="0"/>
              <w:rPr>
                <w:rFonts w:asciiTheme="minorHAnsi" w:hAnsiTheme="minorHAnsi" w:cstheme="minorHAnsi"/>
              </w:rPr>
            </w:pPr>
          </w:p>
        </w:tc>
      </w:tr>
      <w:tr w:rsidR="00527B55" w:rsidRPr="00BF0860" w14:paraId="3293468A" w14:textId="6985C255" w:rsidTr="00CA65F1">
        <w:trPr>
          <w:cantSplit/>
          <w:trHeight w:val="1259"/>
        </w:trPr>
        <w:tc>
          <w:tcPr>
            <w:tcW w:w="1560" w:type="dxa"/>
            <w:vMerge w:val="restart"/>
            <w:tcBorders>
              <w:top w:val="single" w:sz="4" w:space="0" w:color="000000"/>
            </w:tcBorders>
            <w:shd w:val="clear" w:color="auto" w:fill="auto"/>
            <w:tcMar>
              <w:top w:w="85" w:type="dxa"/>
              <w:bottom w:w="85" w:type="dxa"/>
            </w:tcMar>
          </w:tcPr>
          <w:p w14:paraId="271ED7E6" w14:textId="2D0798C4" w:rsidR="00527B55" w:rsidRPr="00BF0860" w:rsidRDefault="00527B55" w:rsidP="00527B55">
            <w:pPr>
              <w:spacing w:after="0"/>
              <w:rPr>
                <w:rFonts w:asciiTheme="minorHAnsi" w:hAnsiTheme="minorHAnsi" w:cstheme="minorHAnsi"/>
              </w:rPr>
            </w:pPr>
            <w:r w:rsidRPr="00BF0860">
              <w:rPr>
                <w:rFonts w:asciiTheme="minorHAnsi" w:hAnsiTheme="minorHAnsi" w:cstheme="minorHAnsi"/>
              </w:rPr>
              <w:lastRenderedPageBreak/>
              <w:t>Sample size</w:t>
            </w:r>
          </w:p>
        </w:tc>
        <w:tc>
          <w:tcPr>
            <w:tcW w:w="567" w:type="dxa"/>
            <w:tcBorders>
              <w:top w:val="single" w:sz="4" w:space="0" w:color="000000"/>
              <w:bottom w:val="single" w:sz="4" w:space="0" w:color="000000"/>
            </w:tcBorders>
            <w:shd w:val="clear" w:color="auto" w:fill="auto"/>
          </w:tcPr>
          <w:p w14:paraId="700F426D" w14:textId="12580D4B" w:rsidR="00527B55" w:rsidRPr="00C946B1" w:rsidRDefault="00527B55" w:rsidP="00527B55">
            <w:pPr>
              <w:spacing w:after="0"/>
            </w:pPr>
            <w:r w:rsidRPr="00BF0860">
              <w:rPr>
                <w:rFonts w:asciiTheme="minorHAnsi" w:hAnsiTheme="minorHAnsi" w:cstheme="minorHAnsi"/>
              </w:rPr>
              <w:t>7a</w:t>
            </w:r>
          </w:p>
        </w:tc>
        <w:tc>
          <w:tcPr>
            <w:tcW w:w="2835" w:type="dxa"/>
            <w:tcBorders>
              <w:top w:val="single" w:sz="4" w:space="0" w:color="000000"/>
              <w:bottom w:val="single" w:sz="4" w:space="0" w:color="000000"/>
            </w:tcBorders>
            <w:shd w:val="clear" w:color="auto" w:fill="auto"/>
          </w:tcPr>
          <w:p w14:paraId="654D5996" w14:textId="5B1281ED" w:rsidR="00527B55" w:rsidRPr="00BF0860" w:rsidRDefault="00527B55" w:rsidP="00527B55">
            <w:pPr>
              <w:spacing w:after="0"/>
              <w:rPr>
                <w:rFonts w:asciiTheme="minorHAnsi" w:hAnsiTheme="minorHAnsi" w:cstheme="minorHAnsi"/>
              </w:rPr>
            </w:pPr>
            <w:r w:rsidRPr="00C946B1">
              <w:t>How sample size was determined</w:t>
            </w:r>
          </w:p>
        </w:tc>
        <w:tc>
          <w:tcPr>
            <w:tcW w:w="850" w:type="dxa"/>
            <w:tcBorders>
              <w:top w:val="single" w:sz="4" w:space="0" w:color="000000"/>
              <w:bottom w:val="single" w:sz="4" w:space="0" w:color="000000"/>
            </w:tcBorders>
            <w:shd w:val="clear" w:color="auto" w:fill="auto"/>
          </w:tcPr>
          <w:p w14:paraId="6372B0D2" w14:textId="77777777" w:rsidR="00527B55" w:rsidRPr="00BF0860" w:rsidRDefault="00527B55" w:rsidP="00527B55">
            <w:pPr>
              <w:spacing w:after="0"/>
              <w:rPr>
                <w:rFonts w:asciiTheme="minorHAnsi" w:hAnsiTheme="minorHAnsi" w:cstheme="minorHAnsi"/>
              </w:rPr>
            </w:pPr>
            <w:r w:rsidRPr="00BF0860">
              <w:rPr>
                <w:rFonts w:asciiTheme="minorHAnsi" w:hAnsiTheme="minorHAnsi" w:cstheme="minorHAnsi"/>
              </w:rPr>
              <w:t>7a†</w:t>
            </w:r>
          </w:p>
        </w:tc>
        <w:tc>
          <w:tcPr>
            <w:tcW w:w="3397" w:type="dxa"/>
            <w:tcBorders>
              <w:top w:val="single" w:sz="4" w:space="0" w:color="000000"/>
              <w:bottom w:val="single" w:sz="4" w:space="0" w:color="000000"/>
            </w:tcBorders>
            <w:shd w:val="clear" w:color="auto" w:fill="auto"/>
          </w:tcPr>
          <w:p w14:paraId="41F6669E" w14:textId="71256AD0" w:rsidR="00527B55" w:rsidRPr="00BF0860" w:rsidRDefault="00527B55" w:rsidP="00527B55">
            <w:pPr>
              <w:spacing w:after="0"/>
              <w:rPr>
                <w:rFonts w:asciiTheme="minorHAnsi" w:hAnsiTheme="minorHAnsi" w:cstheme="minorHAnsi"/>
              </w:rPr>
            </w:pPr>
            <w:r w:rsidRPr="00425B7E">
              <w:t>Estimated number of participants (minimum, maximum, or expected range) needed to address trial objectives and how it was determined, including clinical and statistical assumptions supporting any sample size and operating characteristics</w:t>
            </w:r>
          </w:p>
        </w:tc>
        <w:tc>
          <w:tcPr>
            <w:tcW w:w="1134" w:type="dxa"/>
            <w:tcBorders>
              <w:top w:val="single" w:sz="4" w:space="0" w:color="000000"/>
              <w:bottom w:val="single" w:sz="4" w:space="0" w:color="000000"/>
            </w:tcBorders>
            <w:shd w:val="clear" w:color="auto" w:fill="F2F2F2" w:themeFill="background1" w:themeFillShade="F2"/>
          </w:tcPr>
          <w:p w14:paraId="4B7D31C3" w14:textId="77777777" w:rsidR="00527B55" w:rsidRPr="00BF0860" w:rsidRDefault="00527B55" w:rsidP="00527B55">
            <w:pPr>
              <w:spacing w:after="0"/>
              <w:rPr>
                <w:rFonts w:asciiTheme="minorHAnsi" w:hAnsiTheme="minorHAnsi" w:cstheme="minorHAnsi"/>
              </w:rPr>
            </w:pPr>
          </w:p>
        </w:tc>
      </w:tr>
      <w:tr w:rsidR="00527B55" w:rsidRPr="00BF0860" w14:paraId="06E85ACD" w14:textId="1ACC789E" w:rsidTr="00CA65F1">
        <w:trPr>
          <w:cantSplit/>
          <w:trHeight w:val="1527"/>
        </w:trPr>
        <w:tc>
          <w:tcPr>
            <w:tcW w:w="1560" w:type="dxa"/>
            <w:vMerge/>
            <w:tcBorders>
              <w:bottom w:val="single" w:sz="4" w:space="0" w:color="000000"/>
            </w:tcBorders>
            <w:shd w:val="clear" w:color="auto" w:fill="auto"/>
            <w:tcMar>
              <w:top w:w="85" w:type="dxa"/>
              <w:bottom w:w="85" w:type="dxa"/>
            </w:tcMar>
          </w:tcPr>
          <w:p w14:paraId="5705E0FE" w14:textId="6B790D89" w:rsidR="00527B55" w:rsidRPr="00BF0860" w:rsidRDefault="00527B55" w:rsidP="00527B55">
            <w:pPr>
              <w:spacing w:after="0"/>
              <w:rPr>
                <w:rFonts w:asciiTheme="minorHAnsi" w:hAnsiTheme="minorHAnsi" w:cstheme="minorHAnsi"/>
              </w:rPr>
            </w:pPr>
          </w:p>
        </w:tc>
        <w:tc>
          <w:tcPr>
            <w:tcW w:w="567" w:type="dxa"/>
            <w:tcBorders>
              <w:top w:val="single" w:sz="4" w:space="0" w:color="000000"/>
              <w:bottom w:val="single" w:sz="4" w:space="0" w:color="000000"/>
            </w:tcBorders>
            <w:shd w:val="clear" w:color="auto" w:fill="auto"/>
          </w:tcPr>
          <w:p w14:paraId="4CDE6087" w14:textId="5702B81B" w:rsidR="00527B55" w:rsidRPr="00C946B1" w:rsidRDefault="00527B55" w:rsidP="00527B55">
            <w:pPr>
              <w:spacing w:after="0"/>
            </w:pPr>
            <w:r w:rsidRPr="00BF0860">
              <w:rPr>
                <w:rFonts w:asciiTheme="minorHAnsi" w:hAnsiTheme="minorHAnsi" w:cstheme="minorHAnsi"/>
              </w:rPr>
              <w:t xml:space="preserve">7b </w:t>
            </w:r>
          </w:p>
        </w:tc>
        <w:tc>
          <w:tcPr>
            <w:tcW w:w="2835" w:type="dxa"/>
            <w:tcBorders>
              <w:top w:val="single" w:sz="4" w:space="0" w:color="000000"/>
              <w:bottom w:val="single" w:sz="4" w:space="0" w:color="000000"/>
            </w:tcBorders>
            <w:shd w:val="clear" w:color="auto" w:fill="auto"/>
          </w:tcPr>
          <w:p w14:paraId="17954758" w14:textId="14744DEE" w:rsidR="00527B55" w:rsidRPr="00BF0860" w:rsidRDefault="00527B55" w:rsidP="00527B55">
            <w:pPr>
              <w:spacing w:after="0"/>
              <w:rPr>
                <w:rFonts w:asciiTheme="minorHAnsi" w:hAnsiTheme="minorHAnsi" w:cstheme="minorHAnsi"/>
              </w:rPr>
            </w:pPr>
            <w:r w:rsidRPr="00C946B1">
              <w:t>When applicable, explanation of any interim analyses and stopping guidelines</w:t>
            </w:r>
          </w:p>
        </w:tc>
        <w:tc>
          <w:tcPr>
            <w:tcW w:w="850" w:type="dxa"/>
            <w:tcBorders>
              <w:top w:val="single" w:sz="4" w:space="0" w:color="000000"/>
              <w:bottom w:val="single" w:sz="4" w:space="0" w:color="000000"/>
            </w:tcBorders>
            <w:shd w:val="clear" w:color="auto" w:fill="auto"/>
          </w:tcPr>
          <w:p w14:paraId="54DEB0FE" w14:textId="77777777" w:rsidR="00527B55" w:rsidRPr="00BF0860" w:rsidRDefault="00527B55" w:rsidP="00527B55">
            <w:pPr>
              <w:spacing w:after="0"/>
              <w:rPr>
                <w:rFonts w:asciiTheme="minorHAnsi" w:hAnsiTheme="minorHAnsi" w:cstheme="minorHAnsi"/>
              </w:rPr>
            </w:pPr>
            <w:r w:rsidRPr="00BF0860">
              <w:rPr>
                <w:rFonts w:asciiTheme="minorHAnsi" w:hAnsiTheme="minorHAnsi" w:cstheme="minorHAnsi"/>
              </w:rPr>
              <w:t>7b†</w:t>
            </w:r>
          </w:p>
        </w:tc>
        <w:tc>
          <w:tcPr>
            <w:tcW w:w="3397" w:type="dxa"/>
            <w:tcBorders>
              <w:top w:val="single" w:sz="4" w:space="0" w:color="000000"/>
              <w:bottom w:val="single" w:sz="4" w:space="0" w:color="000000"/>
            </w:tcBorders>
            <w:shd w:val="clear" w:color="auto" w:fill="auto"/>
          </w:tcPr>
          <w:p w14:paraId="7E38D8AF" w14:textId="1103EEF1" w:rsidR="00527B55" w:rsidRPr="00BF0860" w:rsidRDefault="00527B55" w:rsidP="00527B55">
            <w:pPr>
              <w:spacing w:after="0"/>
              <w:rPr>
                <w:rFonts w:asciiTheme="minorHAnsi" w:hAnsiTheme="minorHAnsi" w:cstheme="minorHAnsi"/>
              </w:rPr>
            </w:pPr>
            <w:r w:rsidRPr="00425B7E">
              <w:t>Prespecified interim decision making criteria or rules that guided the trial adaptation process (eg, dosing decision to (de-)escalate); prespecified and actual timing and frequency of interim data reviews and the information to inform trial adaptations</w:t>
            </w:r>
          </w:p>
        </w:tc>
        <w:tc>
          <w:tcPr>
            <w:tcW w:w="1134" w:type="dxa"/>
            <w:tcBorders>
              <w:top w:val="single" w:sz="4" w:space="0" w:color="000000"/>
              <w:bottom w:val="single" w:sz="4" w:space="0" w:color="000000"/>
            </w:tcBorders>
            <w:shd w:val="clear" w:color="auto" w:fill="F2F2F2" w:themeFill="background1" w:themeFillShade="F2"/>
          </w:tcPr>
          <w:p w14:paraId="313BFEB8" w14:textId="77777777" w:rsidR="00527B55" w:rsidRPr="00BF0860" w:rsidRDefault="00527B55" w:rsidP="00527B55">
            <w:pPr>
              <w:spacing w:after="0"/>
              <w:rPr>
                <w:rFonts w:asciiTheme="minorHAnsi" w:hAnsiTheme="minorHAnsi" w:cstheme="minorHAnsi"/>
              </w:rPr>
            </w:pPr>
          </w:p>
        </w:tc>
      </w:tr>
      <w:tr w:rsidR="009C77C0" w:rsidRPr="00BF0860" w14:paraId="223D7528" w14:textId="77777777" w:rsidTr="00A267AC">
        <w:trPr>
          <w:cantSplit/>
          <w:trHeight w:val="15"/>
        </w:trPr>
        <w:tc>
          <w:tcPr>
            <w:tcW w:w="10343" w:type="dxa"/>
            <w:gridSpan w:val="6"/>
            <w:tcBorders>
              <w:top w:val="single" w:sz="4" w:space="0" w:color="000000"/>
              <w:bottom w:val="single" w:sz="4" w:space="0" w:color="000000"/>
            </w:tcBorders>
            <w:shd w:val="clear" w:color="auto" w:fill="auto"/>
            <w:tcMar>
              <w:top w:w="85" w:type="dxa"/>
              <w:bottom w:w="85" w:type="dxa"/>
            </w:tcMar>
          </w:tcPr>
          <w:p w14:paraId="6746CD43" w14:textId="6640222A" w:rsidR="009C77C0" w:rsidRPr="00BF0860" w:rsidRDefault="009C77C0" w:rsidP="000E65D6">
            <w:pPr>
              <w:spacing w:after="0"/>
              <w:rPr>
                <w:rFonts w:asciiTheme="minorHAnsi" w:hAnsiTheme="minorHAnsi" w:cstheme="minorHAnsi"/>
              </w:rPr>
            </w:pPr>
            <w:r w:rsidRPr="005A5A2D">
              <w:rPr>
                <w:rFonts w:asciiTheme="minorHAnsi" w:hAnsiTheme="minorHAnsi" w:cstheme="minorHAnsi"/>
              </w:rPr>
              <w:t>Randomization (if applicable)</w:t>
            </w:r>
          </w:p>
        </w:tc>
      </w:tr>
      <w:tr w:rsidR="00CA65F1" w:rsidRPr="00BF0860" w14:paraId="3B39ECD3" w14:textId="7E720C51" w:rsidTr="00CA65F1">
        <w:trPr>
          <w:cantSplit/>
          <w:trHeight w:val="36"/>
        </w:trPr>
        <w:tc>
          <w:tcPr>
            <w:tcW w:w="1560" w:type="dxa"/>
            <w:vMerge w:val="restart"/>
            <w:tcBorders>
              <w:top w:val="single" w:sz="4" w:space="0" w:color="000000"/>
            </w:tcBorders>
            <w:shd w:val="clear" w:color="auto" w:fill="auto"/>
            <w:tcMar>
              <w:top w:w="85" w:type="dxa"/>
              <w:bottom w:w="85" w:type="dxa"/>
            </w:tcMar>
          </w:tcPr>
          <w:p w14:paraId="4B191AA9" w14:textId="3002C977" w:rsidR="00CA65F1" w:rsidRPr="00BF0860" w:rsidRDefault="00CA65F1" w:rsidP="00CA65F1">
            <w:pPr>
              <w:spacing w:after="0"/>
              <w:rPr>
                <w:rFonts w:asciiTheme="minorHAnsi" w:hAnsiTheme="minorHAnsi" w:cstheme="minorHAnsi"/>
              </w:rPr>
            </w:pPr>
            <w:r w:rsidRPr="00BF0860">
              <w:rPr>
                <w:rFonts w:asciiTheme="minorHAnsi" w:hAnsiTheme="minorHAnsi" w:cstheme="minorHAnsi"/>
              </w:rPr>
              <w:t>Sequence generation</w:t>
            </w:r>
          </w:p>
        </w:tc>
        <w:tc>
          <w:tcPr>
            <w:tcW w:w="567" w:type="dxa"/>
            <w:tcBorders>
              <w:top w:val="single" w:sz="4" w:space="0" w:color="000000"/>
              <w:bottom w:val="single" w:sz="4" w:space="0" w:color="000000"/>
            </w:tcBorders>
            <w:shd w:val="clear" w:color="auto" w:fill="auto"/>
          </w:tcPr>
          <w:p w14:paraId="493C999A" w14:textId="6821BE59" w:rsidR="00CA65F1" w:rsidRPr="00487BB4" w:rsidRDefault="00CA65F1" w:rsidP="00CA65F1">
            <w:pPr>
              <w:spacing w:after="0"/>
            </w:pPr>
            <w:r w:rsidRPr="00BF0860">
              <w:rPr>
                <w:rFonts w:asciiTheme="minorHAnsi" w:hAnsiTheme="minorHAnsi" w:cstheme="minorHAnsi"/>
              </w:rPr>
              <w:t>8a</w:t>
            </w:r>
          </w:p>
        </w:tc>
        <w:tc>
          <w:tcPr>
            <w:tcW w:w="2835" w:type="dxa"/>
            <w:tcBorders>
              <w:top w:val="single" w:sz="4" w:space="0" w:color="000000"/>
              <w:bottom w:val="single" w:sz="4" w:space="0" w:color="000000"/>
            </w:tcBorders>
            <w:shd w:val="clear" w:color="auto" w:fill="auto"/>
          </w:tcPr>
          <w:p w14:paraId="1D20A3BB" w14:textId="094C2538" w:rsidR="00CA65F1" w:rsidRPr="00BF0860" w:rsidRDefault="00CA65F1" w:rsidP="00CA65F1">
            <w:pPr>
              <w:spacing w:after="0"/>
              <w:rPr>
                <w:rFonts w:asciiTheme="minorHAnsi" w:hAnsiTheme="minorHAnsi" w:cstheme="minorHAnsi"/>
              </w:rPr>
            </w:pPr>
            <w:r w:rsidRPr="00487BB4">
              <w:t>Method used to generate the random allocation sequence</w:t>
            </w:r>
          </w:p>
        </w:tc>
        <w:tc>
          <w:tcPr>
            <w:tcW w:w="850" w:type="dxa"/>
            <w:tcBorders>
              <w:top w:val="single" w:sz="4" w:space="0" w:color="000000"/>
              <w:bottom w:val="single" w:sz="4" w:space="0" w:color="000000"/>
            </w:tcBorders>
            <w:shd w:val="clear" w:color="auto" w:fill="auto"/>
          </w:tcPr>
          <w:p w14:paraId="08360AB7" w14:textId="2C25CE18" w:rsidR="00CA65F1" w:rsidRPr="00BF0860" w:rsidRDefault="00CA65F1" w:rsidP="00CA65F1">
            <w:pPr>
              <w:spacing w:after="0"/>
              <w:rPr>
                <w:rFonts w:asciiTheme="minorHAnsi" w:hAnsiTheme="minorHAnsi" w:cstheme="minorHAnsi"/>
              </w:rPr>
            </w:pPr>
            <w:r w:rsidRPr="00BF0860">
              <w:rPr>
                <w:rFonts w:asciiTheme="minorHAnsi" w:hAnsiTheme="minorHAnsi" w:cstheme="minorHAnsi"/>
              </w:rPr>
              <w:t>8a</w:t>
            </w:r>
          </w:p>
        </w:tc>
        <w:tc>
          <w:tcPr>
            <w:tcW w:w="3397" w:type="dxa"/>
            <w:tcBorders>
              <w:top w:val="single" w:sz="4" w:space="0" w:color="000000"/>
              <w:bottom w:val="single" w:sz="4" w:space="0" w:color="000000"/>
            </w:tcBorders>
            <w:shd w:val="clear" w:color="auto" w:fill="auto"/>
          </w:tcPr>
          <w:p w14:paraId="1C45B06D" w14:textId="77777777" w:rsidR="00CA65F1" w:rsidRPr="00BF0860" w:rsidRDefault="00CA65F1" w:rsidP="00CA65F1">
            <w:pPr>
              <w:spacing w:after="0"/>
              <w:rPr>
                <w:rFonts w:asciiTheme="minorHAnsi" w:hAnsiTheme="minorHAnsi" w:cstheme="minorHAnsi"/>
              </w:rPr>
            </w:pPr>
          </w:p>
        </w:tc>
        <w:tc>
          <w:tcPr>
            <w:tcW w:w="1134" w:type="dxa"/>
            <w:tcBorders>
              <w:top w:val="single" w:sz="4" w:space="0" w:color="000000"/>
              <w:bottom w:val="single" w:sz="4" w:space="0" w:color="000000"/>
            </w:tcBorders>
            <w:shd w:val="clear" w:color="auto" w:fill="F2F2F2" w:themeFill="background1" w:themeFillShade="F2"/>
          </w:tcPr>
          <w:p w14:paraId="784F70F0" w14:textId="77777777" w:rsidR="00CA65F1" w:rsidRPr="00BF0860" w:rsidRDefault="00CA65F1" w:rsidP="00CA65F1">
            <w:pPr>
              <w:spacing w:after="0"/>
              <w:rPr>
                <w:rFonts w:asciiTheme="minorHAnsi" w:hAnsiTheme="minorHAnsi" w:cstheme="minorHAnsi"/>
              </w:rPr>
            </w:pPr>
          </w:p>
        </w:tc>
      </w:tr>
      <w:tr w:rsidR="009C77C0" w:rsidRPr="00BF0860" w14:paraId="65D36AD0" w14:textId="70FF63C3" w:rsidTr="00CA65F1">
        <w:trPr>
          <w:cantSplit/>
          <w:trHeight w:val="1358"/>
        </w:trPr>
        <w:tc>
          <w:tcPr>
            <w:tcW w:w="1560" w:type="dxa"/>
            <w:vMerge/>
            <w:tcBorders>
              <w:top w:val="single" w:sz="4" w:space="0" w:color="000000"/>
              <w:bottom w:val="single" w:sz="4" w:space="0" w:color="000000"/>
            </w:tcBorders>
            <w:shd w:val="clear" w:color="auto" w:fill="auto"/>
            <w:tcMar>
              <w:top w:w="85" w:type="dxa"/>
              <w:bottom w:w="85" w:type="dxa"/>
            </w:tcMar>
          </w:tcPr>
          <w:p w14:paraId="383F1DF0" w14:textId="13E8FE6C" w:rsidR="009C77C0" w:rsidRPr="00BF0860" w:rsidRDefault="009C77C0" w:rsidP="000E65D6">
            <w:pPr>
              <w:spacing w:after="0"/>
              <w:rPr>
                <w:rFonts w:asciiTheme="minorHAnsi" w:hAnsiTheme="minorHAnsi" w:cstheme="minorHAnsi"/>
              </w:rPr>
            </w:pPr>
          </w:p>
        </w:tc>
        <w:tc>
          <w:tcPr>
            <w:tcW w:w="567" w:type="dxa"/>
            <w:tcBorders>
              <w:top w:val="single" w:sz="4" w:space="0" w:color="000000"/>
              <w:bottom w:val="single" w:sz="4" w:space="0" w:color="000000"/>
            </w:tcBorders>
            <w:shd w:val="clear" w:color="auto" w:fill="auto"/>
          </w:tcPr>
          <w:p w14:paraId="33A9AB44" w14:textId="7190503E" w:rsidR="009C77C0" w:rsidRPr="00487BB4" w:rsidRDefault="009C77C0" w:rsidP="000E65D6">
            <w:pPr>
              <w:spacing w:after="0"/>
            </w:pPr>
            <w:r w:rsidRPr="00BF0860">
              <w:rPr>
                <w:rFonts w:asciiTheme="minorHAnsi" w:hAnsiTheme="minorHAnsi" w:cstheme="minorHAnsi"/>
              </w:rPr>
              <w:t>8b</w:t>
            </w:r>
          </w:p>
        </w:tc>
        <w:tc>
          <w:tcPr>
            <w:tcW w:w="2835" w:type="dxa"/>
            <w:tcBorders>
              <w:top w:val="single" w:sz="4" w:space="0" w:color="000000"/>
              <w:bottom w:val="single" w:sz="4" w:space="0" w:color="000000"/>
            </w:tcBorders>
            <w:shd w:val="clear" w:color="auto" w:fill="auto"/>
          </w:tcPr>
          <w:p w14:paraId="686C5E5F" w14:textId="34DD94FE" w:rsidR="009C77C0" w:rsidRPr="00BF0860" w:rsidRDefault="009C77C0" w:rsidP="000E65D6">
            <w:pPr>
              <w:spacing w:after="0"/>
              <w:rPr>
                <w:rFonts w:asciiTheme="minorHAnsi" w:hAnsiTheme="minorHAnsi" w:cstheme="minorHAnsi"/>
              </w:rPr>
            </w:pPr>
            <w:r w:rsidRPr="00487BB4">
              <w:t>Type of randomisation; details of any restriction (such as blocking and block size)</w:t>
            </w:r>
          </w:p>
        </w:tc>
        <w:tc>
          <w:tcPr>
            <w:tcW w:w="850" w:type="dxa"/>
            <w:tcBorders>
              <w:top w:val="single" w:sz="4" w:space="0" w:color="000000"/>
              <w:bottom w:val="single" w:sz="4" w:space="0" w:color="000000"/>
            </w:tcBorders>
            <w:shd w:val="clear" w:color="auto" w:fill="auto"/>
          </w:tcPr>
          <w:p w14:paraId="206D48B7" w14:textId="77777777" w:rsidR="009C77C0" w:rsidRPr="00BF0860" w:rsidRDefault="009C77C0" w:rsidP="000E65D6">
            <w:pPr>
              <w:spacing w:after="0"/>
              <w:rPr>
                <w:rFonts w:asciiTheme="minorHAnsi" w:hAnsiTheme="minorHAnsi" w:cstheme="minorHAnsi"/>
              </w:rPr>
            </w:pPr>
            <w:r w:rsidRPr="00BF0860">
              <w:rPr>
                <w:rFonts w:asciiTheme="minorHAnsi" w:hAnsiTheme="minorHAnsi" w:cstheme="minorHAnsi"/>
              </w:rPr>
              <w:t>8b†</w:t>
            </w:r>
          </w:p>
        </w:tc>
        <w:tc>
          <w:tcPr>
            <w:tcW w:w="3397" w:type="dxa"/>
            <w:tcBorders>
              <w:top w:val="single" w:sz="4" w:space="0" w:color="000000"/>
              <w:bottom w:val="single" w:sz="4" w:space="0" w:color="000000"/>
            </w:tcBorders>
            <w:shd w:val="clear" w:color="auto" w:fill="auto"/>
          </w:tcPr>
          <w:p w14:paraId="1B8B6508" w14:textId="5B47A0AF" w:rsidR="009C77C0" w:rsidRPr="00BF0860" w:rsidRDefault="008A6C14" w:rsidP="000E65D6">
            <w:pPr>
              <w:spacing w:after="0"/>
              <w:rPr>
                <w:rFonts w:asciiTheme="minorHAnsi" w:hAnsiTheme="minorHAnsi" w:cstheme="minorHAnsi"/>
              </w:rPr>
            </w:pPr>
            <w:r w:rsidRPr="008A6C14">
              <w:rPr>
                <w:rFonts w:asciiTheme="minorHAnsi" w:hAnsiTheme="minorHAnsi" w:cstheme="minorHAnsi"/>
              </w:rPr>
              <w:t>Type of randomisation; details of any restrictions (such as blocking and block size); any prespecified adaptive assignment rules or algorithm leading to adjustments in the allocation ratio, including timing and frequency of updates; any changes to the allocation rule following trial adaptation decisions</w:t>
            </w:r>
          </w:p>
        </w:tc>
        <w:tc>
          <w:tcPr>
            <w:tcW w:w="1134" w:type="dxa"/>
            <w:tcBorders>
              <w:top w:val="single" w:sz="4" w:space="0" w:color="000000"/>
              <w:bottom w:val="single" w:sz="4" w:space="0" w:color="000000"/>
            </w:tcBorders>
            <w:shd w:val="clear" w:color="auto" w:fill="F2F2F2" w:themeFill="background1" w:themeFillShade="F2"/>
          </w:tcPr>
          <w:p w14:paraId="10A31E10" w14:textId="77777777" w:rsidR="009C77C0" w:rsidRPr="00BF0860" w:rsidRDefault="009C77C0" w:rsidP="000E65D6">
            <w:pPr>
              <w:spacing w:after="0"/>
              <w:rPr>
                <w:rFonts w:asciiTheme="minorHAnsi" w:hAnsiTheme="minorHAnsi" w:cstheme="minorHAnsi"/>
              </w:rPr>
            </w:pPr>
          </w:p>
        </w:tc>
      </w:tr>
      <w:tr w:rsidR="00CA65F1" w:rsidRPr="00BF0860" w14:paraId="0CAC92F8" w14:textId="780925EA" w:rsidTr="00CA65F1">
        <w:trPr>
          <w:cantSplit/>
          <w:trHeight w:val="1163"/>
        </w:trPr>
        <w:tc>
          <w:tcPr>
            <w:tcW w:w="1560" w:type="dxa"/>
            <w:tcBorders>
              <w:top w:val="single" w:sz="4" w:space="0" w:color="000000"/>
              <w:bottom w:val="single" w:sz="4" w:space="0" w:color="000000"/>
            </w:tcBorders>
            <w:shd w:val="clear" w:color="auto" w:fill="auto"/>
            <w:tcMar>
              <w:top w:w="85" w:type="dxa"/>
              <w:bottom w:w="85" w:type="dxa"/>
            </w:tcMar>
          </w:tcPr>
          <w:p w14:paraId="30A33AF9" w14:textId="6806839E" w:rsidR="00CA65F1" w:rsidRPr="00BF0860" w:rsidRDefault="00CA65F1" w:rsidP="00CA65F1">
            <w:pPr>
              <w:spacing w:after="0"/>
              <w:rPr>
                <w:rFonts w:asciiTheme="minorHAnsi" w:hAnsiTheme="minorHAnsi" w:cstheme="minorHAnsi"/>
              </w:rPr>
            </w:pPr>
            <w:r w:rsidRPr="00496FAA">
              <w:rPr>
                <w:rFonts w:asciiTheme="minorHAnsi" w:hAnsiTheme="minorHAnsi" w:cstheme="minorHAnsi"/>
              </w:rPr>
              <w:t>Allocation concealment mechanism</w:t>
            </w:r>
          </w:p>
        </w:tc>
        <w:tc>
          <w:tcPr>
            <w:tcW w:w="567" w:type="dxa"/>
            <w:tcBorders>
              <w:top w:val="single" w:sz="4" w:space="0" w:color="000000"/>
              <w:bottom w:val="single" w:sz="4" w:space="0" w:color="000000"/>
            </w:tcBorders>
            <w:shd w:val="clear" w:color="auto" w:fill="auto"/>
          </w:tcPr>
          <w:p w14:paraId="2129275B" w14:textId="6A5770C3" w:rsidR="00CA65F1" w:rsidRPr="004D6E0A" w:rsidRDefault="00CA65F1" w:rsidP="00CA65F1">
            <w:pPr>
              <w:spacing w:after="0"/>
              <w:rPr>
                <w:rFonts w:asciiTheme="minorHAnsi" w:hAnsiTheme="minorHAnsi" w:cstheme="minorHAnsi"/>
              </w:rPr>
            </w:pPr>
            <w:r w:rsidRPr="00BF0860">
              <w:rPr>
                <w:rFonts w:asciiTheme="minorHAnsi" w:hAnsiTheme="minorHAnsi" w:cstheme="minorHAnsi"/>
              </w:rPr>
              <w:t>9</w:t>
            </w:r>
          </w:p>
        </w:tc>
        <w:tc>
          <w:tcPr>
            <w:tcW w:w="2835" w:type="dxa"/>
            <w:tcBorders>
              <w:top w:val="single" w:sz="4" w:space="0" w:color="000000"/>
              <w:bottom w:val="single" w:sz="4" w:space="0" w:color="000000"/>
            </w:tcBorders>
            <w:shd w:val="clear" w:color="auto" w:fill="auto"/>
          </w:tcPr>
          <w:p w14:paraId="011A2FB6" w14:textId="49176276" w:rsidR="00CA65F1" w:rsidRPr="00BF0860" w:rsidRDefault="00CA65F1" w:rsidP="00CA65F1">
            <w:pPr>
              <w:spacing w:after="0"/>
              <w:rPr>
                <w:rFonts w:asciiTheme="minorHAnsi" w:hAnsiTheme="minorHAnsi" w:cstheme="minorHAnsi"/>
              </w:rPr>
            </w:pPr>
            <w:r w:rsidRPr="004D6E0A">
              <w:rPr>
                <w:rFonts w:asciiTheme="minorHAnsi" w:hAnsiTheme="minorHAnsi" w:cstheme="minorHAnsi"/>
              </w:rPr>
              <w:t>Mechanism used to implement the random allocation sequence (such as sequentially numbered containers), describing any steps taken to conceal the sequence until interventions were assigned</w:t>
            </w:r>
          </w:p>
        </w:tc>
        <w:tc>
          <w:tcPr>
            <w:tcW w:w="850" w:type="dxa"/>
            <w:tcBorders>
              <w:top w:val="single" w:sz="4" w:space="0" w:color="000000"/>
              <w:bottom w:val="single" w:sz="4" w:space="0" w:color="000000"/>
            </w:tcBorders>
            <w:shd w:val="clear" w:color="auto" w:fill="auto"/>
          </w:tcPr>
          <w:p w14:paraId="64A51702" w14:textId="1C545B8B" w:rsidR="00CA65F1" w:rsidRPr="00BF0860" w:rsidRDefault="00CA65F1" w:rsidP="00CA65F1">
            <w:pPr>
              <w:spacing w:after="0"/>
              <w:rPr>
                <w:rFonts w:asciiTheme="minorHAnsi" w:hAnsiTheme="minorHAnsi" w:cstheme="minorHAnsi"/>
              </w:rPr>
            </w:pPr>
            <w:r w:rsidRPr="00BF0860">
              <w:rPr>
                <w:rFonts w:asciiTheme="minorHAnsi" w:hAnsiTheme="minorHAnsi" w:cstheme="minorHAnsi"/>
              </w:rPr>
              <w:t>9</w:t>
            </w:r>
          </w:p>
        </w:tc>
        <w:tc>
          <w:tcPr>
            <w:tcW w:w="3397" w:type="dxa"/>
            <w:tcBorders>
              <w:top w:val="single" w:sz="4" w:space="0" w:color="000000"/>
              <w:bottom w:val="single" w:sz="4" w:space="0" w:color="000000"/>
            </w:tcBorders>
            <w:shd w:val="clear" w:color="auto" w:fill="auto"/>
          </w:tcPr>
          <w:p w14:paraId="2C7082EB" w14:textId="77777777" w:rsidR="00CA65F1" w:rsidRPr="00BF0860" w:rsidRDefault="00CA65F1" w:rsidP="00CA65F1">
            <w:pPr>
              <w:spacing w:after="0"/>
              <w:rPr>
                <w:rFonts w:asciiTheme="minorHAnsi" w:hAnsiTheme="minorHAnsi" w:cstheme="minorHAnsi"/>
              </w:rPr>
            </w:pPr>
          </w:p>
        </w:tc>
        <w:tc>
          <w:tcPr>
            <w:tcW w:w="1134" w:type="dxa"/>
            <w:tcBorders>
              <w:top w:val="single" w:sz="4" w:space="0" w:color="000000"/>
              <w:bottom w:val="single" w:sz="4" w:space="0" w:color="000000"/>
            </w:tcBorders>
            <w:shd w:val="clear" w:color="auto" w:fill="F2F2F2" w:themeFill="background1" w:themeFillShade="F2"/>
          </w:tcPr>
          <w:p w14:paraId="120080CA" w14:textId="77777777" w:rsidR="00CA65F1" w:rsidRPr="00BF0860" w:rsidRDefault="00CA65F1" w:rsidP="00CA65F1">
            <w:pPr>
              <w:spacing w:after="0"/>
              <w:rPr>
                <w:rFonts w:asciiTheme="minorHAnsi" w:hAnsiTheme="minorHAnsi" w:cstheme="minorHAnsi"/>
              </w:rPr>
            </w:pPr>
          </w:p>
        </w:tc>
      </w:tr>
      <w:tr w:rsidR="00CA65F1" w:rsidRPr="00BF0860" w14:paraId="0F5B89D5" w14:textId="357E27F4" w:rsidTr="00CA65F1">
        <w:trPr>
          <w:cantSplit/>
          <w:trHeight w:val="631"/>
        </w:trPr>
        <w:tc>
          <w:tcPr>
            <w:tcW w:w="1560" w:type="dxa"/>
            <w:tcBorders>
              <w:top w:val="single" w:sz="4" w:space="0" w:color="000000"/>
              <w:bottom w:val="single" w:sz="4" w:space="0" w:color="000000"/>
            </w:tcBorders>
            <w:shd w:val="clear" w:color="auto" w:fill="auto"/>
            <w:tcMar>
              <w:top w:w="85" w:type="dxa"/>
              <w:bottom w:w="85" w:type="dxa"/>
            </w:tcMar>
          </w:tcPr>
          <w:p w14:paraId="34FDFEDF" w14:textId="555725A8" w:rsidR="00CA65F1" w:rsidRPr="00BF0860" w:rsidRDefault="00CA65F1" w:rsidP="00CA65F1">
            <w:pPr>
              <w:spacing w:after="0"/>
              <w:rPr>
                <w:rFonts w:asciiTheme="minorHAnsi" w:hAnsiTheme="minorHAnsi" w:cstheme="minorHAnsi"/>
              </w:rPr>
            </w:pPr>
            <w:r w:rsidRPr="00496FAA">
              <w:rPr>
                <w:rFonts w:asciiTheme="minorHAnsi" w:hAnsiTheme="minorHAnsi" w:cstheme="minorHAnsi"/>
              </w:rPr>
              <w:t>Implementation</w:t>
            </w:r>
          </w:p>
        </w:tc>
        <w:tc>
          <w:tcPr>
            <w:tcW w:w="567" w:type="dxa"/>
            <w:tcBorders>
              <w:top w:val="single" w:sz="4" w:space="0" w:color="000000"/>
              <w:bottom w:val="single" w:sz="4" w:space="0" w:color="000000"/>
            </w:tcBorders>
            <w:shd w:val="clear" w:color="auto" w:fill="auto"/>
          </w:tcPr>
          <w:p w14:paraId="03F4A059" w14:textId="6797CA11" w:rsidR="00CA65F1" w:rsidRPr="0061523F" w:rsidRDefault="00CA65F1" w:rsidP="00CA65F1">
            <w:pPr>
              <w:spacing w:after="0"/>
              <w:rPr>
                <w:rFonts w:asciiTheme="minorHAnsi" w:hAnsiTheme="minorHAnsi" w:cstheme="minorHAnsi"/>
              </w:rPr>
            </w:pPr>
            <w:r w:rsidRPr="00BF0860">
              <w:rPr>
                <w:rFonts w:asciiTheme="minorHAnsi" w:hAnsiTheme="minorHAnsi" w:cstheme="minorHAnsi"/>
              </w:rPr>
              <w:t>10</w:t>
            </w:r>
          </w:p>
        </w:tc>
        <w:tc>
          <w:tcPr>
            <w:tcW w:w="2835" w:type="dxa"/>
            <w:tcBorders>
              <w:top w:val="single" w:sz="4" w:space="0" w:color="000000"/>
              <w:bottom w:val="single" w:sz="4" w:space="0" w:color="000000"/>
            </w:tcBorders>
            <w:shd w:val="clear" w:color="auto" w:fill="auto"/>
          </w:tcPr>
          <w:p w14:paraId="0F278D8D" w14:textId="02C2BDB6" w:rsidR="00CA65F1" w:rsidRPr="00BF0860" w:rsidRDefault="00CA65F1" w:rsidP="00CA65F1">
            <w:pPr>
              <w:spacing w:after="0"/>
              <w:rPr>
                <w:rFonts w:asciiTheme="minorHAnsi" w:hAnsiTheme="minorHAnsi" w:cstheme="minorHAnsi"/>
              </w:rPr>
            </w:pPr>
            <w:r w:rsidRPr="0061523F">
              <w:rPr>
                <w:rFonts w:asciiTheme="minorHAnsi" w:hAnsiTheme="minorHAnsi" w:cstheme="minorHAnsi"/>
              </w:rPr>
              <w:t>Who generated the random allocation sequence, who enrolled participants, and who assigned participants to interventions</w:t>
            </w:r>
          </w:p>
        </w:tc>
        <w:tc>
          <w:tcPr>
            <w:tcW w:w="850" w:type="dxa"/>
            <w:tcBorders>
              <w:top w:val="single" w:sz="4" w:space="0" w:color="000000"/>
              <w:bottom w:val="single" w:sz="4" w:space="0" w:color="000000"/>
            </w:tcBorders>
            <w:shd w:val="clear" w:color="auto" w:fill="auto"/>
          </w:tcPr>
          <w:p w14:paraId="7B6E1A35" w14:textId="6B48A428" w:rsidR="00CA65F1" w:rsidRPr="00BF0860" w:rsidRDefault="00CA65F1" w:rsidP="00CA65F1">
            <w:pPr>
              <w:spacing w:after="0"/>
              <w:rPr>
                <w:rFonts w:asciiTheme="minorHAnsi" w:hAnsiTheme="minorHAnsi" w:cstheme="minorHAnsi"/>
              </w:rPr>
            </w:pPr>
            <w:r w:rsidRPr="00BF0860">
              <w:rPr>
                <w:rFonts w:asciiTheme="minorHAnsi" w:hAnsiTheme="minorHAnsi" w:cstheme="minorHAnsi"/>
              </w:rPr>
              <w:t>10</w:t>
            </w:r>
          </w:p>
        </w:tc>
        <w:tc>
          <w:tcPr>
            <w:tcW w:w="3397" w:type="dxa"/>
            <w:tcBorders>
              <w:top w:val="single" w:sz="4" w:space="0" w:color="000000"/>
              <w:bottom w:val="single" w:sz="4" w:space="0" w:color="000000"/>
            </w:tcBorders>
            <w:shd w:val="clear" w:color="auto" w:fill="auto"/>
          </w:tcPr>
          <w:p w14:paraId="49F0681A" w14:textId="77777777" w:rsidR="00CA65F1" w:rsidRPr="00BF0860" w:rsidRDefault="00CA65F1" w:rsidP="00CA65F1">
            <w:pPr>
              <w:spacing w:after="0"/>
              <w:rPr>
                <w:rFonts w:asciiTheme="minorHAnsi" w:hAnsiTheme="minorHAnsi" w:cstheme="minorHAnsi"/>
              </w:rPr>
            </w:pPr>
          </w:p>
        </w:tc>
        <w:tc>
          <w:tcPr>
            <w:tcW w:w="1134" w:type="dxa"/>
            <w:tcBorders>
              <w:top w:val="single" w:sz="4" w:space="0" w:color="000000"/>
              <w:bottom w:val="single" w:sz="4" w:space="0" w:color="000000"/>
            </w:tcBorders>
            <w:shd w:val="clear" w:color="auto" w:fill="F2F2F2" w:themeFill="background1" w:themeFillShade="F2"/>
          </w:tcPr>
          <w:p w14:paraId="43CF9A46" w14:textId="77777777" w:rsidR="00CA65F1" w:rsidRPr="00BF0860" w:rsidRDefault="00CA65F1" w:rsidP="00CA65F1">
            <w:pPr>
              <w:spacing w:after="0"/>
              <w:rPr>
                <w:rFonts w:asciiTheme="minorHAnsi" w:hAnsiTheme="minorHAnsi" w:cstheme="minorHAnsi"/>
              </w:rPr>
            </w:pPr>
          </w:p>
        </w:tc>
      </w:tr>
      <w:tr w:rsidR="00CA65F1" w:rsidRPr="00BF0860" w14:paraId="33005FD8" w14:textId="2D83A093" w:rsidTr="00CA65F1">
        <w:trPr>
          <w:cantSplit/>
          <w:trHeight w:val="92"/>
        </w:trPr>
        <w:tc>
          <w:tcPr>
            <w:tcW w:w="1560" w:type="dxa"/>
            <w:vMerge w:val="restart"/>
            <w:tcBorders>
              <w:top w:val="single" w:sz="4" w:space="0" w:color="000000"/>
            </w:tcBorders>
            <w:shd w:val="clear" w:color="auto" w:fill="auto"/>
            <w:tcMar>
              <w:top w:w="85" w:type="dxa"/>
              <w:bottom w:w="85" w:type="dxa"/>
            </w:tcMar>
          </w:tcPr>
          <w:p w14:paraId="34519B3B" w14:textId="498AFF12" w:rsidR="00CA65F1" w:rsidRPr="00BF0860" w:rsidRDefault="00CA65F1" w:rsidP="00CA65F1">
            <w:pPr>
              <w:spacing w:after="0"/>
              <w:rPr>
                <w:rFonts w:asciiTheme="minorHAnsi" w:hAnsiTheme="minorHAnsi" w:cstheme="minorHAnsi"/>
              </w:rPr>
            </w:pPr>
            <w:r w:rsidRPr="00496FAA">
              <w:rPr>
                <w:rFonts w:asciiTheme="minorHAnsi" w:hAnsiTheme="minorHAnsi" w:cstheme="minorHAnsi"/>
              </w:rPr>
              <w:lastRenderedPageBreak/>
              <w:t>Blinding</w:t>
            </w:r>
          </w:p>
        </w:tc>
        <w:tc>
          <w:tcPr>
            <w:tcW w:w="567" w:type="dxa"/>
            <w:tcBorders>
              <w:top w:val="single" w:sz="4" w:space="0" w:color="000000"/>
              <w:bottom w:val="single" w:sz="4" w:space="0" w:color="000000"/>
            </w:tcBorders>
            <w:shd w:val="clear" w:color="auto" w:fill="auto"/>
          </w:tcPr>
          <w:p w14:paraId="114612F8" w14:textId="6226844D" w:rsidR="00CA65F1" w:rsidRPr="00F8272B" w:rsidRDefault="00CA65F1" w:rsidP="00CA65F1">
            <w:pPr>
              <w:spacing w:after="0"/>
            </w:pPr>
            <w:r w:rsidRPr="00BF0860">
              <w:rPr>
                <w:rFonts w:asciiTheme="minorHAnsi" w:hAnsiTheme="minorHAnsi" w:cstheme="minorHAnsi"/>
              </w:rPr>
              <w:t>11a</w:t>
            </w:r>
          </w:p>
        </w:tc>
        <w:tc>
          <w:tcPr>
            <w:tcW w:w="2835" w:type="dxa"/>
            <w:tcBorders>
              <w:top w:val="single" w:sz="4" w:space="0" w:color="000000"/>
              <w:bottom w:val="single" w:sz="4" w:space="0" w:color="000000"/>
            </w:tcBorders>
            <w:shd w:val="clear" w:color="auto" w:fill="auto"/>
          </w:tcPr>
          <w:p w14:paraId="39BCF243" w14:textId="4CC3DEC5" w:rsidR="00CA65F1" w:rsidRPr="00BF0860" w:rsidRDefault="00CA65F1" w:rsidP="00CA65F1">
            <w:pPr>
              <w:spacing w:after="0"/>
              <w:rPr>
                <w:rFonts w:asciiTheme="minorHAnsi" w:hAnsiTheme="minorHAnsi" w:cstheme="minorHAnsi"/>
              </w:rPr>
            </w:pPr>
            <w:r w:rsidRPr="00F8272B">
              <w:t>If done, who was blinded after assignment to interventions (eg, participants, care providers, and how</w:t>
            </w:r>
          </w:p>
        </w:tc>
        <w:tc>
          <w:tcPr>
            <w:tcW w:w="850" w:type="dxa"/>
            <w:tcBorders>
              <w:top w:val="single" w:sz="4" w:space="0" w:color="000000"/>
              <w:bottom w:val="single" w:sz="4" w:space="0" w:color="000000"/>
            </w:tcBorders>
            <w:shd w:val="clear" w:color="auto" w:fill="auto"/>
          </w:tcPr>
          <w:p w14:paraId="20A6C74A" w14:textId="1A9AF4E1" w:rsidR="00CA65F1" w:rsidRPr="00BF0860" w:rsidRDefault="00CA65F1" w:rsidP="00CA65F1">
            <w:pPr>
              <w:spacing w:after="0"/>
              <w:rPr>
                <w:rFonts w:asciiTheme="minorHAnsi" w:hAnsiTheme="minorHAnsi" w:cstheme="minorHAnsi"/>
              </w:rPr>
            </w:pPr>
            <w:r w:rsidRPr="00BF0860">
              <w:rPr>
                <w:rFonts w:asciiTheme="minorHAnsi" w:hAnsiTheme="minorHAnsi" w:cstheme="minorHAnsi"/>
              </w:rPr>
              <w:t>11a</w:t>
            </w:r>
          </w:p>
        </w:tc>
        <w:tc>
          <w:tcPr>
            <w:tcW w:w="3397" w:type="dxa"/>
            <w:tcBorders>
              <w:top w:val="single" w:sz="4" w:space="0" w:color="000000"/>
              <w:bottom w:val="single" w:sz="4" w:space="0" w:color="000000"/>
            </w:tcBorders>
            <w:shd w:val="clear" w:color="auto" w:fill="auto"/>
          </w:tcPr>
          <w:p w14:paraId="39381848" w14:textId="77777777" w:rsidR="00CA65F1" w:rsidRPr="00BF0860" w:rsidRDefault="00CA65F1" w:rsidP="00CA65F1">
            <w:pPr>
              <w:spacing w:after="0"/>
              <w:rPr>
                <w:rFonts w:asciiTheme="minorHAnsi" w:hAnsiTheme="minorHAnsi" w:cstheme="minorHAnsi"/>
              </w:rPr>
            </w:pPr>
          </w:p>
        </w:tc>
        <w:tc>
          <w:tcPr>
            <w:tcW w:w="1134" w:type="dxa"/>
            <w:tcBorders>
              <w:top w:val="single" w:sz="4" w:space="0" w:color="000000"/>
              <w:bottom w:val="single" w:sz="4" w:space="0" w:color="000000"/>
            </w:tcBorders>
            <w:shd w:val="clear" w:color="auto" w:fill="F2F2F2" w:themeFill="background1" w:themeFillShade="F2"/>
          </w:tcPr>
          <w:p w14:paraId="2DB401D8" w14:textId="77777777" w:rsidR="00CA65F1" w:rsidRPr="00BF0860" w:rsidRDefault="00CA65F1" w:rsidP="00CA65F1">
            <w:pPr>
              <w:spacing w:after="0"/>
              <w:rPr>
                <w:rFonts w:asciiTheme="minorHAnsi" w:hAnsiTheme="minorHAnsi" w:cstheme="minorHAnsi"/>
              </w:rPr>
            </w:pPr>
          </w:p>
        </w:tc>
      </w:tr>
      <w:tr w:rsidR="00CA65F1" w:rsidRPr="00BF0860" w14:paraId="0378D57A" w14:textId="64263382" w:rsidTr="00CA65F1">
        <w:trPr>
          <w:cantSplit/>
          <w:trHeight w:val="470"/>
        </w:trPr>
        <w:tc>
          <w:tcPr>
            <w:tcW w:w="1560" w:type="dxa"/>
            <w:vMerge/>
            <w:tcBorders>
              <w:bottom w:val="single" w:sz="4" w:space="0" w:color="000000"/>
            </w:tcBorders>
            <w:shd w:val="clear" w:color="auto" w:fill="auto"/>
            <w:tcMar>
              <w:top w:w="85" w:type="dxa"/>
              <w:bottom w:w="85" w:type="dxa"/>
            </w:tcMar>
          </w:tcPr>
          <w:p w14:paraId="3069BE4E" w14:textId="07E9183A" w:rsidR="00CA65F1" w:rsidRPr="00BF0860" w:rsidRDefault="00CA65F1" w:rsidP="00CA65F1">
            <w:pPr>
              <w:spacing w:after="0"/>
              <w:rPr>
                <w:rFonts w:asciiTheme="minorHAnsi" w:hAnsiTheme="minorHAnsi" w:cstheme="minorHAnsi"/>
              </w:rPr>
            </w:pPr>
          </w:p>
        </w:tc>
        <w:tc>
          <w:tcPr>
            <w:tcW w:w="567" w:type="dxa"/>
            <w:tcBorders>
              <w:top w:val="single" w:sz="4" w:space="0" w:color="000000"/>
              <w:bottom w:val="single" w:sz="4" w:space="0" w:color="000000"/>
            </w:tcBorders>
            <w:shd w:val="clear" w:color="auto" w:fill="auto"/>
          </w:tcPr>
          <w:p w14:paraId="202D71BE" w14:textId="7AAE6931" w:rsidR="00CA65F1" w:rsidRPr="00F8272B" w:rsidRDefault="00CA65F1" w:rsidP="00CA65F1">
            <w:pPr>
              <w:spacing w:after="0"/>
            </w:pPr>
            <w:r w:rsidRPr="00BF0860">
              <w:rPr>
                <w:rFonts w:asciiTheme="minorHAnsi" w:hAnsiTheme="minorHAnsi" w:cstheme="minorHAnsi"/>
              </w:rPr>
              <w:t>11b</w:t>
            </w:r>
          </w:p>
        </w:tc>
        <w:tc>
          <w:tcPr>
            <w:tcW w:w="2835" w:type="dxa"/>
            <w:tcBorders>
              <w:top w:val="single" w:sz="4" w:space="0" w:color="000000"/>
              <w:bottom w:val="single" w:sz="4" w:space="0" w:color="000000"/>
            </w:tcBorders>
            <w:shd w:val="clear" w:color="auto" w:fill="auto"/>
          </w:tcPr>
          <w:p w14:paraId="63B69232" w14:textId="4852810C" w:rsidR="00CA65F1" w:rsidRPr="00BF0860" w:rsidRDefault="00CA65F1" w:rsidP="00CA65F1">
            <w:pPr>
              <w:spacing w:after="0"/>
              <w:rPr>
                <w:rFonts w:asciiTheme="minorHAnsi" w:hAnsiTheme="minorHAnsi" w:cstheme="minorHAnsi"/>
              </w:rPr>
            </w:pPr>
            <w:r w:rsidRPr="00F8272B">
              <w:t>If relevant, description of the similarity of interventions</w:t>
            </w:r>
          </w:p>
        </w:tc>
        <w:tc>
          <w:tcPr>
            <w:tcW w:w="850" w:type="dxa"/>
            <w:tcBorders>
              <w:top w:val="single" w:sz="4" w:space="0" w:color="000000"/>
              <w:bottom w:val="single" w:sz="4" w:space="0" w:color="000000"/>
            </w:tcBorders>
            <w:shd w:val="clear" w:color="auto" w:fill="auto"/>
          </w:tcPr>
          <w:p w14:paraId="6E137C86" w14:textId="45B11270" w:rsidR="00CA65F1" w:rsidRPr="00BF0860" w:rsidRDefault="00CA65F1" w:rsidP="00CA65F1">
            <w:pPr>
              <w:spacing w:after="0"/>
              <w:rPr>
                <w:rFonts w:asciiTheme="minorHAnsi" w:hAnsiTheme="minorHAnsi" w:cstheme="minorHAnsi"/>
              </w:rPr>
            </w:pPr>
            <w:r w:rsidRPr="00BF0860">
              <w:rPr>
                <w:rFonts w:asciiTheme="minorHAnsi" w:hAnsiTheme="minorHAnsi" w:cstheme="minorHAnsi"/>
              </w:rPr>
              <w:t>11b</w:t>
            </w:r>
          </w:p>
        </w:tc>
        <w:tc>
          <w:tcPr>
            <w:tcW w:w="3397" w:type="dxa"/>
            <w:tcBorders>
              <w:top w:val="single" w:sz="4" w:space="0" w:color="000000"/>
              <w:bottom w:val="single" w:sz="4" w:space="0" w:color="000000"/>
            </w:tcBorders>
            <w:shd w:val="clear" w:color="auto" w:fill="auto"/>
          </w:tcPr>
          <w:p w14:paraId="7C9D2440" w14:textId="77777777" w:rsidR="00CA65F1" w:rsidRPr="00BF0860" w:rsidRDefault="00CA65F1" w:rsidP="00CA65F1">
            <w:pPr>
              <w:spacing w:after="0"/>
              <w:rPr>
                <w:rFonts w:asciiTheme="minorHAnsi" w:hAnsiTheme="minorHAnsi" w:cstheme="minorHAnsi"/>
              </w:rPr>
            </w:pPr>
          </w:p>
        </w:tc>
        <w:tc>
          <w:tcPr>
            <w:tcW w:w="1134" w:type="dxa"/>
            <w:tcBorders>
              <w:top w:val="single" w:sz="4" w:space="0" w:color="000000"/>
              <w:bottom w:val="single" w:sz="4" w:space="0" w:color="000000"/>
            </w:tcBorders>
            <w:shd w:val="clear" w:color="auto" w:fill="F2F2F2" w:themeFill="background1" w:themeFillShade="F2"/>
          </w:tcPr>
          <w:p w14:paraId="2892DF24" w14:textId="77777777" w:rsidR="00CA65F1" w:rsidRPr="00BF0860" w:rsidRDefault="00CA65F1" w:rsidP="00CA65F1">
            <w:pPr>
              <w:spacing w:after="0"/>
              <w:rPr>
                <w:rFonts w:asciiTheme="minorHAnsi" w:hAnsiTheme="minorHAnsi" w:cstheme="minorHAnsi"/>
              </w:rPr>
            </w:pPr>
          </w:p>
        </w:tc>
      </w:tr>
      <w:tr w:rsidR="003E3F73" w:rsidRPr="00BF0860" w14:paraId="398591C5" w14:textId="46E82BA6" w:rsidTr="00CA65F1">
        <w:trPr>
          <w:cantSplit/>
          <w:trHeight w:val="613"/>
        </w:trPr>
        <w:tc>
          <w:tcPr>
            <w:tcW w:w="1560" w:type="dxa"/>
            <w:vMerge w:val="restart"/>
            <w:tcBorders>
              <w:top w:val="single" w:sz="4" w:space="0" w:color="000000"/>
            </w:tcBorders>
            <w:shd w:val="clear" w:color="auto" w:fill="auto"/>
            <w:tcMar>
              <w:top w:w="85" w:type="dxa"/>
              <w:bottom w:w="85" w:type="dxa"/>
            </w:tcMar>
          </w:tcPr>
          <w:p w14:paraId="58937CA2" w14:textId="6F5FE3C2" w:rsidR="003E3F73" w:rsidRPr="00BF0860" w:rsidRDefault="003E3F73" w:rsidP="003E3F73">
            <w:pPr>
              <w:spacing w:after="0"/>
              <w:rPr>
                <w:rFonts w:asciiTheme="minorHAnsi" w:hAnsiTheme="minorHAnsi" w:cstheme="minorHAnsi"/>
              </w:rPr>
            </w:pPr>
            <w:r w:rsidRPr="00BF0860">
              <w:rPr>
                <w:rFonts w:asciiTheme="minorHAnsi" w:hAnsiTheme="minorHAnsi" w:cstheme="minorHAnsi"/>
              </w:rPr>
              <w:t>Statistical methods</w:t>
            </w:r>
          </w:p>
        </w:tc>
        <w:tc>
          <w:tcPr>
            <w:tcW w:w="567" w:type="dxa"/>
            <w:vMerge w:val="restart"/>
            <w:tcBorders>
              <w:top w:val="single" w:sz="4" w:space="0" w:color="000000"/>
            </w:tcBorders>
            <w:shd w:val="clear" w:color="auto" w:fill="auto"/>
          </w:tcPr>
          <w:p w14:paraId="74C1EB5B" w14:textId="0DCDE173" w:rsidR="003E3F73" w:rsidRPr="008C5288" w:rsidRDefault="003E3F73" w:rsidP="003E3F73">
            <w:pPr>
              <w:spacing w:after="0"/>
              <w:rPr>
                <w:rFonts w:asciiTheme="minorHAnsi" w:hAnsiTheme="minorHAnsi" w:cstheme="minorHAnsi"/>
              </w:rPr>
            </w:pPr>
            <w:r w:rsidRPr="00BF0860">
              <w:rPr>
                <w:rFonts w:asciiTheme="minorHAnsi" w:hAnsiTheme="minorHAnsi" w:cstheme="minorHAnsi"/>
              </w:rPr>
              <w:t>12a</w:t>
            </w:r>
          </w:p>
        </w:tc>
        <w:tc>
          <w:tcPr>
            <w:tcW w:w="2835" w:type="dxa"/>
            <w:vMerge w:val="restart"/>
            <w:tcBorders>
              <w:top w:val="single" w:sz="4" w:space="0" w:color="000000"/>
            </w:tcBorders>
            <w:shd w:val="clear" w:color="auto" w:fill="auto"/>
          </w:tcPr>
          <w:p w14:paraId="2D214664" w14:textId="0C24A45B" w:rsidR="003E3F73" w:rsidRPr="00BF0860" w:rsidRDefault="003E3F73" w:rsidP="003E3F73">
            <w:pPr>
              <w:spacing w:after="0"/>
              <w:rPr>
                <w:rFonts w:asciiTheme="minorHAnsi" w:hAnsiTheme="minorHAnsi" w:cstheme="minorHAnsi"/>
              </w:rPr>
            </w:pPr>
            <w:r w:rsidRPr="008C5288">
              <w:rPr>
                <w:rFonts w:asciiTheme="minorHAnsi" w:hAnsiTheme="minorHAnsi" w:cstheme="minorHAnsi"/>
              </w:rPr>
              <w:t>Statistical methods used to compare groups for primary and secondary outcomes</w:t>
            </w:r>
          </w:p>
        </w:tc>
        <w:tc>
          <w:tcPr>
            <w:tcW w:w="850" w:type="dxa"/>
            <w:tcBorders>
              <w:top w:val="single" w:sz="4" w:space="0" w:color="000000"/>
              <w:bottom w:val="single" w:sz="4" w:space="0" w:color="000000"/>
            </w:tcBorders>
            <w:shd w:val="clear" w:color="auto" w:fill="auto"/>
          </w:tcPr>
          <w:p w14:paraId="7096479C" w14:textId="77777777" w:rsidR="003E3F73" w:rsidRPr="00BF0860" w:rsidRDefault="003E3F73" w:rsidP="003E3F73">
            <w:pPr>
              <w:spacing w:after="0"/>
              <w:rPr>
                <w:rFonts w:asciiTheme="minorHAnsi" w:hAnsiTheme="minorHAnsi" w:cstheme="minorHAnsi"/>
              </w:rPr>
            </w:pPr>
            <w:r w:rsidRPr="00BF0860">
              <w:rPr>
                <w:rFonts w:asciiTheme="minorHAnsi" w:hAnsiTheme="minorHAnsi" w:cstheme="minorHAnsi"/>
              </w:rPr>
              <w:t>12a.1†</w:t>
            </w:r>
          </w:p>
        </w:tc>
        <w:tc>
          <w:tcPr>
            <w:tcW w:w="3397" w:type="dxa"/>
            <w:tcBorders>
              <w:top w:val="single" w:sz="4" w:space="0" w:color="000000"/>
              <w:bottom w:val="single" w:sz="4" w:space="0" w:color="000000"/>
            </w:tcBorders>
            <w:shd w:val="clear" w:color="auto" w:fill="auto"/>
          </w:tcPr>
          <w:p w14:paraId="50463158" w14:textId="16444567" w:rsidR="003E3F73" w:rsidRPr="00BF0860" w:rsidRDefault="003E3F73" w:rsidP="003E3F73">
            <w:pPr>
              <w:spacing w:after="0"/>
              <w:rPr>
                <w:rFonts w:asciiTheme="minorHAnsi" w:hAnsiTheme="minorHAnsi" w:cstheme="minorHAnsi"/>
              </w:rPr>
            </w:pPr>
            <w:r w:rsidRPr="00002321">
              <w:t>Statistical methods for primary and secondary outcomes and any other outcomes used to make prespecified adaptations</w:t>
            </w:r>
          </w:p>
        </w:tc>
        <w:tc>
          <w:tcPr>
            <w:tcW w:w="1134" w:type="dxa"/>
            <w:tcBorders>
              <w:top w:val="single" w:sz="4" w:space="0" w:color="000000"/>
              <w:bottom w:val="single" w:sz="4" w:space="0" w:color="000000"/>
            </w:tcBorders>
            <w:shd w:val="clear" w:color="auto" w:fill="F2F2F2" w:themeFill="background1" w:themeFillShade="F2"/>
          </w:tcPr>
          <w:p w14:paraId="53DF50D3" w14:textId="77777777" w:rsidR="003E3F73" w:rsidRPr="00BF0860" w:rsidRDefault="003E3F73" w:rsidP="003E3F73">
            <w:pPr>
              <w:spacing w:after="0"/>
              <w:rPr>
                <w:rFonts w:asciiTheme="minorHAnsi" w:hAnsiTheme="minorHAnsi" w:cstheme="minorHAnsi"/>
              </w:rPr>
            </w:pPr>
          </w:p>
        </w:tc>
      </w:tr>
      <w:tr w:rsidR="003E3F73" w:rsidRPr="00BF0860" w14:paraId="728EE38A" w14:textId="3E971AD1" w:rsidTr="00CA65F1">
        <w:trPr>
          <w:cantSplit/>
          <w:trHeight w:val="429"/>
        </w:trPr>
        <w:tc>
          <w:tcPr>
            <w:tcW w:w="1560" w:type="dxa"/>
            <w:vMerge/>
            <w:shd w:val="clear" w:color="auto" w:fill="auto"/>
            <w:tcMar>
              <w:top w:w="85" w:type="dxa"/>
              <w:bottom w:w="85" w:type="dxa"/>
            </w:tcMar>
          </w:tcPr>
          <w:p w14:paraId="5435F5C7" w14:textId="77777777" w:rsidR="003E3F73" w:rsidRPr="00BF0860" w:rsidRDefault="003E3F73" w:rsidP="003E3F73">
            <w:pPr>
              <w:spacing w:after="0"/>
              <w:rPr>
                <w:rFonts w:asciiTheme="minorHAnsi" w:hAnsiTheme="minorHAnsi" w:cstheme="minorHAnsi"/>
              </w:rPr>
            </w:pPr>
          </w:p>
        </w:tc>
        <w:tc>
          <w:tcPr>
            <w:tcW w:w="567" w:type="dxa"/>
            <w:vMerge/>
            <w:tcBorders>
              <w:bottom w:val="single" w:sz="4" w:space="0" w:color="000000"/>
            </w:tcBorders>
            <w:shd w:val="clear" w:color="auto" w:fill="auto"/>
          </w:tcPr>
          <w:p w14:paraId="127A6451" w14:textId="77777777" w:rsidR="003E3F73" w:rsidRPr="00BF0860" w:rsidRDefault="003E3F73" w:rsidP="003E3F73">
            <w:pPr>
              <w:spacing w:after="0"/>
              <w:rPr>
                <w:rFonts w:asciiTheme="minorHAnsi" w:hAnsiTheme="minorHAnsi" w:cstheme="minorHAnsi"/>
              </w:rPr>
            </w:pPr>
          </w:p>
        </w:tc>
        <w:tc>
          <w:tcPr>
            <w:tcW w:w="2835" w:type="dxa"/>
            <w:vMerge/>
            <w:tcBorders>
              <w:bottom w:val="single" w:sz="4" w:space="0" w:color="000000"/>
            </w:tcBorders>
            <w:shd w:val="clear" w:color="auto" w:fill="auto"/>
          </w:tcPr>
          <w:p w14:paraId="3522AA83" w14:textId="4E6EFA05" w:rsidR="003E3F73" w:rsidRPr="00BF0860" w:rsidRDefault="003E3F73" w:rsidP="003E3F73">
            <w:pPr>
              <w:spacing w:after="0"/>
              <w:rPr>
                <w:rFonts w:asciiTheme="minorHAnsi" w:hAnsiTheme="minorHAnsi" w:cstheme="minorHAnsi"/>
              </w:rPr>
            </w:pPr>
          </w:p>
        </w:tc>
        <w:tc>
          <w:tcPr>
            <w:tcW w:w="850" w:type="dxa"/>
            <w:tcBorders>
              <w:top w:val="single" w:sz="4" w:space="0" w:color="000000"/>
              <w:bottom w:val="single" w:sz="4" w:space="0" w:color="000000"/>
            </w:tcBorders>
            <w:shd w:val="clear" w:color="auto" w:fill="auto"/>
          </w:tcPr>
          <w:p w14:paraId="0DF4278E" w14:textId="77777777" w:rsidR="003E3F73" w:rsidRPr="00BF0860" w:rsidRDefault="003E3F73" w:rsidP="003E3F73">
            <w:pPr>
              <w:spacing w:after="0"/>
              <w:rPr>
                <w:rFonts w:asciiTheme="minorHAnsi" w:hAnsiTheme="minorHAnsi" w:cstheme="minorHAnsi"/>
              </w:rPr>
            </w:pPr>
            <w:r w:rsidRPr="00BF0860">
              <w:rPr>
                <w:rFonts w:asciiTheme="minorHAnsi" w:hAnsiTheme="minorHAnsi" w:cstheme="minorHAnsi"/>
              </w:rPr>
              <w:t>12a.2*</w:t>
            </w:r>
          </w:p>
        </w:tc>
        <w:tc>
          <w:tcPr>
            <w:tcW w:w="3397" w:type="dxa"/>
            <w:tcBorders>
              <w:top w:val="single" w:sz="4" w:space="0" w:color="000000"/>
              <w:bottom w:val="single" w:sz="4" w:space="0" w:color="000000"/>
            </w:tcBorders>
            <w:shd w:val="clear" w:color="auto" w:fill="auto"/>
          </w:tcPr>
          <w:p w14:paraId="6A9E1C65" w14:textId="02B8FEEE" w:rsidR="003E3F73" w:rsidRPr="00BF0860" w:rsidRDefault="003E3F73" w:rsidP="003E3F73">
            <w:pPr>
              <w:spacing w:after="0"/>
              <w:rPr>
                <w:rFonts w:asciiTheme="minorHAnsi" w:hAnsiTheme="minorHAnsi" w:cstheme="minorHAnsi"/>
              </w:rPr>
            </w:pPr>
            <w:r w:rsidRPr="00002321">
              <w:t>For the implemented adaptive design features, statistical methods used for estimation (eg, safety, dose(s), treatment effects) and to make inferences</w:t>
            </w:r>
          </w:p>
        </w:tc>
        <w:tc>
          <w:tcPr>
            <w:tcW w:w="1134" w:type="dxa"/>
            <w:tcBorders>
              <w:top w:val="single" w:sz="4" w:space="0" w:color="000000"/>
              <w:bottom w:val="single" w:sz="4" w:space="0" w:color="000000"/>
            </w:tcBorders>
            <w:shd w:val="clear" w:color="auto" w:fill="F2F2F2" w:themeFill="background1" w:themeFillShade="F2"/>
          </w:tcPr>
          <w:p w14:paraId="45EC96F3" w14:textId="77777777" w:rsidR="003E3F73" w:rsidRPr="00BF0860" w:rsidRDefault="003E3F73" w:rsidP="003E3F73">
            <w:pPr>
              <w:spacing w:after="0"/>
              <w:rPr>
                <w:rFonts w:asciiTheme="minorHAnsi" w:hAnsiTheme="minorHAnsi" w:cstheme="minorHAnsi"/>
              </w:rPr>
            </w:pPr>
          </w:p>
        </w:tc>
      </w:tr>
      <w:tr w:rsidR="003E3F73" w:rsidRPr="00BF0860" w14:paraId="5A4B9023" w14:textId="01883615" w:rsidTr="00CA65F1">
        <w:trPr>
          <w:cantSplit/>
          <w:trHeight w:val="408"/>
        </w:trPr>
        <w:tc>
          <w:tcPr>
            <w:tcW w:w="1560" w:type="dxa"/>
            <w:vMerge/>
            <w:shd w:val="clear" w:color="auto" w:fill="auto"/>
            <w:tcMar>
              <w:top w:w="85" w:type="dxa"/>
              <w:bottom w:w="85" w:type="dxa"/>
            </w:tcMar>
          </w:tcPr>
          <w:p w14:paraId="6EBC0FC1" w14:textId="45526E21" w:rsidR="003E3F73" w:rsidRPr="00BF0860" w:rsidRDefault="003E3F73" w:rsidP="003E3F73">
            <w:pPr>
              <w:spacing w:after="0"/>
              <w:rPr>
                <w:rFonts w:asciiTheme="minorHAnsi" w:hAnsiTheme="minorHAnsi" w:cstheme="minorHAnsi"/>
              </w:rPr>
            </w:pPr>
          </w:p>
        </w:tc>
        <w:tc>
          <w:tcPr>
            <w:tcW w:w="567" w:type="dxa"/>
            <w:tcBorders>
              <w:top w:val="single" w:sz="4" w:space="0" w:color="000000"/>
              <w:bottom w:val="single" w:sz="4" w:space="0" w:color="000000"/>
            </w:tcBorders>
            <w:shd w:val="clear" w:color="auto" w:fill="auto"/>
          </w:tcPr>
          <w:p w14:paraId="1CD1927F" w14:textId="0657CD72" w:rsidR="003E3F73" w:rsidRPr="00BF0860" w:rsidRDefault="003E3F73" w:rsidP="003E3F73">
            <w:pPr>
              <w:spacing w:after="0"/>
              <w:rPr>
                <w:rFonts w:asciiTheme="minorHAnsi" w:hAnsiTheme="minorHAnsi" w:cstheme="minorHAnsi"/>
              </w:rPr>
            </w:pPr>
            <w:r w:rsidRPr="00BF0860">
              <w:rPr>
                <w:rFonts w:asciiTheme="minorHAnsi" w:hAnsiTheme="minorHAnsi" w:cstheme="minorHAnsi"/>
              </w:rPr>
              <w:t>12b</w:t>
            </w:r>
          </w:p>
        </w:tc>
        <w:tc>
          <w:tcPr>
            <w:tcW w:w="2835" w:type="dxa"/>
            <w:tcBorders>
              <w:top w:val="single" w:sz="4" w:space="0" w:color="000000"/>
              <w:bottom w:val="single" w:sz="4" w:space="0" w:color="000000"/>
            </w:tcBorders>
            <w:shd w:val="clear" w:color="auto" w:fill="auto"/>
          </w:tcPr>
          <w:p w14:paraId="3FB54B3C" w14:textId="7C672A60" w:rsidR="003E3F73" w:rsidRPr="00BF0860" w:rsidRDefault="003E3F73" w:rsidP="003E3F73">
            <w:pPr>
              <w:spacing w:after="0"/>
              <w:rPr>
                <w:rFonts w:asciiTheme="minorHAnsi" w:hAnsiTheme="minorHAnsi" w:cstheme="minorHAnsi"/>
              </w:rPr>
            </w:pPr>
            <w:r w:rsidRPr="00BF0860">
              <w:rPr>
                <w:rFonts w:asciiTheme="minorHAnsi" w:hAnsiTheme="minorHAnsi" w:cstheme="minorHAnsi"/>
              </w:rPr>
              <w:t>Methods for additional analyses, such as subgroup analyses and adjusted analyses</w:t>
            </w:r>
          </w:p>
        </w:tc>
        <w:tc>
          <w:tcPr>
            <w:tcW w:w="850" w:type="dxa"/>
            <w:tcBorders>
              <w:top w:val="single" w:sz="4" w:space="0" w:color="000000"/>
              <w:bottom w:val="single" w:sz="4" w:space="0" w:color="000000"/>
            </w:tcBorders>
            <w:shd w:val="clear" w:color="auto" w:fill="auto"/>
          </w:tcPr>
          <w:p w14:paraId="29141AD5" w14:textId="77777777" w:rsidR="003E3F73" w:rsidRPr="00BF0860" w:rsidRDefault="003E3F73" w:rsidP="003E3F73">
            <w:pPr>
              <w:spacing w:after="0"/>
              <w:rPr>
                <w:rFonts w:asciiTheme="minorHAnsi" w:hAnsiTheme="minorHAnsi" w:cstheme="minorHAnsi"/>
              </w:rPr>
            </w:pPr>
            <w:r w:rsidRPr="00BF0860">
              <w:rPr>
                <w:rFonts w:asciiTheme="minorHAnsi" w:hAnsiTheme="minorHAnsi" w:cstheme="minorHAnsi"/>
              </w:rPr>
              <w:t>12b†</w:t>
            </w:r>
          </w:p>
        </w:tc>
        <w:tc>
          <w:tcPr>
            <w:tcW w:w="3397" w:type="dxa"/>
            <w:tcBorders>
              <w:top w:val="single" w:sz="4" w:space="0" w:color="000000"/>
              <w:bottom w:val="single" w:sz="4" w:space="0" w:color="000000"/>
            </w:tcBorders>
            <w:shd w:val="clear" w:color="auto" w:fill="auto"/>
          </w:tcPr>
          <w:p w14:paraId="035635A6" w14:textId="64332A64" w:rsidR="003E3F73" w:rsidRPr="00BF0860" w:rsidRDefault="003E3F73" w:rsidP="003E3F73">
            <w:pPr>
              <w:spacing w:after="0"/>
              <w:rPr>
                <w:rFonts w:asciiTheme="minorHAnsi" w:hAnsiTheme="minorHAnsi" w:cstheme="minorHAnsi"/>
              </w:rPr>
            </w:pPr>
            <w:r w:rsidRPr="00002321">
              <w:t>Statistical methods for additional analyses (eg, subgroup and adjusted analyses, pharmacokinetics or pharmacodynamics, biomarker correlative analyses)</w:t>
            </w:r>
          </w:p>
        </w:tc>
        <w:tc>
          <w:tcPr>
            <w:tcW w:w="1134" w:type="dxa"/>
            <w:tcBorders>
              <w:top w:val="single" w:sz="4" w:space="0" w:color="000000"/>
              <w:bottom w:val="single" w:sz="4" w:space="0" w:color="000000"/>
            </w:tcBorders>
            <w:shd w:val="clear" w:color="auto" w:fill="F2F2F2" w:themeFill="background1" w:themeFillShade="F2"/>
          </w:tcPr>
          <w:p w14:paraId="618F6E09" w14:textId="77777777" w:rsidR="003E3F73" w:rsidRPr="00BF0860" w:rsidRDefault="003E3F73" w:rsidP="003E3F73">
            <w:pPr>
              <w:spacing w:after="0"/>
              <w:rPr>
                <w:rFonts w:asciiTheme="minorHAnsi" w:hAnsiTheme="minorHAnsi" w:cstheme="minorHAnsi"/>
              </w:rPr>
            </w:pPr>
          </w:p>
        </w:tc>
      </w:tr>
      <w:tr w:rsidR="003E3F73" w:rsidRPr="00BF0860" w14:paraId="40B3E4E4" w14:textId="34EE8ACF" w:rsidTr="00CA65F1">
        <w:trPr>
          <w:cantSplit/>
          <w:trHeight w:val="212"/>
        </w:trPr>
        <w:tc>
          <w:tcPr>
            <w:tcW w:w="1560" w:type="dxa"/>
            <w:vMerge/>
            <w:shd w:val="clear" w:color="auto" w:fill="auto"/>
            <w:tcMar>
              <w:top w:w="85" w:type="dxa"/>
              <w:bottom w:w="85" w:type="dxa"/>
            </w:tcMar>
          </w:tcPr>
          <w:p w14:paraId="1FE57B70" w14:textId="77777777" w:rsidR="003E3F73" w:rsidRPr="00BF0860" w:rsidRDefault="003E3F73" w:rsidP="003E3F73">
            <w:pPr>
              <w:spacing w:after="0"/>
              <w:rPr>
                <w:rFonts w:asciiTheme="minorHAnsi" w:hAnsiTheme="minorHAnsi" w:cstheme="minorHAnsi"/>
              </w:rPr>
            </w:pPr>
          </w:p>
        </w:tc>
        <w:tc>
          <w:tcPr>
            <w:tcW w:w="567" w:type="dxa"/>
            <w:tcBorders>
              <w:top w:val="single" w:sz="4" w:space="0" w:color="000000"/>
              <w:bottom w:val="single" w:sz="4" w:space="0" w:color="000000"/>
            </w:tcBorders>
            <w:shd w:val="clear" w:color="auto" w:fill="auto"/>
          </w:tcPr>
          <w:p w14:paraId="7707388F" w14:textId="77777777" w:rsidR="003E3F73" w:rsidRPr="00BF0860" w:rsidRDefault="003E3F73" w:rsidP="003E3F73">
            <w:pPr>
              <w:spacing w:after="0"/>
              <w:rPr>
                <w:rFonts w:asciiTheme="minorHAnsi" w:hAnsiTheme="minorHAnsi" w:cstheme="minorHAnsi"/>
              </w:rPr>
            </w:pPr>
          </w:p>
        </w:tc>
        <w:tc>
          <w:tcPr>
            <w:tcW w:w="2835" w:type="dxa"/>
            <w:tcBorders>
              <w:top w:val="single" w:sz="4" w:space="0" w:color="000000"/>
              <w:bottom w:val="single" w:sz="4" w:space="0" w:color="000000"/>
            </w:tcBorders>
            <w:shd w:val="clear" w:color="auto" w:fill="auto"/>
          </w:tcPr>
          <w:p w14:paraId="41BD40AB" w14:textId="2EEDE216" w:rsidR="003E3F73" w:rsidRPr="00BF0860" w:rsidRDefault="003E3F73" w:rsidP="003E3F73">
            <w:pPr>
              <w:spacing w:after="0"/>
              <w:rPr>
                <w:rFonts w:asciiTheme="minorHAnsi" w:hAnsiTheme="minorHAnsi" w:cstheme="minorHAnsi"/>
              </w:rPr>
            </w:pPr>
          </w:p>
        </w:tc>
        <w:tc>
          <w:tcPr>
            <w:tcW w:w="850" w:type="dxa"/>
            <w:tcBorders>
              <w:top w:val="single" w:sz="4" w:space="0" w:color="000000"/>
              <w:bottom w:val="single" w:sz="4" w:space="0" w:color="000000"/>
            </w:tcBorders>
            <w:shd w:val="clear" w:color="auto" w:fill="auto"/>
          </w:tcPr>
          <w:p w14:paraId="1466B6D1" w14:textId="77777777" w:rsidR="003E3F73" w:rsidRPr="00BF0860" w:rsidRDefault="003E3F73" w:rsidP="003E3F73">
            <w:pPr>
              <w:spacing w:after="0"/>
              <w:rPr>
                <w:rFonts w:asciiTheme="minorHAnsi" w:hAnsiTheme="minorHAnsi" w:cstheme="minorHAnsi"/>
              </w:rPr>
            </w:pPr>
            <w:r w:rsidRPr="00BF0860">
              <w:rPr>
                <w:rFonts w:asciiTheme="minorHAnsi" w:hAnsiTheme="minorHAnsi" w:cstheme="minorHAnsi"/>
              </w:rPr>
              <w:t>12c*</w:t>
            </w:r>
          </w:p>
        </w:tc>
        <w:tc>
          <w:tcPr>
            <w:tcW w:w="3397" w:type="dxa"/>
            <w:tcBorders>
              <w:top w:val="single" w:sz="4" w:space="0" w:color="000000"/>
              <w:bottom w:val="single" w:sz="4" w:space="0" w:color="000000"/>
            </w:tcBorders>
            <w:shd w:val="clear" w:color="auto" w:fill="auto"/>
          </w:tcPr>
          <w:p w14:paraId="43802979" w14:textId="627A693E" w:rsidR="003E3F73" w:rsidRPr="00BF0860" w:rsidRDefault="003E3F73" w:rsidP="003E3F73">
            <w:pPr>
              <w:spacing w:after="0"/>
              <w:rPr>
                <w:rFonts w:asciiTheme="minorHAnsi" w:hAnsiTheme="minorHAnsi" w:cstheme="minorHAnsi"/>
              </w:rPr>
            </w:pPr>
            <w:r w:rsidRPr="00002321">
              <w:t>Analysis population(s) (eg, evaluable population for dose-finding, safety population)</w:t>
            </w:r>
          </w:p>
        </w:tc>
        <w:tc>
          <w:tcPr>
            <w:tcW w:w="1134" w:type="dxa"/>
            <w:tcBorders>
              <w:top w:val="single" w:sz="4" w:space="0" w:color="000000"/>
              <w:bottom w:val="single" w:sz="4" w:space="0" w:color="000000"/>
            </w:tcBorders>
            <w:shd w:val="clear" w:color="auto" w:fill="F2F2F2" w:themeFill="background1" w:themeFillShade="F2"/>
          </w:tcPr>
          <w:p w14:paraId="3E4FE65D" w14:textId="77777777" w:rsidR="003E3F73" w:rsidRPr="00BF0860" w:rsidRDefault="003E3F73" w:rsidP="003E3F73">
            <w:pPr>
              <w:spacing w:after="0"/>
              <w:rPr>
                <w:rFonts w:asciiTheme="minorHAnsi" w:hAnsiTheme="minorHAnsi" w:cstheme="minorHAnsi"/>
              </w:rPr>
            </w:pPr>
          </w:p>
        </w:tc>
      </w:tr>
      <w:tr w:rsidR="003E3F73" w:rsidRPr="00BF0860" w14:paraId="7CB3A5D3" w14:textId="4BAB889C" w:rsidTr="00A1485D">
        <w:trPr>
          <w:cantSplit/>
          <w:trHeight w:val="2381"/>
        </w:trPr>
        <w:tc>
          <w:tcPr>
            <w:tcW w:w="1560" w:type="dxa"/>
            <w:vMerge/>
            <w:tcBorders>
              <w:bottom w:val="single" w:sz="4" w:space="0" w:color="000000"/>
            </w:tcBorders>
            <w:shd w:val="clear" w:color="auto" w:fill="auto"/>
            <w:tcMar>
              <w:top w:w="85" w:type="dxa"/>
              <w:bottom w:w="85" w:type="dxa"/>
            </w:tcMar>
          </w:tcPr>
          <w:p w14:paraId="5060C509" w14:textId="77777777" w:rsidR="003E3F73" w:rsidRPr="00BF0860" w:rsidRDefault="003E3F73" w:rsidP="003E3F73">
            <w:pPr>
              <w:spacing w:after="0"/>
              <w:rPr>
                <w:rFonts w:asciiTheme="minorHAnsi" w:hAnsiTheme="minorHAnsi" w:cstheme="minorHAnsi"/>
              </w:rPr>
            </w:pPr>
          </w:p>
        </w:tc>
        <w:tc>
          <w:tcPr>
            <w:tcW w:w="567" w:type="dxa"/>
            <w:tcBorders>
              <w:top w:val="single" w:sz="4" w:space="0" w:color="000000"/>
              <w:bottom w:val="single" w:sz="4" w:space="0" w:color="000000"/>
            </w:tcBorders>
            <w:shd w:val="clear" w:color="auto" w:fill="auto"/>
          </w:tcPr>
          <w:p w14:paraId="24E2CCCB" w14:textId="77777777" w:rsidR="003E3F73" w:rsidRPr="00BF0860" w:rsidRDefault="003E3F73" w:rsidP="003E3F73">
            <w:pPr>
              <w:spacing w:after="0"/>
              <w:rPr>
                <w:rFonts w:asciiTheme="minorHAnsi" w:hAnsiTheme="minorHAnsi" w:cstheme="minorHAnsi"/>
              </w:rPr>
            </w:pPr>
          </w:p>
        </w:tc>
        <w:tc>
          <w:tcPr>
            <w:tcW w:w="2835" w:type="dxa"/>
            <w:tcBorders>
              <w:top w:val="single" w:sz="4" w:space="0" w:color="000000"/>
              <w:bottom w:val="single" w:sz="4" w:space="0" w:color="000000"/>
            </w:tcBorders>
            <w:shd w:val="clear" w:color="auto" w:fill="auto"/>
          </w:tcPr>
          <w:p w14:paraId="2B73CBAE" w14:textId="6B11CC98" w:rsidR="003E3F73" w:rsidRPr="00BF0860" w:rsidRDefault="003E3F73" w:rsidP="003E3F73">
            <w:pPr>
              <w:spacing w:after="0"/>
              <w:rPr>
                <w:rFonts w:asciiTheme="minorHAnsi" w:hAnsiTheme="minorHAnsi" w:cstheme="minorHAnsi"/>
              </w:rPr>
            </w:pPr>
          </w:p>
        </w:tc>
        <w:tc>
          <w:tcPr>
            <w:tcW w:w="850" w:type="dxa"/>
            <w:tcBorders>
              <w:top w:val="single" w:sz="4" w:space="0" w:color="000000"/>
              <w:bottom w:val="single" w:sz="4" w:space="0" w:color="000000"/>
            </w:tcBorders>
            <w:shd w:val="clear" w:color="auto" w:fill="auto"/>
          </w:tcPr>
          <w:p w14:paraId="14598AC9" w14:textId="77777777" w:rsidR="003E3F73" w:rsidRPr="00BF0860" w:rsidRDefault="003E3F73" w:rsidP="003E3F73">
            <w:pPr>
              <w:spacing w:after="0"/>
              <w:rPr>
                <w:rFonts w:asciiTheme="minorHAnsi" w:hAnsiTheme="minorHAnsi" w:cstheme="minorHAnsi"/>
              </w:rPr>
            </w:pPr>
            <w:r w:rsidRPr="00BF0860">
              <w:rPr>
                <w:rFonts w:asciiTheme="minorHAnsi" w:hAnsiTheme="minorHAnsi" w:cstheme="minorHAnsi"/>
              </w:rPr>
              <w:t>12d*</w:t>
            </w:r>
          </w:p>
        </w:tc>
        <w:tc>
          <w:tcPr>
            <w:tcW w:w="3397" w:type="dxa"/>
            <w:tcBorders>
              <w:top w:val="single" w:sz="4" w:space="0" w:color="000000"/>
              <w:bottom w:val="single" w:sz="4" w:space="0" w:color="000000"/>
            </w:tcBorders>
            <w:shd w:val="clear" w:color="auto" w:fill="auto"/>
          </w:tcPr>
          <w:p w14:paraId="4A2DF9D1" w14:textId="46838AE9" w:rsidR="003E3F73" w:rsidRPr="00BF0860" w:rsidRDefault="003E3F73" w:rsidP="003E3F73">
            <w:pPr>
              <w:spacing w:after="0"/>
              <w:rPr>
                <w:rFonts w:asciiTheme="minorHAnsi" w:hAnsiTheme="minorHAnsi" w:cstheme="minorHAnsi"/>
              </w:rPr>
            </w:pPr>
            <w:r w:rsidRPr="00002321">
              <w:t>Strategies for handling intercurrent events occurring after treatment initiation (eg, how dosing adjustments were handled) that can affect either the interpretation or the existence of the measurements associated with the clinical question of interest, and any methods to handle missing data</w:t>
            </w:r>
          </w:p>
        </w:tc>
        <w:tc>
          <w:tcPr>
            <w:tcW w:w="1134" w:type="dxa"/>
            <w:tcBorders>
              <w:top w:val="single" w:sz="4" w:space="0" w:color="000000"/>
              <w:bottom w:val="single" w:sz="4" w:space="0" w:color="000000"/>
            </w:tcBorders>
            <w:shd w:val="clear" w:color="auto" w:fill="F2F2F2" w:themeFill="background1" w:themeFillShade="F2"/>
          </w:tcPr>
          <w:p w14:paraId="0EA4AE81" w14:textId="77777777" w:rsidR="003E3F73" w:rsidRPr="00BF0860" w:rsidRDefault="003E3F73" w:rsidP="003E3F73">
            <w:pPr>
              <w:spacing w:after="0"/>
              <w:rPr>
                <w:rFonts w:asciiTheme="minorHAnsi" w:hAnsiTheme="minorHAnsi" w:cstheme="minorHAnsi"/>
              </w:rPr>
            </w:pPr>
          </w:p>
        </w:tc>
      </w:tr>
      <w:tr w:rsidR="00CA65F1" w:rsidRPr="00BF0860" w14:paraId="5C279AE2" w14:textId="77777777" w:rsidTr="00A267AC">
        <w:trPr>
          <w:cantSplit/>
          <w:trHeight w:val="15"/>
        </w:trPr>
        <w:tc>
          <w:tcPr>
            <w:tcW w:w="10343" w:type="dxa"/>
            <w:gridSpan w:val="6"/>
            <w:tcBorders>
              <w:top w:val="single" w:sz="4" w:space="0" w:color="000000"/>
              <w:bottom w:val="single" w:sz="4" w:space="0" w:color="000000"/>
            </w:tcBorders>
            <w:shd w:val="clear" w:color="auto" w:fill="auto"/>
            <w:tcMar>
              <w:top w:w="85" w:type="dxa"/>
              <w:bottom w:w="85" w:type="dxa"/>
            </w:tcMar>
          </w:tcPr>
          <w:p w14:paraId="07FBA64D" w14:textId="0355E517" w:rsidR="00CA65F1" w:rsidRPr="00BF0860" w:rsidRDefault="00CA65F1" w:rsidP="00CA65F1">
            <w:pPr>
              <w:spacing w:after="0"/>
              <w:rPr>
                <w:rFonts w:asciiTheme="minorHAnsi" w:hAnsiTheme="minorHAnsi" w:cstheme="minorHAnsi"/>
              </w:rPr>
            </w:pPr>
            <w:r w:rsidRPr="00496FAA">
              <w:rPr>
                <w:rFonts w:asciiTheme="minorHAnsi" w:hAnsiTheme="minorHAnsi" w:cstheme="minorHAnsi"/>
                <w:b/>
                <w:bCs/>
              </w:rPr>
              <w:t>Results</w:t>
            </w:r>
          </w:p>
        </w:tc>
      </w:tr>
      <w:tr w:rsidR="008424A5" w:rsidRPr="00BF0860" w14:paraId="73EF7F38" w14:textId="4A312458" w:rsidTr="00CA65F1">
        <w:trPr>
          <w:cantSplit/>
          <w:trHeight w:val="1044"/>
        </w:trPr>
        <w:tc>
          <w:tcPr>
            <w:tcW w:w="1560" w:type="dxa"/>
            <w:vMerge w:val="restart"/>
            <w:tcBorders>
              <w:top w:val="single" w:sz="4" w:space="0" w:color="000000"/>
            </w:tcBorders>
            <w:shd w:val="clear" w:color="auto" w:fill="auto"/>
            <w:tcMar>
              <w:top w:w="85" w:type="dxa"/>
              <w:bottom w:w="85" w:type="dxa"/>
            </w:tcMar>
          </w:tcPr>
          <w:p w14:paraId="04C84350" w14:textId="3E61F6A9" w:rsidR="008424A5" w:rsidRPr="00BF0860" w:rsidRDefault="008424A5" w:rsidP="008424A5">
            <w:pPr>
              <w:spacing w:after="0"/>
              <w:rPr>
                <w:rFonts w:asciiTheme="minorHAnsi" w:hAnsiTheme="minorHAnsi" w:cstheme="minorHAnsi"/>
              </w:rPr>
            </w:pPr>
            <w:r w:rsidRPr="00496FAA">
              <w:rPr>
                <w:rFonts w:asciiTheme="minorHAnsi" w:hAnsiTheme="minorHAnsi" w:cstheme="minorHAnsi"/>
              </w:rPr>
              <w:lastRenderedPageBreak/>
              <w:t>Participant flow (a diagram is strongly recommended)</w:t>
            </w:r>
          </w:p>
        </w:tc>
        <w:tc>
          <w:tcPr>
            <w:tcW w:w="567" w:type="dxa"/>
            <w:tcBorders>
              <w:top w:val="single" w:sz="4" w:space="0" w:color="000000"/>
              <w:bottom w:val="single" w:sz="4" w:space="0" w:color="000000"/>
            </w:tcBorders>
            <w:shd w:val="clear" w:color="auto" w:fill="auto"/>
          </w:tcPr>
          <w:p w14:paraId="6DF2794B" w14:textId="68F0BC94" w:rsidR="008424A5" w:rsidRPr="002965A9" w:rsidRDefault="008424A5" w:rsidP="008424A5">
            <w:pPr>
              <w:spacing w:after="0"/>
            </w:pPr>
            <w:r w:rsidRPr="00BF0860">
              <w:rPr>
                <w:rFonts w:asciiTheme="minorHAnsi" w:hAnsiTheme="minorHAnsi" w:cstheme="minorHAnsi"/>
              </w:rPr>
              <w:t>13a</w:t>
            </w:r>
          </w:p>
        </w:tc>
        <w:tc>
          <w:tcPr>
            <w:tcW w:w="2835" w:type="dxa"/>
            <w:tcBorders>
              <w:top w:val="single" w:sz="4" w:space="0" w:color="000000"/>
              <w:bottom w:val="single" w:sz="4" w:space="0" w:color="000000"/>
            </w:tcBorders>
            <w:shd w:val="clear" w:color="auto" w:fill="auto"/>
          </w:tcPr>
          <w:p w14:paraId="11CB175A" w14:textId="3FD1C800" w:rsidR="008424A5" w:rsidRPr="00BF0860" w:rsidRDefault="008424A5" w:rsidP="008424A5">
            <w:pPr>
              <w:spacing w:after="0"/>
              <w:rPr>
                <w:rFonts w:asciiTheme="minorHAnsi" w:hAnsiTheme="minorHAnsi" w:cstheme="minorHAnsi"/>
              </w:rPr>
            </w:pPr>
            <w:r w:rsidRPr="002965A9">
              <w:t>For each group, the numbers of participants who were randomly assigned, received intended treatment, and were analysed for the primary outcome</w:t>
            </w:r>
          </w:p>
        </w:tc>
        <w:tc>
          <w:tcPr>
            <w:tcW w:w="850" w:type="dxa"/>
            <w:tcBorders>
              <w:top w:val="single" w:sz="4" w:space="0" w:color="000000"/>
              <w:bottom w:val="single" w:sz="4" w:space="0" w:color="000000"/>
            </w:tcBorders>
            <w:shd w:val="clear" w:color="auto" w:fill="auto"/>
          </w:tcPr>
          <w:p w14:paraId="374B8F85" w14:textId="77777777" w:rsidR="008424A5" w:rsidRPr="00BF0860" w:rsidRDefault="008424A5" w:rsidP="008424A5">
            <w:pPr>
              <w:spacing w:after="0"/>
              <w:rPr>
                <w:rFonts w:asciiTheme="minorHAnsi" w:hAnsiTheme="minorHAnsi" w:cstheme="minorHAnsi"/>
              </w:rPr>
            </w:pPr>
            <w:r w:rsidRPr="00BF0860">
              <w:rPr>
                <w:rFonts w:asciiTheme="minorHAnsi" w:hAnsiTheme="minorHAnsi" w:cstheme="minorHAnsi"/>
              </w:rPr>
              <w:t>13a†</w:t>
            </w:r>
          </w:p>
        </w:tc>
        <w:tc>
          <w:tcPr>
            <w:tcW w:w="3397" w:type="dxa"/>
            <w:tcBorders>
              <w:top w:val="single" w:sz="4" w:space="0" w:color="000000"/>
              <w:bottom w:val="single" w:sz="4" w:space="0" w:color="000000"/>
            </w:tcBorders>
            <w:shd w:val="clear" w:color="auto" w:fill="auto"/>
          </w:tcPr>
          <w:p w14:paraId="68CDA127" w14:textId="282C739A" w:rsidR="008424A5" w:rsidRPr="00BF0860" w:rsidRDefault="008424A5" w:rsidP="008424A5">
            <w:pPr>
              <w:spacing w:after="0"/>
              <w:rPr>
                <w:rFonts w:asciiTheme="minorHAnsi" w:hAnsiTheme="minorHAnsi" w:cstheme="minorHAnsi"/>
              </w:rPr>
            </w:pPr>
            <w:r w:rsidRPr="00EF5F3F">
              <w:t>For each group, the number of participants who were assigned to each dose level at each interim analysis (eg, for dosing decisions), received intended treatment, and were analysed for the primary outcome and, if applicable, any other outcomes used to inform prespecified adaptations</w:t>
            </w:r>
          </w:p>
        </w:tc>
        <w:tc>
          <w:tcPr>
            <w:tcW w:w="1134" w:type="dxa"/>
            <w:tcBorders>
              <w:top w:val="single" w:sz="4" w:space="0" w:color="000000"/>
              <w:bottom w:val="single" w:sz="4" w:space="0" w:color="000000"/>
            </w:tcBorders>
            <w:shd w:val="clear" w:color="auto" w:fill="F2F2F2" w:themeFill="background1" w:themeFillShade="F2"/>
          </w:tcPr>
          <w:p w14:paraId="5A4C21ED" w14:textId="77777777" w:rsidR="008424A5" w:rsidRPr="00BF0860" w:rsidRDefault="008424A5" w:rsidP="008424A5">
            <w:pPr>
              <w:spacing w:after="0"/>
              <w:rPr>
                <w:rFonts w:asciiTheme="minorHAnsi" w:hAnsiTheme="minorHAnsi" w:cstheme="minorHAnsi"/>
              </w:rPr>
            </w:pPr>
          </w:p>
        </w:tc>
      </w:tr>
      <w:tr w:rsidR="008424A5" w:rsidRPr="00BF0860" w14:paraId="56F4941A" w14:textId="0BF5C3CC" w:rsidTr="00CA65F1">
        <w:trPr>
          <w:cantSplit/>
          <w:trHeight w:val="340"/>
        </w:trPr>
        <w:tc>
          <w:tcPr>
            <w:tcW w:w="1560" w:type="dxa"/>
            <w:vMerge/>
            <w:tcBorders>
              <w:top w:val="single" w:sz="4" w:space="0" w:color="000000"/>
              <w:bottom w:val="single" w:sz="4" w:space="0" w:color="000000"/>
            </w:tcBorders>
            <w:shd w:val="clear" w:color="auto" w:fill="auto"/>
            <w:tcMar>
              <w:top w:w="85" w:type="dxa"/>
              <w:bottom w:w="85" w:type="dxa"/>
            </w:tcMar>
          </w:tcPr>
          <w:p w14:paraId="45F06D05" w14:textId="7F3EA6E0" w:rsidR="008424A5" w:rsidRPr="00BF0860" w:rsidRDefault="008424A5" w:rsidP="008424A5">
            <w:pPr>
              <w:spacing w:after="0"/>
              <w:rPr>
                <w:rFonts w:asciiTheme="minorHAnsi" w:hAnsiTheme="minorHAnsi" w:cstheme="minorHAnsi"/>
              </w:rPr>
            </w:pPr>
          </w:p>
        </w:tc>
        <w:tc>
          <w:tcPr>
            <w:tcW w:w="567" w:type="dxa"/>
            <w:tcBorders>
              <w:top w:val="single" w:sz="4" w:space="0" w:color="000000"/>
              <w:bottom w:val="single" w:sz="4" w:space="0" w:color="000000"/>
            </w:tcBorders>
            <w:shd w:val="clear" w:color="auto" w:fill="auto"/>
          </w:tcPr>
          <w:p w14:paraId="2A261226" w14:textId="767F7206" w:rsidR="008424A5" w:rsidRPr="002965A9" w:rsidRDefault="008424A5" w:rsidP="008424A5">
            <w:pPr>
              <w:spacing w:after="0"/>
            </w:pPr>
            <w:r w:rsidRPr="00BF0860">
              <w:rPr>
                <w:rFonts w:asciiTheme="minorHAnsi" w:hAnsiTheme="minorHAnsi" w:cstheme="minorHAnsi"/>
              </w:rPr>
              <w:t>13b</w:t>
            </w:r>
          </w:p>
        </w:tc>
        <w:tc>
          <w:tcPr>
            <w:tcW w:w="2835" w:type="dxa"/>
            <w:tcBorders>
              <w:top w:val="single" w:sz="4" w:space="0" w:color="000000"/>
              <w:bottom w:val="single" w:sz="4" w:space="0" w:color="000000"/>
            </w:tcBorders>
            <w:shd w:val="clear" w:color="auto" w:fill="auto"/>
          </w:tcPr>
          <w:p w14:paraId="33934563" w14:textId="0A243586" w:rsidR="008424A5" w:rsidRPr="00BF0860" w:rsidRDefault="008424A5" w:rsidP="008424A5">
            <w:pPr>
              <w:spacing w:after="0"/>
              <w:rPr>
                <w:rFonts w:asciiTheme="minorHAnsi" w:hAnsiTheme="minorHAnsi" w:cstheme="minorHAnsi"/>
              </w:rPr>
            </w:pPr>
            <w:r w:rsidRPr="002965A9">
              <w:t>For each group, losses and exclusions after randomisation, together with reasons</w:t>
            </w:r>
          </w:p>
        </w:tc>
        <w:tc>
          <w:tcPr>
            <w:tcW w:w="850" w:type="dxa"/>
            <w:tcBorders>
              <w:top w:val="single" w:sz="4" w:space="0" w:color="000000"/>
              <w:bottom w:val="single" w:sz="4" w:space="0" w:color="000000"/>
            </w:tcBorders>
            <w:shd w:val="clear" w:color="auto" w:fill="auto"/>
          </w:tcPr>
          <w:p w14:paraId="33D9C85F" w14:textId="77777777" w:rsidR="008424A5" w:rsidRPr="00BF0860" w:rsidRDefault="008424A5" w:rsidP="008424A5">
            <w:pPr>
              <w:spacing w:after="0"/>
              <w:rPr>
                <w:rFonts w:asciiTheme="minorHAnsi" w:hAnsiTheme="minorHAnsi" w:cstheme="minorHAnsi"/>
              </w:rPr>
            </w:pPr>
            <w:r w:rsidRPr="00BF0860">
              <w:rPr>
                <w:rFonts w:asciiTheme="minorHAnsi" w:hAnsiTheme="minorHAnsi" w:cstheme="minorHAnsi"/>
              </w:rPr>
              <w:t>13b†</w:t>
            </w:r>
          </w:p>
        </w:tc>
        <w:tc>
          <w:tcPr>
            <w:tcW w:w="3397" w:type="dxa"/>
            <w:tcBorders>
              <w:top w:val="single" w:sz="4" w:space="0" w:color="000000"/>
              <w:bottom w:val="single" w:sz="4" w:space="0" w:color="000000"/>
            </w:tcBorders>
            <w:shd w:val="clear" w:color="auto" w:fill="auto"/>
          </w:tcPr>
          <w:p w14:paraId="44E8C372" w14:textId="70AA08F0" w:rsidR="008424A5" w:rsidRPr="00BF0860" w:rsidRDefault="008424A5" w:rsidP="008424A5">
            <w:pPr>
              <w:spacing w:after="0"/>
              <w:rPr>
                <w:rFonts w:asciiTheme="minorHAnsi" w:hAnsiTheme="minorHAnsi" w:cstheme="minorHAnsi"/>
              </w:rPr>
            </w:pPr>
            <w:r w:rsidRPr="00EF5F3F">
              <w:t>For each group, losses and exclusions after allocation to each dose level, together with reasons</w:t>
            </w:r>
          </w:p>
        </w:tc>
        <w:tc>
          <w:tcPr>
            <w:tcW w:w="1134" w:type="dxa"/>
            <w:tcBorders>
              <w:top w:val="single" w:sz="4" w:space="0" w:color="000000"/>
              <w:bottom w:val="single" w:sz="4" w:space="0" w:color="000000"/>
            </w:tcBorders>
            <w:shd w:val="clear" w:color="auto" w:fill="F2F2F2" w:themeFill="background1" w:themeFillShade="F2"/>
          </w:tcPr>
          <w:p w14:paraId="6E6532FC" w14:textId="77777777" w:rsidR="008424A5" w:rsidRPr="00BF0860" w:rsidRDefault="008424A5" w:rsidP="008424A5">
            <w:pPr>
              <w:spacing w:after="0"/>
              <w:rPr>
                <w:rFonts w:asciiTheme="minorHAnsi" w:hAnsiTheme="minorHAnsi" w:cstheme="minorHAnsi"/>
              </w:rPr>
            </w:pPr>
          </w:p>
        </w:tc>
      </w:tr>
      <w:tr w:rsidR="00CA65F1" w:rsidRPr="00BF0860" w14:paraId="0BDCBE17" w14:textId="4F097484" w:rsidTr="00CA65F1">
        <w:trPr>
          <w:cantSplit/>
          <w:trHeight w:val="15"/>
        </w:trPr>
        <w:tc>
          <w:tcPr>
            <w:tcW w:w="1560" w:type="dxa"/>
            <w:vMerge w:val="restart"/>
            <w:tcBorders>
              <w:top w:val="single" w:sz="4" w:space="0" w:color="000000"/>
            </w:tcBorders>
            <w:shd w:val="clear" w:color="auto" w:fill="auto"/>
            <w:tcMar>
              <w:top w:w="85" w:type="dxa"/>
              <w:bottom w:w="85" w:type="dxa"/>
            </w:tcMar>
          </w:tcPr>
          <w:p w14:paraId="4F7EA968" w14:textId="069C09C3" w:rsidR="00CA65F1" w:rsidRPr="00BF0860" w:rsidRDefault="00CA65F1" w:rsidP="00CA65F1">
            <w:pPr>
              <w:spacing w:after="0"/>
              <w:rPr>
                <w:rFonts w:asciiTheme="minorHAnsi" w:hAnsiTheme="minorHAnsi" w:cstheme="minorHAnsi"/>
              </w:rPr>
            </w:pPr>
            <w:r w:rsidRPr="00BF0860">
              <w:rPr>
                <w:rFonts w:asciiTheme="minorHAnsi" w:hAnsiTheme="minorHAnsi" w:cstheme="minorHAnsi"/>
              </w:rPr>
              <w:t>Recruitment</w:t>
            </w:r>
          </w:p>
        </w:tc>
        <w:tc>
          <w:tcPr>
            <w:tcW w:w="567" w:type="dxa"/>
            <w:tcBorders>
              <w:top w:val="single" w:sz="4" w:space="0" w:color="000000"/>
              <w:bottom w:val="single" w:sz="4" w:space="0" w:color="000000"/>
            </w:tcBorders>
            <w:shd w:val="clear" w:color="auto" w:fill="auto"/>
          </w:tcPr>
          <w:p w14:paraId="6B75D4A2" w14:textId="382E41DD" w:rsidR="00CA65F1" w:rsidRPr="0006614B" w:rsidRDefault="00CA65F1" w:rsidP="00CA65F1">
            <w:pPr>
              <w:spacing w:after="0"/>
            </w:pPr>
            <w:r w:rsidRPr="00BF0860">
              <w:rPr>
                <w:rFonts w:asciiTheme="minorHAnsi" w:hAnsiTheme="minorHAnsi" w:cstheme="minorHAnsi"/>
              </w:rPr>
              <w:t>14a§</w:t>
            </w:r>
          </w:p>
        </w:tc>
        <w:tc>
          <w:tcPr>
            <w:tcW w:w="2835" w:type="dxa"/>
            <w:tcBorders>
              <w:top w:val="single" w:sz="4" w:space="0" w:color="000000"/>
              <w:bottom w:val="single" w:sz="4" w:space="0" w:color="000000"/>
            </w:tcBorders>
            <w:shd w:val="clear" w:color="auto" w:fill="auto"/>
          </w:tcPr>
          <w:p w14:paraId="4935E973" w14:textId="57D041B6" w:rsidR="00CA65F1" w:rsidRPr="00BF0860" w:rsidRDefault="00CA65F1" w:rsidP="00CA65F1">
            <w:pPr>
              <w:spacing w:after="0"/>
              <w:rPr>
                <w:rFonts w:asciiTheme="minorHAnsi" w:hAnsiTheme="minorHAnsi" w:cstheme="minorHAnsi"/>
              </w:rPr>
            </w:pPr>
            <w:r w:rsidRPr="0006614B">
              <w:t>Dates defining the periods of recruitment and follow-up</w:t>
            </w:r>
          </w:p>
        </w:tc>
        <w:tc>
          <w:tcPr>
            <w:tcW w:w="850" w:type="dxa"/>
            <w:tcBorders>
              <w:top w:val="single" w:sz="4" w:space="0" w:color="000000"/>
              <w:bottom w:val="single" w:sz="4" w:space="0" w:color="000000"/>
            </w:tcBorders>
            <w:shd w:val="clear" w:color="auto" w:fill="auto"/>
          </w:tcPr>
          <w:p w14:paraId="3449C57B" w14:textId="636B0C19" w:rsidR="00CA65F1" w:rsidRPr="00BF0860" w:rsidRDefault="00CA65F1" w:rsidP="00CA65F1">
            <w:pPr>
              <w:spacing w:after="0"/>
              <w:rPr>
                <w:rFonts w:asciiTheme="minorHAnsi" w:hAnsiTheme="minorHAnsi" w:cstheme="minorHAnsi"/>
              </w:rPr>
            </w:pPr>
            <w:r w:rsidRPr="00BF0860">
              <w:rPr>
                <w:rFonts w:asciiTheme="minorHAnsi" w:hAnsiTheme="minorHAnsi" w:cstheme="minorHAnsi"/>
              </w:rPr>
              <w:t>14a§</w:t>
            </w:r>
          </w:p>
        </w:tc>
        <w:tc>
          <w:tcPr>
            <w:tcW w:w="3397" w:type="dxa"/>
            <w:tcBorders>
              <w:top w:val="single" w:sz="4" w:space="0" w:color="000000"/>
              <w:bottom w:val="single" w:sz="4" w:space="0" w:color="000000"/>
            </w:tcBorders>
            <w:shd w:val="clear" w:color="auto" w:fill="auto"/>
          </w:tcPr>
          <w:p w14:paraId="0D29DE52" w14:textId="77777777" w:rsidR="00CA65F1" w:rsidRPr="00BF0860" w:rsidRDefault="00CA65F1" w:rsidP="00CA65F1">
            <w:pPr>
              <w:spacing w:after="0"/>
              <w:rPr>
                <w:rFonts w:asciiTheme="minorHAnsi" w:hAnsiTheme="minorHAnsi" w:cstheme="minorHAnsi"/>
              </w:rPr>
            </w:pPr>
          </w:p>
        </w:tc>
        <w:tc>
          <w:tcPr>
            <w:tcW w:w="1134" w:type="dxa"/>
            <w:tcBorders>
              <w:top w:val="single" w:sz="4" w:space="0" w:color="000000"/>
              <w:bottom w:val="single" w:sz="4" w:space="0" w:color="000000"/>
            </w:tcBorders>
            <w:shd w:val="clear" w:color="auto" w:fill="F2F2F2" w:themeFill="background1" w:themeFillShade="F2"/>
          </w:tcPr>
          <w:p w14:paraId="38C7C4AB" w14:textId="77777777" w:rsidR="00CA65F1" w:rsidRPr="00BF0860" w:rsidRDefault="00CA65F1" w:rsidP="00CA65F1">
            <w:pPr>
              <w:spacing w:after="0"/>
              <w:rPr>
                <w:rFonts w:asciiTheme="minorHAnsi" w:hAnsiTheme="minorHAnsi" w:cstheme="minorHAnsi"/>
              </w:rPr>
            </w:pPr>
          </w:p>
        </w:tc>
      </w:tr>
      <w:tr w:rsidR="00CA65F1" w:rsidRPr="00BF0860" w14:paraId="75B514C1" w14:textId="5D72FD86" w:rsidTr="00CA65F1">
        <w:trPr>
          <w:cantSplit/>
          <w:trHeight w:val="163"/>
        </w:trPr>
        <w:tc>
          <w:tcPr>
            <w:tcW w:w="1560" w:type="dxa"/>
            <w:vMerge/>
            <w:shd w:val="clear" w:color="auto" w:fill="auto"/>
            <w:tcMar>
              <w:top w:w="85" w:type="dxa"/>
              <w:bottom w:w="85" w:type="dxa"/>
            </w:tcMar>
          </w:tcPr>
          <w:p w14:paraId="2E753832" w14:textId="49073090" w:rsidR="00CA65F1" w:rsidRPr="00BF0860" w:rsidRDefault="00CA65F1" w:rsidP="00CA65F1">
            <w:pPr>
              <w:spacing w:after="0"/>
              <w:rPr>
                <w:rFonts w:asciiTheme="minorHAnsi" w:hAnsiTheme="minorHAnsi" w:cstheme="minorHAnsi"/>
              </w:rPr>
            </w:pPr>
          </w:p>
        </w:tc>
        <w:tc>
          <w:tcPr>
            <w:tcW w:w="567" w:type="dxa"/>
            <w:tcBorders>
              <w:top w:val="single" w:sz="4" w:space="0" w:color="000000"/>
              <w:bottom w:val="single" w:sz="4" w:space="0" w:color="000000"/>
            </w:tcBorders>
            <w:shd w:val="clear" w:color="auto" w:fill="auto"/>
          </w:tcPr>
          <w:p w14:paraId="047C7FD7" w14:textId="61A17CD8" w:rsidR="00CA65F1" w:rsidRPr="0006614B" w:rsidRDefault="00CA65F1" w:rsidP="00CA65F1">
            <w:pPr>
              <w:spacing w:after="0"/>
            </w:pPr>
            <w:r w:rsidRPr="00BF0860">
              <w:rPr>
                <w:rFonts w:asciiTheme="minorHAnsi" w:hAnsiTheme="minorHAnsi" w:cstheme="minorHAnsi"/>
              </w:rPr>
              <w:t>14b§</w:t>
            </w:r>
          </w:p>
        </w:tc>
        <w:tc>
          <w:tcPr>
            <w:tcW w:w="2835" w:type="dxa"/>
            <w:tcBorders>
              <w:top w:val="single" w:sz="4" w:space="0" w:color="000000"/>
              <w:bottom w:val="single" w:sz="4" w:space="0" w:color="000000"/>
            </w:tcBorders>
            <w:shd w:val="clear" w:color="auto" w:fill="auto"/>
          </w:tcPr>
          <w:p w14:paraId="61F9A6B6" w14:textId="226B2BD0" w:rsidR="00CA65F1" w:rsidRPr="00BF0860" w:rsidRDefault="00CA65F1" w:rsidP="00CA65F1">
            <w:pPr>
              <w:spacing w:after="0"/>
              <w:rPr>
                <w:rFonts w:asciiTheme="minorHAnsi" w:hAnsiTheme="minorHAnsi" w:cstheme="minorHAnsi"/>
              </w:rPr>
            </w:pPr>
            <w:r w:rsidRPr="0006614B">
              <w:t>Why the trial ended or was stopped</w:t>
            </w:r>
          </w:p>
        </w:tc>
        <w:tc>
          <w:tcPr>
            <w:tcW w:w="850" w:type="dxa"/>
            <w:tcBorders>
              <w:top w:val="single" w:sz="4" w:space="0" w:color="000000"/>
              <w:bottom w:val="single" w:sz="4" w:space="0" w:color="000000"/>
            </w:tcBorders>
            <w:shd w:val="clear" w:color="auto" w:fill="auto"/>
          </w:tcPr>
          <w:p w14:paraId="417D7812" w14:textId="1CBBF885" w:rsidR="00CA65F1" w:rsidRPr="00BF0860" w:rsidRDefault="00CA65F1" w:rsidP="00CA65F1">
            <w:pPr>
              <w:spacing w:after="0"/>
              <w:rPr>
                <w:rFonts w:asciiTheme="minorHAnsi" w:hAnsiTheme="minorHAnsi" w:cstheme="minorHAnsi"/>
              </w:rPr>
            </w:pPr>
            <w:r w:rsidRPr="00BF0860">
              <w:rPr>
                <w:rFonts w:asciiTheme="minorHAnsi" w:hAnsiTheme="minorHAnsi" w:cstheme="minorHAnsi"/>
              </w:rPr>
              <w:t>14b§</w:t>
            </w:r>
          </w:p>
        </w:tc>
        <w:tc>
          <w:tcPr>
            <w:tcW w:w="3397" w:type="dxa"/>
            <w:tcBorders>
              <w:top w:val="single" w:sz="4" w:space="0" w:color="000000"/>
              <w:bottom w:val="single" w:sz="4" w:space="0" w:color="000000"/>
            </w:tcBorders>
            <w:shd w:val="clear" w:color="auto" w:fill="auto"/>
          </w:tcPr>
          <w:p w14:paraId="05743038" w14:textId="77777777" w:rsidR="00CA65F1" w:rsidRPr="00BF0860" w:rsidRDefault="00CA65F1" w:rsidP="00CA65F1">
            <w:pPr>
              <w:spacing w:after="0"/>
              <w:rPr>
                <w:rFonts w:asciiTheme="minorHAnsi" w:hAnsiTheme="minorHAnsi" w:cstheme="minorHAnsi"/>
              </w:rPr>
            </w:pPr>
          </w:p>
        </w:tc>
        <w:tc>
          <w:tcPr>
            <w:tcW w:w="1134" w:type="dxa"/>
            <w:tcBorders>
              <w:top w:val="single" w:sz="4" w:space="0" w:color="000000"/>
              <w:bottom w:val="single" w:sz="4" w:space="0" w:color="000000"/>
            </w:tcBorders>
            <w:shd w:val="clear" w:color="auto" w:fill="F2F2F2" w:themeFill="background1" w:themeFillShade="F2"/>
          </w:tcPr>
          <w:p w14:paraId="1F74D7F8" w14:textId="77777777" w:rsidR="00CA65F1" w:rsidRPr="00BF0860" w:rsidRDefault="00CA65F1" w:rsidP="00CA65F1">
            <w:pPr>
              <w:spacing w:after="0"/>
              <w:rPr>
                <w:rFonts w:asciiTheme="minorHAnsi" w:hAnsiTheme="minorHAnsi" w:cstheme="minorHAnsi"/>
              </w:rPr>
            </w:pPr>
          </w:p>
        </w:tc>
      </w:tr>
      <w:tr w:rsidR="007264A8" w:rsidRPr="00BF0860" w14:paraId="56180039" w14:textId="2E3E3A6A" w:rsidTr="00CA65F1">
        <w:trPr>
          <w:cantSplit/>
          <w:trHeight w:val="465"/>
        </w:trPr>
        <w:tc>
          <w:tcPr>
            <w:tcW w:w="1560" w:type="dxa"/>
            <w:vMerge/>
            <w:tcBorders>
              <w:bottom w:val="single" w:sz="4" w:space="0" w:color="000000"/>
            </w:tcBorders>
            <w:shd w:val="clear" w:color="auto" w:fill="auto"/>
            <w:tcMar>
              <w:top w:w="85" w:type="dxa"/>
              <w:bottom w:w="85" w:type="dxa"/>
            </w:tcMar>
          </w:tcPr>
          <w:p w14:paraId="3EEA3988" w14:textId="77777777" w:rsidR="007264A8" w:rsidRPr="00BF0860" w:rsidRDefault="007264A8" w:rsidP="007264A8">
            <w:pPr>
              <w:spacing w:after="0"/>
              <w:rPr>
                <w:rFonts w:asciiTheme="minorHAnsi" w:hAnsiTheme="minorHAnsi" w:cstheme="minorHAnsi"/>
              </w:rPr>
            </w:pPr>
          </w:p>
        </w:tc>
        <w:tc>
          <w:tcPr>
            <w:tcW w:w="567" w:type="dxa"/>
            <w:tcBorders>
              <w:top w:val="single" w:sz="4" w:space="0" w:color="000000"/>
              <w:bottom w:val="single" w:sz="4" w:space="0" w:color="000000"/>
            </w:tcBorders>
            <w:shd w:val="clear" w:color="auto" w:fill="auto"/>
          </w:tcPr>
          <w:p w14:paraId="56B0D21A" w14:textId="77777777" w:rsidR="007264A8" w:rsidRPr="00BF0860" w:rsidRDefault="007264A8" w:rsidP="007264A8">
            <w:pPr>
              <w:spacing w:after="0"/>
              <w:rPr>
                <w:rFonts w:asciiTheme="minorHAnsi" w:hAnsiTheme="minorHAnsi" w:cstheme="minorHAnsi"/>
              </w:rPr>
            </w:pPr>
          </w:p>
        </w:tc>
        <w:tc>
          <w:tcPr>
            <w:tcW w:w="2835" w:type="dxa"/>
            <w:tcBorders>
              <w:top w:val="single" w:sz="4" w:space="0" w:color="000000"/>
              <w:bottom w:val="single" w:sz="4" w:space="0" w:color="000000"/>
            </w:tcBorders>
            <w:shd w:val="clear" w:color="auto" w:fill="auto"/>
          </w:tcPr>
          <w:p w14:paraId="3AADF557" w14:textId="37411434" w:rsidR="007264A8" w:rsidRPr="00BF0860" w:rsidRDefault="007264A8" w:rsidP="007264A8">
            <w:pPr>
              <w:spacing w:after="0"/>
              <w:rPr>
                <w:rFonts w:asciiTheme="minorHAnsi" w:hAnsiTheme="minorHAnsi" w:cstheme="minorHAnsi"/>
              </w:rPr>
            </w:pPr>
          </w:p>
        </w:tc>
        <w:tc>
          <w:tcPr>
            <w:tcW w:w="850" w:type="dxa"/>
            <w:tcBorders>
              <w:top w:val="single" w:sz="4" w:space="0" w:color="000000"/>
              <w:bottom w:val="single" w:sz="4" w:space="0" w:color="000000"/>
            </w:tcBorders>
            <w:shd w:val="clear" w:color="auto" w:fill="auto"/>
          </w:tcPr>
          <w:p w14:paraId="3EA9E9C4" w14:textId="77777777" w:rsidR="007264A8" w:rsidRPr="00BF0860" w:rsidRDefault="007264A8" w:rsidP="007264A8">
            <w:pPr>
              <w:spacing w:after="0"/>
              <w:rPr>
                <w:rFonts w:asciiTheme="minorHAnsi" w:hAnsiTheme="minorHAnsi" w:cstheme="minorHAnsi"/>
              </w:rPr>
            </w:pPr>
            <w:r w:rsidRPr="00BF0860">
              <w:rPr>
                <w:rFonts w:asciiTheme="minorHAnsi" w:hAnsiTheme="minorHAnsi" w:cstheme="minorHAnsi"/>
              </w:rPr>
              <w:t>14c*</w:t>
            </w:r>
          </w:p>
        </w:tc>
        <w:tc>
          <w:tcPr>
            <w:tcW w:w="3397" w:type="dxa"/>
            <w:tcBorders>
              <w:top w:val="single" w:sz="4" w:space="0" w:color="000000"/>
              <w:bottom w:val="single" w:sz="4" w:space="0" w:color="000000"/>
            </w:tcBorders>
            <w:shd w:val="clear" w:color="auto" w:fill="auto"/>
          </w:tcPr>
          <w:p w14:paraId="1779D1E8" w14:textId="7031A63E" w:rsidR="007264A8" w:rsidRPr="00BF0860" w:rsidRDefault="007264A8" w:rsidP="007264A8">
            <w:pPr>
              <w:spacing w:after="0"/>
              <w:rPr>
                <w:rFonts w:asciiTheme="minorHAnsi" w:hAnsiTheme="minorHAnsi" w:cstheme="minorHAnsi"/>
              </w:rPr>
            </w:pPr>
            <w:r w:rsidRPr="00C87649">
              <w:t>Trial adaptation decisions made (including on what basis they were made, and when) in light of the prespecified decision making criteria and observed accrued data</w:t>
            </w:r>
          </w:p>
        </w:tc>
        <w:tc>
          <w:tcPr>
            <w:tcW w:w="1134" w:type="dxa"/>
            <w:tcBorders>
              <w:top w:val="single" w:sz="4" w:space="0" w:color="000000"/>
              <w:bottom w:val="single" w:sz="4" w:space="0" w:color="000000"/>
            </w:tcBorders>
            <w:shd w:val="clear" w:color="auto" w:fill="F2F2F2" w:themeFill="background1" w:themeFillShade="F2"/>
          </w:tcPr>
          <w:p w14:paraId="2453D17F" w14:textId="77777777" w:rsidR="007264A8" w:rsidRPr="00BF0860" w:rsidRDefault="007264A8" w:rsidP="007264A8">
            <w:pPr>
              <w:spacing w:after="0"/>
              <w:rPr>
                <w:rFonts w:asciiTheme="minorHAnsi" w:hAnsiTheme="minorHAnsi" w:cstheme="minorHAnsi"/>
              </w:rPr>
            </w:pPr>
          </w:p>
        </w:tc>
      </w:tr>
      <w:tr w:rsidR="007264A8" w:rsidRPr="00BF0860" w14:paraId="1D3DF0FA" w14:textId="6F8FF079" w:rsidTr="00CA65F1">
        <w:trPr>
          <w:cantSplit/>
          <w:trHeight w:val="408"/>
        </w:trPr>
        <w:tc>
          <w:tcPr>
            <w:tcW w:w="1560" w:type="dxa"/>
            <w:tcBorders>
              <w:top w:val="single" w:sz="4" w:space="0" w:color="000000"/>
              <w:bottom w:val="single" w:sz="4" w:space="0" w:color="000000"/>
            </w:tcBorders>
            <w:shd w:val="clear" w:color="auto" w:fill="auto"/>
            <w:tcMar>
              <w:top w:w="85" w:type="dxa"/>
              <w:bottom w:w="85" w:type="dxa"/>
            </w:tcMar>
          </w:tcPr>
          <w:p w14:paraId="37BAEE3F" w14:textId="30956EDF" w:rsidR="007264A8" w:rsidRPr="00BF0860" w:rsidRDefault="007264A8" w:rsidP="007264A8">
            <w:pPr>
              <w:spacing w:after="0"/>
              <w:rPr>
                <w:rFonts w:asciiTheme="minorHAnsi" w:hAnsiTheme="minorHAnsi" w:cstheme="minorHAnsi"/>
              </w:rPr>
            </w:pPr>
            <w:r w:rsidRPr="00BF0860">
              <w:rPr>
                <w:rFonts w:asciiTheme="minorHAnsi" w:hAnsiTheme="minorHAnsi" w:cstheme="minorHAnsi"/>
              </w:rPr>
              <w:t>Baseline data</w:t>
            </w:r>
          </w:p>
        </w:tc>
        <w:tc>
          <w:tcPr>
            <w:tcW w:w="567" w:type="dxa"/>
            <w:tcBorders>
              <w:top w:val="single" w:sz="4" w:space="0" w:color="000000"/>
              <w:bottom w:val="single" w:sz="4" w:space="0" w:color="000000"/>
            </w:tcBorders>
            <w:shd w:val="clear" w:color="auto" w:fill="auto"/>
          </w:tcPr>
          <w:p w14:paraId="3F877AEE" w14:textId="37A0A388" w:rsidR="007264A8" w:rsidRPr="008E4C5C" w:rsidRDefault="007264A8" w:rsidP="007264A8">
            <w:pPr>
              <w:spacing w:after="0"/>
              <w:rPr>
                <w:rFonts w:asciiTheme="minorHAnsi" w:hAnsiTheme="minorHAnsi" w:cstheme="minorHAnsi"/>
              </w:rPr>
            </w:pPr>
            <w:r w:rsidRPr="00BF0860">
              <w:rPr>
                <w:rFonts w:asciiTheme="minorHAnsi" w:hAnsiTheme="minorHAnsi" w:cstheme="minorHAnsi"/>
              </w:rPr>
              <w:t>15</w:t>
            </w:r>
          </w:p>
        </w:tc>
        <w:tc>
          <w:tcPr>
            <w:tcW w:w="2835" w:type="dxa"/>
            <w:tcBorders>
              <w:top w:val="single" w:sz="4" w:space="0" w:color="000000"/>
              <w:bottom w:val="single" w:sz="4" w:space="0" w:color="000000"/>
            </w:tcBorders>
            <w:shd w:val="clear" w:color="auto" w:fill="auto"/>
          </w:tcPr>
          <w:p w14:paraId="1952A59B" w14:textId="6F8E4204" w:rsidR="007264A8" w:rsidRPr="00BF0860" w:rsidRDefault="007264A8" w:rsidP="007264A8">
            <w:pPr>
              <w:spacing w:after="0"/>
              <w:rPr>
                <w:rFonts w:asciiTheme="minorHAnsi" w:hAnsiTheme="minorHAnsi" w:cstheme="minorHAnsi"/>
              </w:rPr>
            </w:pPr>
            <w:r w:rsidRPr="008E4C5C">
              <w:rPr>
                <w:rFonts w:asciiTheme="minorHAnsi" w:hAnsiTheme="minorHAnsi" w:cstheme="minorHAnsi"/>
              </w:rPr>
              <w:t>A table showing baseline demographic and clinical characteristics for each group</w:t>
            </w:r>
          </w:p>
        </w:tc>
        <w:tc>
          <w:tcPr>
            <w:tcW w:w="850" w:type="dxa"/>
            <w:tcBorders>
              <w:top w:val="single" w:sz="4" w:space="0" w:color="000000"/>
              <w:bottom w:val="single" w:sz="4" w:space="0" w:color="000000"/>
            </w:tcBorders>
            <w:shd w:val="clear" w:color="auto" w:fill="auto"/>
          </w:tcPr>
          <w:p w14:paraId="12A7E010" w14:textId="77777777" w:rsidR="007264A8" w:rsidRPr="00BF0860" w:rsidRDefault="007264A8" w:rsidP="007264A8">
            <w:pPr>
              <w:spacing w:after="0"/>
              <w:rPr>
                <w:rFonts w:asciiTheme="minorHAnsi" w:hAnsiTheme="minorHAnsi" w:cstheme="minorHAnsi"/>
              </w:rPr>
            </w:pPr>
            <w:r w:rsidRPr="00BF0860">
              <w:rPr>
                <w:rFonts w:asciiTheme="minorHAnsi" w:hAnsiTheme="minorHAnsi" w:cstheme="minorHAnsi"/>
              </w:rPr>
              <w:t>15†</w:t>
            </w:r>
          </w:p>
        </w:tc>
        <w:tc>
          <w:tcPr>
            <w:tcW w:w="3397" w:type="dxa"/>
            <w:tcBorders>
              <w:top w:val="single" w:sz="4" w:space="0" w:color="000000"/>
              <w:bottom w:val="single" w:sz="4" w:space="0" w:color="000000"/>
            </w:tcBorders>
            <w:shd w:val="clear" w:color="auto" w:fill="auto"/>
          </w:tcPr>
          <w:p w14:paraId="4D4B747E" w14:textId="55E73602" w:rsidR="007264A8" w:rsidRPr="00BF0860" w:rsidRDefault="007264A8" w:rsidP="007264A8">
            <w:pPr>
              <w:spacing w:after="0"/>
              <w:rPr>
                <w:rFonts w:asciiTheme="minorHAnsi" w:hAnsiTheme="minorHAnsi" w:cstheme="minorHAnsi"/>
              </w:rPr>
            </w:pPr>
            <w:r w:rsidRPr="00C87649">
              <w:t>Baseline demographic and clinical characteristics across each dose level within each group, where appropriate</w:t>
            </w:r>
          </w:p>
        </w:tc>
        <w:tc>
          <w:tcPr>
            <w:tcW w:w="1134" w:type="dxa"/>
            <w:tcBorders>
              <w:top w:val="single" w:sz="4" w:space="0" w:color="000000"/>
              <w:bottom w:val="single" w:sz="4" w:space="0" w:color="000000"/>
            </w:tcBorders>
            <w:shd w:val="clear" w:color="auto" w:fill="F2F2F2" w:themeFill="background1" w:themeFillShade="F2"/>
          </w:tcPr>
          <w:p w14:paraId="000955E9" w14:textId="77777777" w:rsidR="007264A8" w:rsidRPr="00BF0860" w:rsidRDefault="007264A8" w:rsidP="007264A8">
            <w:pPr>
              <w:spacing w:after="0"/>
              <w:rPr>
                <w:rFonts w:asciiTheme="minorHAnsi" w:hAnsiTheme="minorHAnsi" w:cstheme="minorHAnsi"/>
              </w:rPr>
            </w:pPr>
          </w:p>
        </w:tc>
      </w:tr>
      <w:tr w:rsidR="007264A8" w:rsidRPr="00BF0860" w14:paraId="303553A2" w14:textId="63456801" w:rsidTr="00CA65F1">
        <w:trPr>
          <w:cantSplit/>
          <w:trHeight w:val="315"/>
        </w:trPr>
        <w:tc>
          <w:tcPr>
            <w:tcW w:w="1560" w:type="dxa"/>
            <w:tcBorders>
              <w:top w:val="single" w:sz="4" w:space="0" w:color="000000"/>
              <w:bottom w:val="single" w:sz="4" w:space="0" w:color="000000"/>
            </w:tcBorders>
            <w:shd w:val="clear" w:color="auto" w:fill="auto"/>
            <w:tcMar>
              <w:top w:w="85" w:type="dxa"/>
              <w:bottom w:w="85" w:type="dxa"/>
            </w:tcMar>
          </w:tcPr>
          <w:p w14:paraId="4102D675" w14:textId="1C710ED2" w:rsidR="007264A8" w:rsidRPr="00BF0860" w:rsidRDefault="007264A8" w:rsidP="007264A8">
            <w:pPr>
              <w:spacing w:after="0"/>
              <w:rPr>
                <w:rFonts w:asciiTheme="minorHAnsi" w:hAnsiTheme="minorHAnsi" w:cstheme="minorHAnsi"/>
              </w:rPr>
            </w:pPr>
            <w:r w:rsidRPr="00BF0860">
              <w:rPr>
                <w:rFonts w:asciiTheme="minorHAnsi" w:hAnsiTheme="minorHAnsi" w:cstheme="minorHAnsi"/>
              </w:rPr>
              <w:t>Numbers analysed</w:t>
            </w:r>
          </w:p>
        </w:tc>
        <w:tc>
          <w:tcPr>
            <w:tcW w:w="567" w:type="dxa"/>
            <w:tcBorders>
              <w:top w:val="single" w:sz="4" w:space="0" w:color="000000"/>
              <w:bottom w:val="single" w:sz="4" w:space="0" w:color="000000"/>
            </w:tcBorders>
            <w:shd w:val="clear" w:color="auto" w:fill="auto"/>
          </w:tcPr>
          <w:p w14:paraId="0B63234B" w14:textId="695F6DF1" w:rsidR="007264A8" w:rsidRPr="00856F61" w:rsidRDefault="007264A8" w:rsidP="007264A8">
            <w:pPr>
              <w:spacing w:after="0"/>
              <w:rPr>
                <w:rFonts w:asciiTheme="minorHAnsi" w:hAnsiTheme="minorHAnsi" w:cstheme="minorHAnsi"/>
              </w:rPr>
            </w:pPr>
            <w:r w:rsidRPr="00BF0860">
              <w:rPr>
                <w:rFonts w:asciiTheme="minorHAnsi" w:hAnsiTheme="minorHAnsi" w:cstheme="minorHAnsi"/>
              </w:rPr>
              <w:t>16</w:t>
            </w:r>
          </w:p>
        </w:tc>
        <w:tc>
          <w:tcPr>
            <w:tcW w:w="2835" w:type="dxa"/>
            <w:tcBorders>
              <w:top w:val="single" w:sz="4" w:space="0" w:color="000000"/>
              <w:bottom w:val="single" w:sz="4" w:space="0" w:color="000000"/>
            </w:tcBorders>
            <w:shd w:val="clear" w:color="auto" w:fill="auto"/>
          </w:tcPr>
          <w:p w14:paraId="24EA2571" w14:textId="408D64DC" w:rsidR="007264A8" w:rsidRPr="00BF0860" w:rsidRDefault="007264A8" w:rsidP="007264A8">
            <w:pPr>
              <w:spacing w:after="0"/>
              <w:rPr>
                <w:rFonts w:asciiTheme="minorHAnsi" w:hAnsiTheme="minorHAnsi" w:cstheme="minorHAnsi"/>
              </w:rPr>
            </w:pPr>
            <w:r w:rsidRPr="00856F61">
              <w:rPr>
                <w:rFonts w:asciiTheme="minorHAnsi" w:hAnsiTheme="minorHAnsi" w:cstheme="minorHAnsi"/>
              </w:rPr>
              <w:t>For each group, number of participants (denominator) included in each analysis and whether the analysis was by original assigned groups</w:t>
            </w:r>
          </w:p>
        </w:tc>
        <w:tc>
          <w:tcPr>
            <w:tcW w:w="850" w:type="dxa"/>
            <w:tcBorders>
              <w:top w:val="single" w:sz="4" w:space="0" w:color="000000"/>
              <w:bottom w:val="single" w:sz="4" w:space="0" w:color="000000"/>
            </w:tcBorders>
            <w:shd w:val="clear" w:color="auto" w:fill="auto"/>
          </w:tcPr>
          <w:p w14:paraId="45AB18D9" w14:textId="77777777" w:rsidR="007264A8" w:rsidRPr="00BF0860" w:rsidRDefault="007264A8" w:rsidP="007264A8">
            <w:pPr>
              <w:spacing w:after="0"/>
              <w:rPr>
                <w:rFonts w:asciiTheme="minorHAnsi" w:hAnsiTheme="minorHAnsi" w:cstheme="minorHAnsi"/>
              </w:rPr>
            </w:pPr>
            <w:r w:rsidRPr="00BF0860">
              <w:rPr>
                <w:rFonts w:asciiTheme="minorHAnsi" w:hAnsiTheme="minorHAnsi" w:cstheme="minorHAnsi"/>
              </w:rPr>
              <w:t>16†</w:t>
            </w:r>
          </w:p>
        </w:tc>
        <w:tc>
          <w:tcPr>
            <w:tcW w:w="3397" w:type="dxa"/>
            <w:tcBorders>
              <w:top w:val="single" w:sz="4" w:space="0" w:color="000000"/>
              <w:bottom w:val="single" w:sz="4" w:space="0" w:color="000000"/>
            </w:tcBorders>
            <w:shd w:val="clear" w:color="auto" w:fill="auto"/>
          </w:tcPr>
          <w:p w14:paraId="4FE50A88" w14:textId="5453450F" w:rsidR="007264A8" w:rsidRPr="00BF0860" w:rsidRDefault="007264A8" w:rsidP="007264A8">
            <w:pPr>
              <w:spacing w:after="0"/>
              <w:rPr>
                <w:rFonts w:asciiTheme="minorHAnsi" w:hAnsiTheme="minorHAnsi" w:cstheme="minorHAnsi"/>
              </w:rPr>
            </w:pPr>
            <w:r w:rsidRPr="00C87649">
              <w:t>For each group, the number of participants (denominator) included in each analysis across each dose level, and whether the analysis was by original assigned interventions</w:t>
            </w:r>
          </w:p>
        </w:tc>
        <w:tc>
          <w:tcPr>
            <w:tcW w:w="1134" w:type="dxa"/>
            <w:tcBorders>
              <w:top w:val="single" w:sz="4" w:space="0" w:color="000000"/>
              <w:bottom w:val="single" w:sz="4" w:space="0" w:color="000000"/>
            </w:tcBorders>
            <w:shd w:val="clear" w:color="auto" w:fill="F2F2F2" w:themeFill="background1" w:themeFillShade="F2"/>
          </w:tcPr>
          <w:p w14:paraId="78B3CB6C" w14:textId="77777777" w:rsidR="007264A8" w:rsidRPr="00BF0860" w:rsidRDefault="007264A8" w:rsidP="007264A8">
            <w:pPr>
              <w:spacing w:after="0"/>
              <w:rPr>
                <w:rFonts w:asciiTheme="minorHAnsi" w:hAnsiTheme="minorHAnsi" w:cstheme="minorHAnsi"/>
              </w:rPr>
            </w:pPr>
          </w:p>
        </w:tc>
      </w:tr>
      <w:tr w:rsidR="007264A8" w:rsidRPr="00BF0860" w14:paraId="308392B4" w14:textId="0D7FF446" w:rsidTr="00CA65F1">
        <w:trPr>
          <w:cantSplit/>
          <w:trHeight w:val="1044"/>
        </w:trPr>
        <w:tc>
          <w:tcPr>
            <w:tcW w:w="1560" w:type="dxa"/>
            <w:vMerge w:val="restart"/>
            <w:tcBorders>
              <w:top w:val="single" w:sz="4" w:space="0" w:color="000000"/>
              <w:bottom w:val="single" w:sz="4" w:space="0" w:color="000000"/>
            </w:tcBorders>
            <w:shd w:val="clear" w:color="auto" w:fill="auto"/>
            <w:tcMar>
              <w:top w:w="85" w:type="dxa"/>
              <w:bottom w:w="85" w:type="dxa"/>
            </w:tcMar>
          </w:tcPr>
          <w:p w14:paraId="0FD86606" w14:textId="6E235666" w:rsidR="007264A8" w:rsidRPr="00BF0860" w:rsidRDefault="007264A8" w:rsidP="007264A8">
            <w:pPr>
              <w:spacing w:after="0"/>
              <w:rPr>
                <w:rFonts w:asciiTheme="minorHAnsi" w:hAnsiTheme="minorHAnsi" w:cstheme="minorHAnsi"/>
              </w:rPr>
            </w:pPr>
            <w:r w:rsidRPr="00225108">
              <w:rPr>
                <w:rFonts w:asciiTheme="minorHAnsi" w:hAnsiTheme="minorHAnsi" w:cstheme="minorHAnsi"/>
              </w:rPr>
              <w:t>Outcomes and estimation</w:t>
            </w:r>
          </w:p>
        </w:tc>
        <w:tc>
          <w:tcPr>
            <w:tcW w:w="567" w:type="dxa"/>
            <w:tcBorders>
              <w:top w:val="single" w:sz="4" w:space="0" w:color="000000"/>
              <w:bottom w:val="single" w:sz="4" w:space="0" w:color="000000"/>
            </w:tcBorders>
            <w:shd w:val="clear" w:color="auto" w:fill="auto"/>
          </w:tcPr>
          <w:p w14:paraId="579BD4B8" w14:textId="02D0F5CB" w:rsidR="007264A8" w:rsidRPr="00ED61D5" w:rsidRDefault="007264A8" w:rsidP="007264A8">
            <w:pPr>
              <w:spacing w:after="0"/>
            </w:pPr>
            <w:r w:rsidRPr="00BF0860">
              <w:rPr>
                <w:rFonts w:asciiTheme="minorHAnsi" w:hAnsiTheme="minorHAnsi" w:cstheme="minorHAnsi"/>
              </w:rPr>
              <w:t>17a</w:t>
            </w:r>
          </w:p>
        </w:tc>
        <w:tc>
          <w:tcPr>
            <w:tcW w:w="2835" w:type="dxa"/>
            <w:tcBorders>
              <w:top w:val="single" w:sz="4" w:space="0" w:color="000000"/>
              <w:bottom w:val="single" w:sz="4" w:space="0" w:color="000000"/>
            </w:tcBorders>
            <w:shd w:val="clear" w:color="auto" w:fill="auto"/>
          </w:tcPr>
          <w:p w14:paraId="7BCEAFF8" w14:textId="5B7FF9B7" w:rsidR="007264A8" w:rsidRPr="00BF0860" w:rsidRDefault="007264A8" w:rsidP="007264A8">
            <w:pPr>
              <w:spacing w:after="0"/>
              <w:rPr>
                <w:rFonts w:asciiTheme="minorHAnsi" w:hAnsiTheme="minorHAnsi" w:cstheme="minorHAnsi"/>
              </w:rPr>
            </w:pPr>
            <w:r w:rsidRPr="00ED61D5">
              <w:t>For each primary and secondary outcome, results for each group, and the estimated effect size and its precision (such as 95% confidence interval)</w:t>
            </w:r>
          </w:p>
        </w:tc>
        <w:tc>
          <w:tcPr>
            <w:tcW w:w="850" w:type="dxa"/>
            <w:tcBorders>
              <w:top w:val="single" w:sz="4" w:space="0" w:color="000000"/>
              <w:bottom w:val="single" w:sz="4" w:space="0" w:color="000000"/>
            </w:tcBorders>
            <w:shd w:val="clear" w:color="auto" w:fill="auto"/>
          </w:tcPr>
          <w:p w14:paraId="4341BB59" w14:textId="77777777" w:rsidR="007264A8" w:rsidRPr="00BF0860" w:rsidRDefault="007264A8" w:rsidP="007264A8">
            <w:pPr>
              <w:spacing w:after="0"/>
              <w:rPr>
                <w:rFonts w:asciiTheme="minorHAnsi" w:hAnsiTheme="minorHAnsi" w:cstheme="minorHAnsi"/>
              </w:rPr>
            </w:pPr>
            <w:r w:rsidRPr="00BF0860">
              <w:rPr>
                <w:rFonts w:asciiTheme="minorHAnsi" w:hAnsiTheme="minorHAnsi" w:cstheme="minorHAnsi"/>
              </w:rPr>
              <w:t>17a†</w:t>
            </w:r>
          </w:p>
        </w:tc>
        <w:tc>
          <w:tcPr>
            <w:tcW w:w="3397" w:type="dxa"/>
            <w:tcBorders>
              <w:top w:val="single" w:sz="4" w:space="0" w:color="000000"/>
              <w:bottom w:val="single" w:sz="4" w:space="0" w:color="000000"/>
            </w:tcBorders>
            <w:shd w:val="clear" w:color="auto" w:fill="auto"/>
          </w:tcPr>
          <w:p w14:paraId="4BBD21B8" w14:textId="59767537" w:rsidR="007264A8" w:rsidRPr="00BF0860" w:rsidRDefault="007264A8" w:rsidP="007264A8">
            <w:pPr>
              <w:spacing w:after="0"/>
              <w:rPr>
                <w:rFonts w:asciiTheme="minorHAnsi" w:hAnsiTheme="minorHAnsi" w:cstheme="minorHAnsi"/>
              </w:rPr>
            </w:pPr>
            <w:r w:rsidRPr="00C87649">
              <w:t>For each primary and secondary outcome, results for each dose level within each group, and the estimated effect size and its precision, if applicable</w:t>
            </w:r>
          </w:p>
        </w:tc>
        <w:tc>
          <w:tcPr>
            <w:tcW w:w="1134" w:type="dxa"/>
            <w:tcBorders>
              <w:top w:val="single" w:sz="4" w:space="0" w:color="000000"/>
              <w:bottom w:val="single" w:sz="4" w:space="0" w:color="000000"/>
            </w:tcBorders>
            <w:shd w:val="clear" w:color="auto" w:fill="F2F2F2" w:themeFill="background1" w:themeFillShade="F2"/>
          </w:tcPr>
          <w:p w14:paraId="00CAE698" w14:textId="77777777" w:rsidR="007264A8" w:rsidRPr="00BF0860" w:rsidRDefault="007264A8" w:rsidP="007264A8">
            <w:pPr>
              <w:spacing w:after="0"/>
              <w:rPr>
                <w:rFonts w:asciiTheme="minorHAnsi" w:hAnsiTheme="minorHAnsi" w:cstheme="minorHAnsi"/>
              </w:rPr>
            </w:pPr>
          </w:p>
        </w:tc>
      </w:tr>
      <w:tr w:rsidR="00CA65F1" w:rsidRPr="00BF0860" w14:paraId="08EB043A" w14:textId="360A9F7C" w:rsidTr="00CA65F1">
        <w:trPr>
          <w:cantSplit/>
          <w:trHeight w:val="480"/>
        </w:trPr>
        <w:tc>
          <w:tcPr>
            <w:tcW w:w="1560" w:type="dxa"/>
            <w:vMerge/>
            <w:tcBorders>
              <w:top w:val="single" w:sz="4" w:space="0" w:color="000000"/>
            </w:tcBorders>
            <w:shd w:val="clear" w:color="auto" w:fill="auto"/>
            <w:tcMar>
              <w:top w:w="85" w:type="dxa"/>
              <w:bottom w:w="85" w:type="dxa"/>
            </w:tcMar>
          </w:tcPr>
          <w:p w14:paraId="429FDE5B" w14:textId="1CE902DE" w:rsidR="00CA65F1" w:rsidRPr="00BF0860" w:rsidRDefault="00CA65F1" w:rsidP="00CA65F1">
            <w:pPr>
              <w:spacing w:after="0"/>
              <w:rPr>
                <w:rFonts w:asciiTheme="minorHAnsi" w:hAnsiTheme="minorHAnsi" w:cstheme="minorHAnsi"/>
              </w:rPr>
            </w:pPr>
          </w:p>
        </w:tc>
        <w:tc>
          <w:tcPr>
            <w:tcW w:w="567" w:type="dxa"/>
            <w:tcBorders>
              <w:top w:val="single" w:sz="4" w:space="0" w:color="000000"/>
              <w:bottom w:val="single" w:sz="4" w:space="0" w:color="000000"/>
            </w:tcBorders>
            <w:shd w:val="clear" w:color="auto" w:fill="auto"/>
          </w:tcPr>
          <w:p w14:paraId="7BD26330" w14:textId="25722A1D" w:rsidR="00CA65F1" w:rsidRPr="00ED61D5" w:rsidRDefault="00CA65F1" w:rsidP="00CA65F1">
            <w:pPr>
              <w:spacing w:after="0"/>
            </w:pPr>
            <w:r w:rsidRPr="00BF0860">
              <w:rPr>
                <w:rFonts w:asciiTheme="minorHAnsi" w:hAnsiTheme="minorHAnsi" w:cstheme="minorHAnsi"/>
              </w:rPr>
              <w:t>17b§</w:t>
            </w:r>
          </w:p>
        </w:tc>
        <w:tc>
          <w:tcPr>
            <w:tcW w:w="2835" w:type="dxa"/>
            <w:tcBorders>
              <w:top w:val="single" w:sz="4" w:space="0" w:color="000000"/>
              <w:bottom w:val="single" w:sz="4" w:space="0" w:color="000000"/>
            </w:tcBorders>
            <w:shd w:val="clear" w:color="auto" w:fill="auto"/>
          </w:tcPr>
          <w:p w14:paraId="0A22102B" w14:textId="103C7E9F" w:rsidR="00CA65F1" w:rsidRPr="00BF0860" w:rsidRDefault="00CA65F1" w:rsidP="00CA65F1">
            <w:pPr>
              <w:spacing w:after="0"/>
              <w:rPr>
                <w:rFonts w:asciiTheme="minorHAnsi" w:hAnsiTheme="minorHAnsi" w:cstheme="minorHAnsi"/>
              </w:rPr>
            </w:pPr>
            <w:r w:rsidRPr="00ED61D5">
              <w:t>For binary outcomes, presentation of both absolute and relative effect sizes is recommended</w:t>
            </w:r>
          </w:p>
        </w:tc>
        <w:tc>
          <w:tcPr>
            <w:tcW w:w="850" w:type="dxa"/>
            <w:tcBorders>
              <w:top w:val="single" w:sz="4" w:space="0" w:color="000000"/>
              <w:bottom w:val="single" w:sz="4" w:space="0" w:color="000000"/>
            </w:tcBorders>
            <w:shd w:val="clear" w:color="auto" w:fill="auto"/>
          </w:tcPr>
          <w:p w14:paraId="57D3038F" w14:textId="1F265BE3" w:rsidR="00CA65F1" w:rsidRPr="00BF0860" w:rsidRDefault="00CA65F1" w:rsidP="00CA65F1">
            <w:pPr>
              <w:spacing w:after="0"/>
              <w:rPr>
                <w:rFonts w:asciiTheme="minorHAnsi" w:hAnsiTheme="minorHAnsi" w:cstheme="minorHAnsi"/>
              </w:rPr>
            </w:pPr>
            <w:r w:rsidRPr="00BF0860">
              <w:rPr>
                <w:rFonts w:asciiTheme="minorHAnsi" w:hAnsiTheme="minorHAnsi" w:cstheme="minorHAnsi"/>
              </w:rPr>
              <w:t>17b§</w:t>
            </w:r>
          </w:p>
        </w:tc>
        <w:tc>
          <w:tcPr>
            <w:tcW w:w="3397" w:type="dxa"/>
            <w:tcBorders>
              <w:top w:val="single" w:sz="4" w:space="0" w:color="000000"/>
              <w:bottom w:val="single" w:sz="4" w:space="0" w:color="000000"/>
            </w:tcBorders>
            <w:shd w:val="clear" w:color="auto" w:fill="auto"/>
          </w:tcPr>
          <w:p w14:paraId="553C58CB" w14:textId="77777777" w:rsidR="00CA65F1" w:rsidRPr="00BF0860" w:rsidRDefault="00CA65F1" w:rsidP="00CA65F1">
            <w:pPr>
              <w:spacing w:after="0"/>
              <w:rPr>
                <w:rFonts w:asciiTheme="minorHAnsi" w:hAnsiTheme="minorHAnsi" w:cstheme="minorHAnsi"/>
              </w:rPr>
            </w:pPr>
          </w:p>
        </w:tc>
        <w:tc>
          <w:tcPr>
            <w:tcW w:w="1134" w:type="dxa"/>
            <w:tcBorders>
              <w:top w:val="single" w:sz="4" w:space="0" w:color="000000"/>
              <w:bottom w:val="single" w:sz="4" w:space="0" w:color="000000"/>
            </w:tcBorders>
            <w:shd w:val="clear" w:color="auto" w:fill="F2F2F2" w:themeFill="background1" w:themeFillShade="F2"/>
          </w:tcPr>
          <w:p w14:paraId="5095285F" w14:textId="77777777" w:rsidR="00CA65F1" w:rsidRPr="00BF0860" w:rsidRDefault="00CA65F1" w:rsidP="00CA65F1">
            <w:pPr>
              <w:spacing w:after="0"/>
              <w:rPr>
                <w:rFonts w:asciiTheme="minorHAnsi" w:hAnsiTheme="minorHAnsi" w:cstheme="minorHAnsi"/>
              </w:rPr>
            </w:pPr>
          </w:p>
        </w:tc>
      </w:tr>
      <w:tr w:rsidR="00CA65F1" w:rsidRPr="00BF0860" w14:paraId="462F01A3" w14:textId="174DC349" w:rsidTr="00CA65F1">
        <w:trPr>
          <w:cantSplit/>
          <w:trHeight w:val="1049"/>
        </w:trPr>
        <w:tc>
          <w:tcPr>
            <w:tcW w:w="1560" w:type="dxa"/>
            <w:vMerge/>
            <w:tcBorders>
              <w:bottom w:val="single" w:sz="4" w:space="0" w:color="000000"/>
            </w:tcBorders>
            <w:shd w:val="clear" w:color="auto" w:fill="auto"/>
            <w:tcMar>
              <w:top w:w="85" w:type="dxa"/>
              <w:bottom w:w="85" w:type="dxa"/>
            </w:tcMar>
          </w:tcPr>
          <w:p w14:paraId="3B0DD553" w14:textId="77777777" w:rsidR="00CA65F1" w:rsidRPr="00BF0860" w:rsidRDefault="00CA65F1" w:rsidP="00CA65F1">
            <w:pPr>
              <w:spacing w:after="0"/>
              <w:rPr>
                <w:rFonts w:asciiTheme="minorHAnsi" w:hAnsiTheme="minorHAnsi" w:cstheme="minorHAnsi"/>
                <w:strike/>
              </w:rPr>
            </w:pPr>
          </w:p>
        </w:tc>
        <w:tc>
          <w:tcPr>
            <w:tcW w:w="567" w:type="dxa"/>
            <w:tcBorders>
              <w:top w:val="single" w:sz="4" w:space="0" w:color="000000"/>
              <w:bottom w:val="single" w:sz="4" w:space="0" w:color="000000"/>
            </w:tcBorders>
            <w:shd w:val="clear" w:color="auto" w:fill="auto"/>
          </w:tcPr>
          <w:p w14:paraId="59136CCE" w14:textId="77777777" w:rsidR="00CA65F1" w:rsidRPr="00BF0860" w:rsidRDefault="00CA65F1" w:rsidP="00CA65F1">
            <w:pPr>
              <w:spacing w:after="0"/>
              <w:rPr>
                <w:rFonts w:asciiTheme="minorHAnsi" w:hAnsiTheme="minorHAnsi" w:cstheme="minorHAnsi"/>
                <w:strike/>
              </w:rPr>
            </w:pPr>
          </w:p>
        </w:tc>
        <w:tc>
          <w:tcPr>
            <w:tcW w:w="2835" w:type="dxa"/>
            <w:tcBorders>
              <w:top w:val="single" w:sz="4" w:space="0" w:color="000000"/>
              <w:bottom w:val="single" w:sz="4" w:space="0" w:color="000000"/>
            </w:tcBorders>
            <w:shd w:val="clear" w:color="auto" w:fill="auto"/>
          </w:tcPr>
          <w:p w14:paraId="1CBDAA18" w14:textId="513428F0" w:rsidR="00CA65F1" w:rsidRPr="00BF0860" w:rsidRDefault="00CA65F1" w:rsidP="00CA65F1">
            <w:pPr>
              <w:spacing w:after="0"/>
              <w:rPr>
                <w:rFonts w:asciiTheme="minorHAnsi" w:hAnsiTheme="minorHAnsi" w:cstheme="minorHAnsi"/>
                <w:strike/>
              </w:rPr>
            </w:pPr>
          </w:p>
        </w:tc>
        <w:tc>
          <w:tcPr>
            <w:tcW w:w="850" w:type="dxa"/>
            <w:tcBorders>
              <w:top w:val="single" w:sz="4" w:space="0" w:color="000000"/>
              <w:bottom w:val="single" w:sz="4" w:space="0" w:color="000000"/>
            </w:tcBorders>
            <w:shd w:val="clear" w:color="auto" w:fill="auto"/>
          </w:tcPr>
          <w:p w14:paraId="33332580" w14:textId="77777777" w:rsidR="00CA65F1" w:rsidRPr="00BF0860" w:rsidRDefault="00CA65F1" w:rsidP="00CA65F1">
            <w:pPr>
              <w:spacing w:after="0"/>
              <w:rPr>
                <w:rFonts w:asciiTheme="minorHAnsi" w:hAnsiTheme="minorHAnsi" w:cstheme="minorHAnsi"/>
              </w:rPr>
            </w:pPr>
            <w:r w:rsidRPr="00BF0860">
              <w:rPr>
                <w:rFonts w:asciiTheme="minorHAnsi" w:hAnsiTheme="minorHAnsi" w:cstheme="minorHAnsi"/>
              </w:rPr>
              <w:t>17c*</w:t>
            </w:r>
          </w:p>
        </w:tc>
        <w:tc>
          <w:tcPr>
            <w:tcW w:w="3397" w:type="dxa"/>
            <w:tcBorders>
              <w:top w:val="single" w:sz="4" w:space="0" w:color="000000"/>
              <w:bottom w:val="single" w:sz="4" w:space="0" w:color="000000"/>
            </w:tcBorders>
            <w:shd w:val="clear" w:color="auto" w:fill="auto"/>
          </w:tcPr>
          <w:p w14:paraId="4C325D9D" w14:textId="67D43397" w:rsidR="00CA65F1" w:rsidRPr="00BF0860" w:rsidRDefault="005C36DD" w:rsidP="00CA65F1">
            <w:pPr>
              <w:spacing w:after="0"/>
              <w:rPr>
                <w:rFonts w:asciiTheme="minorHAnsi" w:hAnsiTheme="minorHAnsi" w:cstheme="minorHAnsi"/>
              </w:rPr>
            </w:pPr>
            <w:r w:rsidRPr="005C36DD">
              <w:rPr>
                <w:rFonts w:asciiTheme="minorHAnsi" w:hAnsiTheme="minorHAnsi" w:cstheme="minorHAnsi"/>
              </w:rPr>
              <w:t>Report interim results used to inform interim decision making such as dose escalation, de-escalation, or staying at the same dose</w:t>
            </w:r>
          </w:p>
        </w:tc>
        <w:tc>
          <w:tcPr>
            <w:tcW w:w="1134" w:type="dxa"/>
            <w:tcBorders>
              <w:top w:val="single" w:sz="4" w:space="0" w:color="000000"/>
              <w:bottom w:val="single" w:sz="4" w:space="0" w:color="000000"/>
            </w:tcBorders>
            <w:shd w:val="clear" w:color="auto" w:fill="F2F2F2" w:themeFill="background1" w:themeFillShade="F2"/>
          </w:tcPr>
          <w:p w14:paraId="1D498629" w14:textId="77777777" w:rsidR="00CA65F1" w:rsidRPr="00BF0860" w:rsidRDefault="00CA65F1" w:rsidP="00CA65F1">
            <w:pPr>
              <w:spacing w:after="0"/>
              <w:rPr>
                <w:rFonts w:asciiTheme="minorHAnsi" w:hAnsiTheme="minorHAnsi" w:cstheme="minorHAnsi"/>
              </w:rPr>
            </w:pPr>
          </w:p>
        </w:tc>
      </w:tr>
      <w:tr w:rsidR="00CA65F1" w:rsidRPr="00BF0860" w14:paraId="6A745A89" w14:textId="119A824D" w:rsidTr="00CA65F1">
        <w:trPr>
          <w:cantSplit/>
          <w:trHeight w:val="657"/>
        </w:trPr>
        <w:tc>
          <w:tcPr>
            <w:tcW w:w="1560" w:type="dxa"/>
            <w:tcBorders>
              <w:top w:val="single" w:sz="4" w:space="0" w:color="000000"/>
              <w:bottom w:val="single" w:sz="4" w:space="0" w:color="000000"/>
            </w:tcBorders>
            <w:shd w:val="clear" w:color="auto" w:fill="auto"/>
            <w:tcMar>
              <w:top w:w="85" w:type="dxa"/>
              <w:bottom w:w="85" w:type="dxa"/>
            </w:tcMar>
          </w:tcPr>
          <w:p w14:paraId="198CD898" w14:textId="36D85EE7" w:rsidR="00CA65F1" w:rsidRPr="00BF0860" w:rsidRDefault="00CA65F1" w:rsidP="00CA65F1">
            <w:pPr>
              <w:spacing w:after="0"/>
              <w:rPr>
                <w:rFonts w:asciiTheme="minorHAnsi" w:hAnsiTheme="minorHAnsi" w:cstheme="minorHAnsi"/>
              </w:rPr>
            </w:pPr>
            <w:r w:rsidRPr="00EB5B3B">
              <w:rPr>
                <w:rFonts w:asciiTheme="minorHAnsi" w:hAnsiTheme="minorHAnsi" w:cstheme="minorHAnsi"/>
              </w:rPr>
              <w:t>Ancillary analyses</w:t>
            </w:r>
          </w:p>
        </w:tc>
        <w:tc>
          <w:tcPr>
            <w:tcW w:w="567" w:type="dxa"/>
            <w:tcBorders>
              <w:top w:val="single" w:sz="4" w:space="0" w:color="000000"/>
              <w:bottom w:val="single" w:sz="4" w:space="0" w:color="000000"/>
            </w:tcBorders>
            <w:shd w:val="clear" w:color="auto" w:fill="auto"/>
          </w:tcPr>
          <w:p w14:paraId="442FE7D4" w14:textId="2C5B37C7" w:rsidR="00CA65F1" w:rsidRPr="00CE44AC" w:rsidRDefault="00CA65F1" w:rsidP="00CA65F1">
            <w:pPr>
              <w:spacing w:after="0"/>
              <w:rPr>
                <w:rFonts w:asciiTheme="minorHAnsi" w:hAnsiTheme="minorHAnsi" w:cstheme="minorHAnsi"/>
              </w:rPr>
            </w:pPr>
            <w:r w:rsidRPr="00BF0860">
              <w:rPr>
                <w:rFonts w:asciiTheme="minorHAnsi" w:hAnsiTheme="minorHAnsi" w:cstheme="minorHAnsi"/>
              </w:rPr>
              <w:t>18</w:t>
            </w:r>
          </w:p>
        </w:tc>
        <w:tc>
          <w:tcPr>
            <w:tcW w:w="2835" w:type="dxa"/>
            <w:tcBorders>
              <w:top w:val="single" w:sz="4" w:space="0" w:color="000000"/>
              <w:bottom w:val="single" w:sz="4" w:space="0" w:color="000000"/>
            </w:tcBorders>
            <w:shd w:val="clear" w:color="auto" w:fill="auto"/>
          </w:tcPr>
          <w:p w14:paraId="4B5E0CFE" w14:textId="4C932644" w:rsidR="00CA65F1" w:rsidRPr="00BF0860" w:rsidRDefault="00CA65F1" w:rsidP="00CA65F1">
            <w:pPr>
              <w:spacing w:after="0"/>
              <w:rPr>
                <w:rFonts w:asciiTheme="minorHAnsi" w:hAnsiTheme="minorHAnsi" w:cstheme="minorHAnsi"/>
              </w:rPr>
            </w:pPr>
            <w:r w:rsidRPr="00CE44AC">
              <w:rPr>
                <w:rFonts w:asciiTheme="minorHAnsi" w:hAnsiTheme="minorHAnsi" w:cstheme="minorHAnsi"/>
              </w:rPr>
              <w:t>Results of any other analyses performed, including subgroup analyses and adjusted analyses, distinguishing prespecified from exploratory</w:t>
            </w:r>
          </w:p>
        </w:tc>
        <w:tc>
          <w:tcPr>
            <w:tcW w:w="850" w:type="dxa"/>
            <w:tcBorders>
              <w:top w:val="single" w:sz="4" w:space="0" w:color="000000"/>
              <w:bottom w:val="single" w:sz="4" w:space="0" w:color="000000"/>
            </w:tcBorders>
            <w:shd w:val="clear" w:color="auto" w:fill="auto"/>
          </w:tcPr>
          <w:p w14:paraId="72255AF1" w14:textId="096918A8" w:rsidR="00CA65F1" w:rsidRPr="00BF0860" w:rsidRDefault="00CA65F1" w:rsidP="00CA65F1">
            <w:pPr>
              <w:spacing w:after="0"/>
              <w:rPr>
                <w:rFonts w:asciiTheme="minorHAnsi" w:hAnsiTheme="minorHAnsi" w:cstheme="minorHAnsi"/>
              </w:rPr>
            </w:pPr>
            <w:r w:rsidRPr="00BF0860">
              <w:rPr>
                <w:rFonts w:asciiTheme="minorHAnsi" w:hAnsiTheme="minorHAnsi" w:cstheme="minorHAnsi"/>
              </w:rPr>
              <w:t>18</w:t>
            </w:r>
          </w:p>
        </w:tc>
        <w:tc>
          <w:tcPr>
            <w:tcW w:w="3397" w:type="dxa"/>
            <w:tcBorders>
              <w:top w:val="single" w:sz="4" w:space="0" w:color="000000"/>
              <w:bottom w:val="single" w:sz="4" w:space="0" w:color="000000"/>
            </w:tcBorders>
            <w:shd w:val="clear" w:color="auto" w:fill="auto"/>
          </w:tcPr>
          <w:p w14:paraId="1E1EB442" w14:textId="77777777" w:rsidR="00CA65F1" w:rsidRPr="00BF0860" w:rsidRDefault="00CA65F1" w:rsidP="00CA65F1">
            <w:pPr>
              <w:spacing w:after="0"/>
              <w:rPr>
                <w:rFonts w:asciiTheme="minorHAnsi" w:hAnsiTheme="minorHAnsi" w:cstheme="minorHAnsi"/>
              </w:rPr>
            </w:pPr>
          </w:p>
        </w:tc>
        <w:tc>
          <w:tcPr>
            <w:tcW w:w="1134" w:type="dxa"/>
            <w:tcBorders>
              <w:top w:val="single" w:sz="4" w:space="0" w:color="000000"/>
              <w:bottom w:val="single" w:sz="4" w:space="0" w:color="000000"/>
            </w:tcBorders>
            <w:shd w:val="clear" w:color="auto" w:fill="F2F2F2" w:themeFill="background1" w:themeFillShade="F2"/>
          </w:tcPr>
          <w:p w14:paraId="6F85799E" w14:textId="77777777" w:rsidR="00CA65F1" w:rsidRPr="00BF0860" w:rsidRDefault="00CA65F1" w:rsidP="00CA65F1">
            <w:pPr>
              <w:spacing w:after="0"/>
              <w:rPr>
                <w:rFonts w:asciiTheme="minorHAnsi" w:hAnsiTheme="minorHAnsi" w:cstheme="minorHAnsi"/>
              </w:rPr>
            </w:pPr>
          </w:p>
        </w:tc>
      </w:tr>
      <w:tr w:rsidR="00CA65F1" w:rsidRPr="00BF0860" w14:paraId="75AB3671" w14:textId="25CAB3D7" w:rsidTr="00CA65F1">
        <w:trPr>
          <w:cantSplit/>
          <w:trHeight w:val="491"/>
        </w:trPr>
        <w:tc>
          <w:tcPr>
            <w:tcW w:w="1560" w:type="dxa"/>
            <w:tcBorders>
              <w:top w:val="single" w:sz="4" w:space="0" w:color="000000"/>
              <w:bottom w:val="single" w:sz="4" w:space="0" w:color="000000"/>
            </w:tcBorders>
            <w:shd w:val="clear" w:color="auto" w:fill="auto"/>
            <w:tcMar>
              <w:top w:w="85" w:type="dxa"/>
              <w:bottom w:w="85" w:type="dxa"/>
            </w:tcMar>
          </w:tcPr>
          <w:p w14:paraId="6E27A968" w14:textId="47BDCA9D" w:rsidR="00CA65F1" w:rsidRPr="00BF0860" w:rsidRDefault="00CA65F1" w:rsidP="00CA65F1">
            <w:pPr>
              <w:spacing w:after="0"/>
              <w:rPr>
                <w:rFonts w:asciiTheme="minorHAnsi" w:hAnsiTheme="minorHAnsi" w:cstheme="minorHAnsi"/>
              </w:rPr>
            </w:pPr>
            <w:r w:rsidRPr="00BF0860">
              <w:rPr>
                <w:rFonts w:asciiTheme="minorHAnsi" w:hAnsiTheme="minorHAnsi" w:cstheme="minorHAnsi"/>
              </w:rPr>
              <w:t>Harms</w:t>
            </w:r>
          </w:p>
        </w:tc>
        <w:tc>
          <w:tcPr>
            <w:tcW w:w="567" w:type="dxa"/>
            <w:tcBorders>
              <w:top w:val="single" w:sz="4" w:space="0" w:color="000000"/>
              <w:bottom w:val="single" w:sz="4" w:space="0" w:color="000000"/>
            </w:tcBorders>
            <w:shd w:val="clear" w:color="auto" w:fill="auto"/>
          </w:tcPr>
          <w:p w14:paraId="32928453" w14:textId="26E6CBA5" w:rsidR="00CA65F1" w:rsidRPr="007B1113" w:rsidRDefault="00CA65F1" w:rsidP="00CA65F1">
            <w:pPr>
              <w:spacing w:after="0"/>
              <w:rPr>
                <w:rFonts w:asciiTheme="minorHAnsi" w:hAnsiTheme="minorHAnsi" w:cstheme="minorHAnsi"/>
              </w:rPr>
            </w:pPr>
            <w:r w:rsidRPr="00BF0860">
              <w:rPr>
                <w:rFonts w:asciiTheme="minorHAnsi" w:hAnsiTheme="minorHAnsi" w:cstheme="minorHAnsi"/>
              </w:rPr>
              <w:t>19</w:t>
            </w:r>
          </w:p>
        </w:tc>
        <w:tc>
          <w:tcPr>
            <w:tcW w:w="2835" w:type="dxa"/>
            <w:tcBorders>
              <w:top w:val="single" w:sz="4" w:space="0" w:color="000000"/>
              <w:bottom w:val="single" w:sz="4" w:space="0" w:color="000000"/>
            </w:tcBorders>
            <w:shd w:val="clear" w:color="auto" w:fill="auto"/>
          </w:tcPr>
          <w:p w14:paraId="029AE077" w14:textId="2BA9F7C1" w:rsidR="00CA65F1" w:rsidRPr="00BF0860" w:rsidRDefault="00CA65F1" w:rsidP="00CA65F1">
            <w:pPr>
              <w:spacing w:after="0"/>
              <w:rPr>
                <w:rFonts w:asciiTheme="minorHAnsi" w:hAnsiTheme="minorHAnsi" w:cstheme="minorHAnsi"/>
              </w:rPr>
            </w:pPr>
            <w:r w:rsidRPr="007B1113">
              <w:rPr>
                <w:rFonts w:asciiTheme="minorHAnsi" w:hAnsiTheme="minorHAnsi" w:cstheme="minorHAnsi"/>
              </w:rPr>
              <w:t>All important harms or unintended effects in each group (for specific guidance, see CONSORT for harms</w:t>
            </w:r>
            <w:r>
              <w:rPr>
                <w:rFonts w:asciiTheme="minorHAnsi" w:hAnsiTheme="minorHAnsi" w:cstheme="minorHAnsi"/>
              </w:rPr>
              <w:t xml:space="preserve"> </w:t>
            </w:r>
            <w:r>
              <w:rPr>
                <w:rFonts w:asciiTheme="minorHAnsi" w:hAnsiTheme="minorHAnsi" w:cstheme="minorHAnsi"/>
              </w:rPr>
              <w:fldChar w:fldCharType="begin"/>
            </w:r>
            <w:r>
              <w:rPr>
                <w:rFonts w:asciiTheme="minorHAnsi" w:hAnsiTheme="minorHAnsi" w:cstheme="minorHAnsi"/>
              </w:rPr>
              <w:instrText xml:space="preserve"> ADDIN EN.CITE &lt;EndNote&gt;&lt;Cite&gt;&lt;Author&gt;Ioannidis&lt;/Author&gt;&lt;Year&gt;2004&lt;/Year&gt;&lt;RecNum&gt;121&lt;/RecNum&gt;&lt;DisplayText&gt;(1)&lt;/DisplayText&gt;&lt;record&gt;&lt;rec-number&gt;121&lt;/rec-number&gt;&lt;foreign-keys&gt;&lt;key app="EN" db-id="va9fp5ea4rwepwezr5av0dppeevpsfv0vvz9" timestamp="1680700899"&gt;121&lt;/key&gt;&lt;/foreign-keys&gt;&lt;ref-type name="Journal Article"&gt;17&lt;/ref-type&gt;&lt;contributors&gt;&lt;authors&gt;&lt;author&gt;Ioannidis, J. P.&lt;/author&gt;&lt;author&gt;Evans, S. J.&lt;/author&gt;&lt;author&gt;Gotzsche, P. C.&lt;/author&gt;&lt;author&gt;O&amp;apos;Neill, R. T.&lt;/author&gt;&lt;author&gt;Altman, D. G.&lt;/author&gt;&lt;author&gt;Schulz, K.&lt;/author&gt;&lt;author&gt;Moher, D.&lt;/author&gt;&lt;author&gt;Consort Group&lt;/author&gt;&lt;/authors&gt;&lt;/contributors&gt;&lt;auth-address&gt;University of Ioannina School of Medicine and Biomedical Research Institute, Foundation for Research and Technology-Hellas, Ioannina, Greece.&lt;/auth-address&gt;&lt;titles&gt;&lt;title&gt;Better reporting of harms in randomized trials: an extension of the CONSORT statement&lt;/title&gt;&lt;secondary-title&gt;Ann Intern Med&lt;/secondary-title&gt;&lt;/titles&gt;&lt;pages&gt;781-8&lt;/pages&gt;&lt;volume&gt;141&lt;/volume&gt;&lt;number&gt;10&lt;/number&gt;&lt;keywords&gt;&lt;keyword&gt;Evidence-Based Medicine&lt;/keyword&gt;&lt;keyword&gt;Publishing/*standards&lt;/keyword&gt;&lt;keyword&gt;Quality Control&lt;/keyword&gt;&lt;keyword&gt;Randomized Controlled Trials as Topic/*standards&lt;/keyword&gt;&lt;keyword&gt;Safety&lt;/keyword&gt;&lt;/keywords&gt;&lt;dates&gt;&lt;year&gt;2004&lt;/year&gt;&lt;pub-dates&gt;&lt;date&gt;Nov 16&lt;/date&gt;&lt;/pub-dates&gt;&lt;/dates&gt;&lt;isbn&gt;1539-3704 (Electronic)&amp;#xD;0003-4819 (Linking)&lt;/isbn&gt;&lt;accession-num&gt;15545678&lt;/accession-num&gt;&lt;urls&gt;&lt;related-urls&gt;&lt;url&gt;https://www.ncbi.nlm.nih.gov/pubmed/15545678&lt;/url&gt;&lt;/related-urls&gt;&lt;/urls&gt;&lt;electronic-resource-num&gt;10.7326/0003-4819-141-10-200411160-00009&lt;/electronic-resource-num&gt;&lt;remote-database-name&gt;Medline&lt;/remote-database-name&gt;&lt;remote-database-provider&gt;NLM&lt;/remote-database-provider&gt;&lt;/record&gt;&lt;/Cite&gt;&lt;/EndNote&gt;</w:instrText>
            </w:r>
            <w:r>
              <w:rPr>
                <w:rFonts w:asciiTheme="minorHAnsi" w:hAnsiTheme="minorHAnsi" w:cstheme="minorHAnsi"/>
              </w:rPr>
              <w:fldChar w:fldCharType="separate"/>
            </w:r>
            <w:r>
              <w:rPr>
                <w:rFonts w:asciiTheme="minorHAnsi" w:hAnsiTheme="minorHAnsi" w:cstheme="minorHAnsi"/>
                <w:noProof/>
              </w:rPr>
              <w:t>(1)</w:t>
            </w:r>
            <w:r>
              <w:rPr>
                <w:rFonts w:asciiTheme="minorHAnsi" w:hAnsiTheme="minorHAnsi" w:cstheme="minorHAnsi"/>
              </w:rPr>
              <w:fldChar w:fldCharType="end"/>
            </w:r>
            <w:r w:rsidRPr="00BF0860">
              <w:rPr>
                <w:rFonts w:asciiTheme="minorHAnsi" w:hAnsiTheme="minorHAnsi" w:cstheme="minorHAnsi"/>
              </w:rPr>
              <w:t>)</w:t>
            </w:r>
          </w:p>
        </w:tc>
        <w:tc>
          <w:tcPr>
            <w:tcW w:w="850" w:type="dxa"/>
            <w:tcBorders>
              <w:top w:val="single" w:sz="4" w:space="0" w:color="000000"/>
              <w:bottom w:val="single" w:sz="4" w:space="0" w:color="000000"/>
            </w:tcBorders>
            <w:shd w:val="clear" w:color="auto" w:fill="auto"/>
          </w:tcPr>
          <w:p w14:paraId="0AA1D514" w14:textId="77777777" w:rsidR="00CA65F1" w:rsidRPr="00BF0860" w:rsidRDefault="00CA65F1" w:rsidP="00CA65F1">
            <w:pPr>
              <w:spacing w:after="0"/>
              <w:rPr>
                <w:rFonts w:asciiTheme="minorHAnsi" w:hAnsiTheme="minorHAnsi" w:cstheme="minorHAnsi"/>
              </w:rPr>
            </w:pPr>
            <w:r w:rsidRPr="00BF0860">
              <w:rPr>
                <w:rFonts w:asciiTheme="minorHAnsi" w:hAnsiTheme="minorHAnsi" w:cstheme="minorHAnsi"/>
              </w:rPr>
              <w:t>19†</w:t>
            </w:r>
          </w:p>
        </w:tc>
        <w:tc>
          <w:tcPr>
            <w:tcW w:w="3397" w:type="dxa"/>
            <w:tcBorders>
              <w:top w:val="single" w:sz="4" w:space="0" w:color="000000"/>
              <w:bottom w:val="single" w:sz="4" w:space="0" w:color="000000"/>
            </w:tcBorders>
            <w:shd w:val="clear" w:color="auto" w:fill="auto"/>
          </w:tcPr>
          <w:p w14:paraId="7D781B4F" w14:textId="64B6265F" w:rsidR="00CA65F1" w:rsidRPr="00BF0860" w:rsidRDefault="00F231A8" w:rsidP="00CA65F1">
            <w:pPr>
              <w:spacing w:after="0"/>
              <w:rPr>
                <w:rFonts w:asciiTheme="minorHAnsi" w:hAnsiTheme="minorHAnsi" w:cstheme="minorHAnsi"/>
              </w:rPr>
            </w:pPr>
            <w:r w:rsidRPr="00F231A8">
              <w:rPr>
                <w:rFonts w:asciiTheme="minorHAnsi" w:hAnsiTheme="minorHAnsi" w:cstheme="minorHAnsi"/>
              </w:rPr>
              <w:t xml:space="preserve">All important harms (eg, adverse events or effects, toxicities) reported by dose level in each group (for specific guidance, see CONSORT for </w:t>
            </w:r>
            <w:r w:rsidR="00B16FA5">
              <w:rPr>
                <w:rFonts w:asciiTheme="minorHAnsi" w:hAnsiTheme="minorHAnsi" w:cstheme="minorHAnsi"/>
              </w:rPr>
              <w:t>h</w:t>
            </w:r>
            <w:r w:rsidRPr="00F231A8">
              <w:rPr>
                <w:rFonts w:asciiTheme="minorHAnsi" w:hAnsiTheme="minorHAnsi" w:cstheme="minorHAnsi"/>
              </w:rPr>
              <w:t xml:space="preserve">arms </w:t>
            </w:r>
            <w:r w:rsidR="00504FB1">
              <w:rPr>
                <w:rFonts w:asciiTheme="minorHAnsi" w:hAnsiTheme="minorHAnsi" w:cstheme="minorHAnsi"/>
              </w:rPr>
              <w:fldChar w:fldCharType="begin">
                <w:fldData xml:space="preserve">PEVuZE5vdGU+PENpdGU+PEF1dGhvcj5KdW5xdWVpcmE8L0F1dGhvcj48WWVhcj4yMDIzPC9ZZWFy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</w:fldData>
              </w:fldChar>
            </w:r>
            <w:r w:rsidR="00504FB1">
              <w:rPr>
                <w:rFonts w:asciiTheme="minorHAnsi" w:hAnsiTheme="minorHAnsi" w:cstheme="minorHAnsi"/>
              </w:rPr>
              <w:instrText xml:space="preserve"> ADDIN EN.CITE </w:instrText>
            </w:r>
            <w:r w:rsidR="00504FB1">
              <w:rPr>
                <w:rFonts w:asciiTheme="minorHAnsi" w:hAnsiTheme="minorHAnsi" w:cstheme="minorHAnsi"/>
              </w:rPr>
              <w:fldChar w:fldCharType="begin">
                <w:fldData xml:space="preserve">PEVuZE5vdGU+PENpdGU+PEF1dGhvcj5KdW5xdWVpcmE8L0F1dGhvcj48WWVhcj4yMDIzPC9ZZWFy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</w:fldData>
              </w:fldChar>
            </w:r>
            <w:r w:rsidR="00504FB1">
              <w:rPr>
                <w:rFonts w:asciiTheme="minorHAnsi" w:hAnsiTheme="minorHAnsi" w:cstheme="minorHAnsi"/>
              </w:rPr>
              <w:instrText xml:space="preserve"> ADDIN EN.CITE.DATA </w:instrText>
            </w:r>
            <w:r w:rsidR="00504FB1">
              <w:rPr>
                <w:rFonts w:asciiTheme="minorHAnsi" w:hAnsiTheme="minorHAnsi" w:cstheme="minorHAnsi"/>
              </w:rPr>
            </w:r>
            <w:r w:rsidR="00504FB1">
              <w:rPr>
                <w:rFonts w:asciiTheme="minorHAnsi" w:hAnsiTheme="minorHAnsi" w:cstheme="minorHAnsi"/>
              </w:rPr>
              <w:fldChar w:fldCharType="end"/>
            </w:r>
            <w:r w:rsidR="00504FB1">
              <w:rPr>
                <w:rFonts w:asciiTheme="minorHAnsi" w:hAnsiTheme="minorHAnsi" w:cstheme="minorHAnsi"/>
              </w:rPr>
            </w:r>
            <w:r w:rsidR="00504FB1">
              <w:rPr>
                <w:rFonts w:asciiTheme="minorHAnsi" w:hAnsiTheme="minorHAnsi" w:cstheme="minorHAnsi"/>
              </w:rPr>
              <w:fldChar w:fldCharType="separate"/>
            </w:r>
            <w:r w:rsidR="00504FB1">
              <w:rPr>
                <w:rFonts w:asciiTheme="minorHAnsi" w:hAnsiTheme="minorHAnsi" w:cstheme="minorHAnsi"/>
                <w:noProof/>
              </w:rPr>
              <w:t>(2)</w:t>
            </w:r>
            <w:r w:rsidR="00504FB1">
              <w:rPr>
                <w:rFonts w:asciiTheme="minorHAnsi" w:hAnsiTheme="minorHAnsi" w:cstheme="minorHAnsi"/>
              </w:rPr>
              <w:fldChar w:fldCharType="end"/>
            </w:r>
            <w:r w:rsidRPr="00F231A8">
              <w:rPr>
                <w:rFonts w:asciiTheme="minorHAnsi" w:hAnsiTheme="minorHAnsi" w:cstheme="minorHAnsi"/>
              </w:rPr>
              <w:t>)</w:t>
            </w:r>
          </w:p>
        </w:tc>
        <w:tc>
          <w:tcPr>
            <w:tcW w:w="1134" w:type="dxa"/>
            <w:tcBorders>
              <w:top w:val="single" w:sz="4" w:space="0" w:color="000000"/>
              <w:bottom w:val="single" w:sz="4" w:space="0" w:color="000000"/>
            </w:tcBorders>
            <w:shd w:val="clear" w:color="auto" w:fill="F2F2F2" w:themeFill="background1" w:themeFillShade="F2"/>
          </w:tcPr>
          <w:p w14:paraId="6C6213FF" w14:textId="77777777" w:rsidR="00CA65F1" w:rsidRPr="00BF0860" w:rsidRDefault="00CA65F1" w:rsidP="00CA65F1">
            <w:pPr>
              <w:spacing w:after="0"/>
              <w:rPr>
                <w:rFonts w:asciiTheme="minorHAnsi" w:hAnsiTheme="minorHAnsi" w:cstheme="minorHAnsi"/>
              </w:rPr>
            </w:pPr>
          </w:p>
        </w:tc>
      </w:tr>
      <w:tr w:rsidR="00CA65F1" w:rsidRPr="00BF0860" w14:paraId="3FE67DB3" w14:textId="77777777" w:rsidTr="00A267AC">
        <w:trPr>
          <w:cantSplit/>
          <w:trHeight w:val="15"/>
        </w:trPr>
        <w:tc>
          <w:tcPr>
            <w:tcW w:w="10343" w:type="dxa"/>
            <w:gridSpan w:val="6"/>
            <w:tcBorders>
              <w:top w:val="single" w:sz="4" w:space="0" w:color="000000"/>
              <w:bottom w:val="single" w:sz="4" w:space="0" w:color="000000"/>
            </w:tcBorders>
            <w:shd w:val="clear" w:color="auto" w:fill="auto"/>
            <w:tcMar>
              <w:top w:w="85" w:type="dxa"/>
              <w:bottom w:w="85" w:type="dxa"/>
            </w:tcMar>
          </w:tcPr>
          <w:p w14:paraId="34B5DCDB" w14:textId="13BAF813" w:rsidR="00CA65F1" w:rsidRPr="00BF0860" w:rsidRDefault="00CA65F1" w:rsidP="00CA65F1">
            <w:pPr>
              <w:spacing w:after="0"/>
              <w:rPr>
                <w:rFonts w:asciiTheme="minorHAnsi" w:hAnsiTheme="minorHAnsi" w:cstheme="minorHAnsi"/>
              </w:rPr>
            </w:pPr>
            <w:r w:rsidRPr="00BF0860">
              <w:rPr>
                <w:rFonts w:asciiTheme="minorHAnsi" w:hAnsiTheme="minorHAnsi" w:cstheme="minorHAnsi"/>
                <w:b/>
                <w:bCs/>
              </w:rPr>
              <w:t>Discussion</w:t>
            </w:r>
          </w:p>
        </w:tc>
      </w:tr>
      <w:tr w:rsidR="00CA65F1" w:rsidRPr="00BF0860" w14:paraId="6B3C4F56" w14:textId="29B8A4C2" w:rsidTr="00CA65F1">
        <w:trPr>
          <w:cantSplit/>
          <w:trHeight w:val="325"/>
        </w:trPr>
        <w:tc>
          <w:tcPr>
            <w:tcW w:w="1560" w:type="dxa"/>
            <w:tcBorders>
              <w:top w:val="single" w:sz="4" w:space="0" w:color="000000"/>
              <w:bottom w:val="single" w:sz="4" w:space="0" w:color="000000"/>
            </w:tcBorders>
            <w:shd w:val="clear" w:color="auto" w:fill="auto"/>
            <w:tcMar>
              <w:top w:w="85" w:type="dxa"/>
              <w:bottom w:w="85" w:type="dxa"/>
            </w:tcMar>
          </w:tcPr>
          <w:p w14:paraId="1F26CD0C" w14:textId="42DB59CF" w:rsidR="00CA65F1" w:rsidRPr="00BF0860" w:rsidRDefault="00CA65F1" w:rsidP="00CA65F1">
            <w:pPr>
              <w:spacing w:after="0"/>
              <w:rPr>
                <w:rFonts w:asciiTheme="minorHAnsi" w:hAnsiTheme="minorHAnsi" w:cstheme="minorHAnsi"/>
              </w:rPr>
            </w:pPr>
            <w:r w:rsidRPr="00BF0860">
              <w:rPr>
                <w:rFonts w:asciiTheme="minorHAnsi" w:hAnsiTheme="minorHAnsi" w:cstheme="minorHAnsi"/>
              </w:rPr>
              <w:t>Limitations</w:t>
            </w:r>
          </w:p>
        </w:tc>
        <w:tc>
          <w:tcPr>
            <w:tcW w:w="567" w:type="dxa"/>
            <w:tcBorders>
              <w:top w:val="single" w:sz="4" w:space="0" w:color="000000"/>
              <w:bottom w:val="single" w:sz="4" w:space="0" w:color="000000"/>
            </w:tcBorders>
            <w:shd w:val="clear" w:color="auto" w:fill="auto"/>
          </w:tcPr>
          <w:p w14:paraId="3651A71A" w14:textId="13F740FA" w:rsidR="00CA65F1" w:rsidRPr="004F26CC" w:rsidRDefault="00CA65F1" w:rsidP="00CA65F1">
            <w:pPr>
              <w:spacing w:after="0"/>
              <w:rPr>
                <w:rFonts w:asciiTheme="minorHAnsi" w:hAnsiTheme="minorHAnsi" w:cstheme="minorHAnsi"/>
              </w:rPr>
            </w:pPr>
            <w:r w:rsidRPr="00BF0860">
              <w:rPr>
                <w:rFonts w:asciiTheme="minorHAnsi" w:hAnsiTheme="minorHAnsi" w:cstheme="minorHAnsi"/>
              </w:rPr>
              <w:t>20</w:t>
            </w:r>
          </w:p>
        </w:tc>
        <w:tc>
          <w:tcPr>
            <w:tcW w:w="2835" w:type="dxa"/>
            <w:tcBorders>
              <w:top w:val="single" w:sz="4" w:space="0" w:color="000000"/>
              <w:bottom w:val="single" w:sz="4" w:space="0" w:color="000000"/>
            </w:tcBorders>
            <w:shd w:val="clear" w:color="auto" w:fill="auto"/>
          </w:tcPr>
          <w:p w14:paraId="2E950AE5" w14:textId="198249B0" w:rsidR="00CA65F1" w:rsidRPr="00BF0860" w:rsidRDefault="00CA65F1" w:rsidP="00CA65F1">
            <w:pPr>
              <w:spacing w:after="0"/>
              <w:rPr>
                <w:rFonts w:asciiTheme="minorHAnsi" w:hAnsiTheme="minorHAnsi" w:cstheme="minorHAnsi"/>
              </w:rPr>
            </w:pPr>
            <w:r w:rsidRPr="004F26CC">
              <w:rPr>
                <w:rFonts w:asciiTheme="minorHAnsi" w:hAnsiTheme="minorHAnsi" w:cstheme="minorHAnsi"/>
              </w:rPr>
              <w:t>Trial limitations, addressing sources of potential bias, imprecision, and, if relevant, multiplicity of analyses</w:t>
            </w:r>
          </w:p>
        </w:tc>
        <w:tc>
          <w:tcPr>
            <w:tcW w:w="850" w:type="dxa"/>
            <w:tcBorders>
              <w:top w:val="single" w:sz="4" w:space="0" w:color="000000"/>
              <w:bottom w:val="single" w:sz="4" w:space="0" w:color="000000"/>
            </w:tcBorders>
            <w:shd w:val="clear" w:color="auto" w:fill="auto"/>
          </w:tcPr>
          <w:p w14:paraId="26CFBC40" w14:textId="37D58A29" w:rsidR="00CA65F1" w:rsidRPr="00BF0860" w:rsidRDefault="00CA65F1" w:rsidP="00CA65F1">
            <w:pPr>
              <w:spacing w:after="0"/>
              <w:rPr>
                <w:rFonts w:asciiTheme="minorHAnsi" w:hAnsiTheme="minorHAnsi" w:cstheme="minorHAnsi"/>
              </w:rPr>
            </w:pPr>
            <w:r w:rsidRPr="00BF0860">
              <w:rPr>
                <w:rFonts w:asciiTheme="minorHAnsi" w:hAnsiTheme="minorHAnsi" w:cstheme="minorHAnsi"/>
              </w:rPr>
              <w:t>20</w:t>
            </w:r>
          </w:p>
        </w:tc>
        <w:tc>
          <w:tcPr>
            <w:tcW w:w="3397" w:type="dxa"/>
            <w:tcBorders>
              <w:top w:val="single" w:sz="4" w:space="0" w:color="000000"/>
              <w:bottom w:val="single" w:sz="4" w:space="0" w:color="000000"/>
            </w:tcBorders>
            <w:shd w:val="clear" w:color="auto" w:fill="auto"/>
          </w:tcPr>
          <w:p w14:paraId="0A759A8D" w14:textId="77777777" w:rsidR="00CA65F1" w:rsidRPr="00BF0860" w:rsidRDefault="00CA65F1" w:rsidP="00CA65F1">
            <w:pPr>
              <w:spacing w:after="0"/>
              <w:rPr>
                <w:rFonts w:asciiTheme="minorHAnsi" w:hAnsiTheme="minorHAnsi" w:cstheme="minorHAnsi"/>
              </w:rPr>
            </w:pPr>
          </w:p>
        </w:tc>
        <w:tc>
          <w:tcPr>
            <w:tcW w:w="1134" w:type="dxa"/>
            <w:tcBorders>
              <w:top w:val="single" w:sz="4" w:space="0" w:color="000000"/>
              <w:bottom w:val="single" w:sz="4" w:space="0" w:color="000000"/>
            </w:tcBorders>
            <w:shd w:val="clear" w:color="auto" w:fill="F2F2F2" w:themeFill="background1" w:themeFillShade="F2"/>
          </w:tcPr>
          <w:p w14:paraId="2B9573A7" w14:textId="77777777" w:rsidR="00CA65F1" w:rsidRPr="00BF0860" w:rsidRDefault="00CA65F1" w:rsidP="00CA65F1">
            <w:pPr>
              <w:spacing w:after="0"/>
              <w:rPr>
                <w:rFonts w:asciiTheme="minorHAnsi" w:hAnsiTheme="minorHAnsi" w:cstheme="minorHAnsi"/>
              </w:rPr>
            </w:pPr>
          </w:p>
        </w:tc>
      </w:tr>
      <w:tr w:rsidR="00CA65F1" w:rsidRPr="00BF0860" w14:paraId="2F32C785" w14:textId="273FDB53" w:rsidTr="00CA65F1">
        <w:trPr>
          <w:cantSplit/>
          <w:trHeight w:val="408"/>
        </w:trPr>
        <w:tc>
          <w:tcPr>
            <w:tcW w:w="1560" w:type="dxa"/>
            <w:tcBorders>
              <w:top w:val="single" w:sz="4" w:space="0" w:color="000000"/>
              <w:bottom w:val="single" w:sz="4" w:space="0" w:color="000000"/>
            </w:tcBorders>
            <w:shd w:val="clear" w:color="auto" w:fill="auto"/>
            <w:tcMar>
              <w:top w:w="85" w:type="dxa"/>
              <w:bottom w:w="85" w:type="dxa"/>
            </w:tcMar>
          </w:tcPr>
          <w:p w14:paraId="35D09254" w14:textId="29E78D13" w:rsidR="00CA65F1" w:rsidRPr="00BF0860" w:rsidRDefault="00CA65F1" w:rsidP="00CA65F1">
            <w:pPr>
              <w:spacing w:after="0"/>
              <w:rPr>
                <w:rFonts w:asciiTheme="minorHAnsi" w:hAnsiTheme="minorHAnsi" w:cstheme="minorHAnsi"/>
              </w:rPr>
            </w:pPr>
            <w:r w:rsidRPr="00BF0860">
              <w:rPr>
                <w:rFonts w:asciiTheme="minorHAnsi" w:hAnsiTheme="minorHAnsi" w:cstheme="minorHAnsi"/>
              </w:rPr>
              <w:t>Generalizability</w:t>
            </w:r>
          </w:p>
        </w:tc>
        <w:tc>
          <w:tcPr>
            <w:tcW w:w="567" w:type="dxa"/>
            <w:tcBorders>
              <w:top w:val="single" w:sz="4" w:space="0" w:color="000000"/>
              <w:bottom w:val="single" w:sz="4" w:space="0" w:color="000000"/>
            </w:tcBorders>
            <w:shd w:val="clear" w:color="auto" w:fill="auto"/>
          </w:tcPr>
          <w:p w14:paraId="12AC2782" w14:textId="398DBE7A" w:rsidR="00CA65F1" w:rsidRPr="00070217" w:rsidRDefault="00CA65F1" w:rsidP="00CA65F1">
            <w:pPr>
              <w:spacing w:after="0"/>
              <w:rPr>
                <w:rFonts w:asciiTheme="minorHAnsi" w:hAnsiTheme="minorHAnsi" w:cstheme="minorHAnsi"/>
              </w:rPr>
            </w:pPr>
            <w:r w:rsidRPr="00BF0860">
              <w:rPr>
                <w:rFonts w:asciiTheme="minorHAnsi" w:hAnsiTheme="minorHAnsi" w:cstheme="minorHAnsi"/>
              </w:rPr>
              <w:t>21</w:t>
            </w:r>
          </w:p>
        </w:tc>
        <w:tc>
          <w:tcPr>
            <w:tcW w:w="2835" w:type="dxa"/>
            <w:tcBorders>
              <w:top w:val="single" w:sz="4" w:space="0" w:color="000000"/>
              <w:bottom w:val="single" w:sz="4" w:space="0" w:color="000000"/>
            </w:tcBorders>
            <w:shd w:val="clear" w:color="auto" w:fill="auto"/>
          </w:tcPr>
          <w:p w14:paraId="1D8A73C3" w14:textId="42A36D7D" w:rsidR="00CA65F1" w:rsidRPr="00BF0860" w:rsidRDefault="00CA65F1" w:rsidP="00CA65F1">
            <w:pPr>
              <w:spacing w:after="0"/>
              <w:rPr>
                <w:rFonts w:asciiTheme="minorHAnsi" w:hAnsiTheme="minorHAnsi" w:cstheme="minorHAnsi"/>
              </w:rPr>
            </w:pPr>
            <w:r w:rsidRPr="00070217">
              <w:rPr>
                <w:rFonts w:asciiTheme="minorHAnsi" w:hAnsiTheme="minorHAnsi" w:cstheme="minorHAnsi"/>
              </w:rPr>
              <w:t>Generalisability (external validity, applicability) of the trial findings</w:t>
            </w:r>
          </w:p>
        </w:tc>
        <w:tc>
          <w:tcPr>
            <w:tcW w:w="850" w:type="dxa"/>
            <w:tcBorders>
              <w:top w:val="single" w:sz="4" w:space="0" w:color="000000"/>
              <w:bottom w:val="single" w:sz="4" w:space="0" w:color="000000"/>
            </w:tcBorders>
            <w:shd w:val="clear" w:color="auto" w:fill="auto"/>
          </w:tcPr>
          <w:p w14:paraId="6387D21C" w14:textId="16221114" w:rsidR="00CA65F1" w:rsidRPr="00BF0860" w:rsidRDefault="00CA65F1" w:rsidP="00CA65F1">
            <w:pPr>
              <w:spacing w:after="0"/>
              <w:rPr>
                <w:rFonts w:asciiTheme="minorHAnsi" w:hAnsiTheme="minorHAnsi" w:cstheme="minorHAnsi"/>
              </w:rPr>
            </w:pPr>
            <w:r w:rsidRPr="00BF0860">
              <w:rPr>
                <w:rFonts w:asciiTheme="minorHAnsi" w:hAnsiTheme="minorHAnsi" w:cstheme="minorHAnsi"/>
              </w:rPr>
              <w:t>21</w:t>
            </w:r>
          </w:p>
        </w:tc>
        <w:tc>
          <w:tcPr>
            <w:tcW w:w="3397" w:type="dxa"/>
            <w:tcBorders>
              <w:top w:val="single" w:sz="4" w:space="0" w:color="000000"/>
              <w:bottom w:val="single" w:sz="4" w:space="0" w:color="000000"/>
            </w:tcBorders>
            <w:shd w:val="clear" w:color="auto" w:fill="auto"/>
          </w:tcPr>
          <w:p w14:paraId="6C9466F1" w14:textId="77777777" w:rsidR="00CA65F1" w:rsidRPr="00BF0860" w:rsidRDefault="00CA65F1" w:rsidP="00CA65F1">
            <w:pPr>
              <w:spacing w:after="0"/>
              <w:rPr>
                <w:rFonts w:asciiTheme="minorHAnsi" w:hAnsiTheme="minorHAnsi" w:cstheme="minorHAnsi"/>
              </w:rPr>
            </w:pPr>
          </w:p>
        </w:tc>
        <w:tc>
          <w:tcPr>
            <w:tcW w:w="1134" w:type="dxa"/>
            <w:tcBorders>
              <w:top w:val="single" w:sz="4" w:space="0" w:color="000000"/>
              <w:bottom w:val="single" w:sz="4" w:space="0" w:color="000000"/>
            </w:tcBorders>
            <w:shd w:val="clear" w:color="auto" w:fill="F2F2F2" w:themeFill="background1" w:themeFillShade="F2"/>
          </w:tcPr>
          <w:p w14:paraId="57CDD2C5" w14:textId="77777777" w:rsidR="00CA65F1" w:rsidRPr="00BF0860" w:rsidRDefault="00CA65F1" w:rsidP="00CA65F1">
            <w:pPr>
              <w:spacing w:after="0"/>
              <w:rPr>
                <w:rFonts w:asciiTheme="minorHAnsi" w:hAnsiTheme="minorHAnsi" w:cstheme="minorHAnsi"/>
              </w:rPr>
            </w:pPr>
          </w:p>
        </w:tc>
      </w:tr>
      <w:tr w:rsidR="00CA65F1" w:rsidRPr="00BF0860" w14:paraId="703E6BDA" w14:textId="6AB44B9F" w:rsidTr="00CA65F1">
        <w:trPr>
          <w:cantSplit/>
          <w:trHeight w:val="596"/>
        </w:trPr>
        <w:tc>
          <w:tcPr>
            <w:tcW w:w="1560" w:type="dxa"/>
            <w:tcBorders>
              <w:top w:val="single" w:sz="4" w:space="0" w:color="000000"/>
              <w:bottom w:val="single" w:sz="4" w:space="0" w:color="000000"/>
            </w:tcBorders>
            <w:shd w:val="clear" w:color="auto" w:fill="auto"/>
            <w:tcMar>
              <w:top w:w="85" w:type="dxa"/>
              <w:bottom w:w="85" w:type="dxa"/>
            </w:tcMar>
          </w:tcPr>
          <w:p w14:paraId="08128173" w14:textId="3E47812A" w:rsidR="00CA65F1" w:rsidRPr="00BF0860" w:rsidRDefault="00CA65F1" w:rsidP="00CA65F1">
            <w:pPr>
              <w:spacing w:after="0"/>
              <w:rPr>
                <w:rFonts w:asciiTheme="minorHAnsi" w:hAnsiTheme="minorHAnsi" w:cstheme="minorHAnsi"/>
              </w:rPr>
            </w:pPr>
            <w:r w:rsidRPr="00BF0860">
              <w:rPr>
                <w:rFonts w:asciiTheme="minorHAnsi" w:hAnsiTheme="minorHAnsi" w:cstheme="minorHAnsi"/>
              </w:rPr>
              <w:t>Interpretation</w:t>
            </w:r>
          </w:p>
        </w:tc>
        <w:tc>
          <w:tcPr>
            <w:tcW w:w="567" w:type="dxa"/>
            <w:tcBorders>
              <w:top w:val="single" w:sz="4" w:space="0" w:color="000000"/>
              <w:bottom w:val="single" w:sz="4" w:space="0" w:color="000000"/>
            </w:tcBorders>
            <w:shd w:val="clear" w:color="auto" w:fill="auto"/>
          </w:tcPr>
          <w:p w14:paraId="38F8F99C" w14:textId="6D6B52DE" w:rsidR="00CA65F1" w:rsidRPr="00BB29A9" w:rsidRDefault="00CA65F1" w:rsidP="00CA65F1">
            <w:pPr>
              <w:spacing w:after="0"/>
              <w:rPr>
                <w:rFonts w:asciiTheme="minorHAnsi" w:hAnsiTheme="minorHAnsi" w:cstheme="minorHAnsi"/>
              </w:rPr>
            </w:pPr>
            <w:r w:rsidRPr="00BF0860">
              <w:rPr>
                <w:rFonts w:asciiTheme="minorHAnsi" w:hAnsiTheme="minorHAnsi" w:cstheme="minorHAnsi"/>
              </w:rPr>
              <w:t>22</w:t>
            </w:r>
          </w:p>
        </w:tc>
        <w:tc>
          <w:tcPr>
            <w:tcW w:w="2835" w:type="dxa"/>
            <w:tcBorders>
              <w:top w:val="single" w:sz="4" w:space="0" w:color="000000"/>
              <w:bottom w:val="single" w:sz="4" w:space="0" w:color="000000"/>
            </w:tcBorders>
            <w:shd w:val="clear" w:color="auto" w:fill="auto"/>
          </w:tcPr>
          <w:p w14:paraId="48FCD159" w14:textId="2D97F0AD" w:rsidR="00CA65F1" w:rsidRPr="00BF0860" w:rsidRDefault="00CA65F1" w:rsidP="00CA65F1">
            <w:pPr>
              <w:spacing w:after="0"/>
              <w:rPr>
                <w:rFonts w:asciiTheme="minorHAnsi" w:hAnsiTheme="minorHAnsi" w:cstheme="minorHAnsi"/>
              </w:rPr>
            </w:pPr>
            <w:r w:rsidRPr="00BB29A9">
              <w:rPr>
                <w:rFonts w:asciiTheme="minorHAnsi" w:hAnsiTheme="minorHAnsi" w:cstheme="minorHAnsi"/>
              </w:rPr>
              <w:t>Interpretation consistent with results, balancing benefits and harms, and considering other relevant evidence</w:t>
            </w:r>
          </w:p>
        </w:tc>
        <w:tc>
          <w:tcPr>
            <w:tcW w:w="850" w:type="dxa"/>
            <w:tcBorders>
              <w:top w:val="single" w:sz="4" w:space="0" w:color="000000"/>
              <w:bottom w:val="single" w:sz="4" w:space="0" w:color="000000"/>
            </w:tcBorders>
            <w:shd w:val="clear" w:color="auto" w:fill="auto"/>
          </w:tcPr>
          <w:p w14:paraId="25F8227E" w14:textId="33F5D900" w:rsidR="00CA65F1" w:rsidRPr="00BF0860" w:rsidRDefault="00CA65F1" w:rsidP="00CA65F1">
            <w:pPr>
              <w:spacing w:after="0"/>
              <w:rPr>
                <w:rFonts w:asciiTheme="minorHAnsi" w:hAnsiTheme="minorHAnsi" w:cstheme="minorHAnsi"/>
              </w:rPr>
            </w:pPr>
            <w:r w:rsidRPr="00BF0860">
              <w:rPr>
                <w:rFonts w:asciiTheme="minorHAnsi" w:hAnsiTheme="minorHAnsi" w:cstheme="minorHAnsi"/>
              </w:rPr>
              <w:t>22</w:t>
            </w:r>
          </w:p>
        </w:tc>
        <w:tc>
          <w:tcPr>
            <w:tcW w:w="3397" w:type="dxa"/>
            <w:tcBorders>
              <w:top w:val="single" w:sz="4" w:space="0" w:color="000000"/>
              <w:bottom w:val="single" w:sz="4" w:space="0" w:color="000000"/>
            </w:tcBorders>
            <w:shd w:val="clear" w:color="auto" w:fill="auto"/>
          </w:tcPr>
          <w:p w14:paraId="3B50097A" w14:textId="77777777" w:rsidR="00CA65F1" w:rsidRPr="00BF0860" w:rsidRDefault="00CA65F1" w:rsidP="00CA65F1">
            <w:pPr>
              <w:spacing w:after="0"/>
              <w:rPr>
                <w:rFonts w:asciiTheme="minorHAnsi" w:hAnsiTheme="minorHAnsi" w:cstheme="minorHAnsi"/>
              </w:rPr>
            </w:pPr>
          </w:p>
        </w:tc>
        <w:tc>
          <w:tcPr>
            <w:tcW w:w="1134" w:type="dxa"/>
            <w:tcBorders>
              <w:top w:val="single" w:sz="4" w:space="0" w:color="000000"/>
              <w:bottom w:val="single" w:sz="4" w:space="0" w:color="000000"/>
            </w:tcBorders>
            <w:shd w:val="clear" w:color="auto" w:fill="F2F2F2" w:themeFill="background1" w:themeFillShade="F2"/>
          </w:tcPr>
          <w:p w14:paraId="21C60AF3" w14:textId="77777777" w:rsidR="00CA65F1" w:rsidRPr="00BF0860" w:rsidRDefault="00CA65F1" w:rsidP="00CA65F1">
            <w:pPr>
              <w:spacing w:after="0"/>
              <w:rPr>
                <w:rFonts w:asciiTheme="minorHAnsi" w:hAnsiTheme="minorHAnsi" w:cstheme="minorHAnsi"/>
              </w:rPr>
            </w:pPr>
          </w:p>
        </w:tc>
      </w:tr>
      <w:tr w:rsidR="00CA65F1" w:rsidRPr="00BF0860" w14:paraId="169BED06" w14:textId="77777777" w:rsidTr="00A267AC">
        <w:trPr>
          <w:cantSplit/>
          <w:trHeight w:val="116"/>
        </w:trPr>
        <w:tc>
          <w:tcPr>
            <w:tcW w:w="10343" w:type="dxa"/>
            <w:gridSpan w:val="6"/>
            <w:tcBorders>
              <w:top w:val="single" w:sz="4" w:space="0" w:color="000000"/>
              <w:bottom w:val="single" w:sz="4" w:space="0" w:color="000000"/>
            </w:tcBorders>
            <w:shd w:val="clear" w:color="auto" w:fill="auto"/>
            <w:tcMar>
              <w:top w:w="85" w:type="dxa"/>
              <w:bottom w:w="85" w:type="dxa"/>
            </w:tcMar>
          </w:tcPr>
          <w:p w14:paraId="70C6D30F" w14:textId="483E85BF" w:rsidR="00CA65F1" w:rsidRPr="00BF0860" w:rsidRDefault="00CA65F1" w:rsidP="00CA65F1">
            <w:pPr>
              <w:spacing w:after="0"/>
              <w:rPr>
                <w:rFonts w:asciiTheme="minorHAnsi" w:hAnsiTheme="minorHAnsi" w:cstheme="minorHAnsi"/>
              </w:rPr>
            </w:pPr>
            <w:r w:rsidRPr="00BF0860">
              <w:rPr>
                <w:rFonts w:asciiTheme="minorHAnsi" w:hAnsiTheme="minorHAnsi" w:cstheme="minorHAnsi"/>
                <w:b/>
                <w:bCs/>
              </w:rPr>
              <w:t>Other information</w:t>
            </w:r>
          </w:p>
        </w:tc>
      </w:tr>
      <w:tr w:rsidR="00CA65F1" w:rsidRPr="00BF0860" w14:paraId="3C125D22" w14:textId="2AB4112D" w:rsidTr="00CA65F1">
        <w:trPr>
          <w:cantSplit/>
          <w:trHeight w:val="269"/>
        </w:trPr>
        <w:tc>
          <w:tcPr>
            <w:tcW w:w="1560" w:type="dxa"/>
            <w:tcBorders>
              <w:top w:val="single" w:sz="4" w:space="0" w:color="000000"/>
              <w:bottom w:val="single" w:sz="4" w:space="0" w:color="000000"/>
            </w:tcBorders>
            <w:shd w:val="clear" w:color="auto" w:fill="auto"/>
            <w:tcMar>
              <w:top w:w="85" w:type="dxa"/>
              <w:bottom w:w="85" w:type="dxa"/>
            </w:tcMar>
          </w:tcPr>
          <w:p w14:paraId="76B217A6" w14:textId="601278FF" w:rsidR="00CA65F1" w:rsidRPr="00BF0860" w:rsidRDefault="00CA65F1" w:rsidP="00CA65F1">
            <w:pPr>
              <w:spacing w:after="0"/>
              <w:rPr>
                <w:rFonts w:asciiTheme="minorHAnsi" w:hAnsiTheme="minorHAnsi" w:cstheme="minorHAnsi"/>
              </w:rPr>
            </w:pPr>
            <w:r w:rsidRPr="00BF0860">
              <w:rPr>
                <w:rFonts w:asciiTheme="minorHAnsi" w:hAnsiTheme="minorHAnsi" w:cstheme="minorHAnsi"/>
              </w:rPr>
              <w:t>Registration</w:t>
            </w:r>
          </w:p>
        </w:tc>
        <w:tc>
          <w:tcPr>
            <w:tcW w:w="567" w:type="dxa"/>
            <w:tcBorders>
              <w:top w:val="single" w:sz="4" w:space="0" w:color="000000"/>
              <w:bottom w:val="single" w:sz="4" w:space="0" w:color="000000"/>
            </w:tcBorders>
            <w:shd w:val="clear" w:color="auto" w:fill="auto"/>
          </w:tcPr>
          <w:p w14:paraId="2E2B6589" w14:textId="651C6062" w:rsidR="00CA65F1" w:rsidRPr="00EC08E3" w:rsidRDefault="00CA65F1" w:rsidP="00CA65F1">
            <w:pPr>
              <w:spacing w:after="0"/>
              <w:rPr>
                <w:rFonts w:asciiTheme="minorHAnsi" w:hAnsiTheme="minorHAnsi" w:cstheme="minorHAnsi"/>
              </w:rPr>
            </w:pPr>
            <w:r w:rsidRPr="00BF0860">
              <w:rPr>
                <w:rFonts w:asciiTheme="minorHAnsi" w:hAnsiTheme="minorHAnsi" w:cstheme="minorHAnsi"/>
              </w:rPr>
              <w:t>23</w:t>
            </w:r>
          </w:p>
        </w:tc>
        <w:tc>
          <w:tcPr>
            <w:tcW w:w="2835" w:type="dxa"/>
            <w:tcBorders>
              <w:top w:val="single" w:sz="4" w:space="0" w:color="000000"/>
              <w:bottom w:val="single" w:sz="4" w:space="0" w:color="000000"/>
            </w:tcBorders>
            <w:shd w:val="clear" w:color="auto" w:fill="auto"/>
          </w:tcPr>
          <w:p w14:paraId="29423B22" w14:textId="5435C74B" w:rsidR="00CA65F1" w:rsidRPr="00BF0860" w:rsidRDefault="00CA65F1" w:rsidP="00CA65F1">
            <w:pPr>
              <w:spacing w:after="0"/>
              <w:rPr>
                <w:rFonts w:asciiTheme="minorHAnsi" w:hAnsiTheme="minorHAnsi" w:cstheme="minorHAnsi"/>
              </w:rPr>
            </w:pPr>
            <w:r w:rsidRPr="00EC08E3">
              <w:rPr>
                <w:rFonts w:asciiTheme="minorHAnsi" w:hAnsiTheme="minorHAnsi" w:cstheme="minorHAnsi"/>
              </w:rPr>
              <w:t>Registration number and name of trial registry</w:t>
            </w:r>
          </w:p>
        </w:tc>
        <w:tc>
          <w:tcPr>
            <w:tcW w:w="850" w:type="dxa"/>
            <w:tcBorders>
              <w:top w:val="single" w:sz="4" w:space="0" w:color="000000"/>
              <w:bottom w:val="single" w:sz="4" w:space="0" w:color="000000"/>
            </w:tcBorders>
            <w:shd w:val="clear" w:color="auto" w:fill="auto"/>
          </w:tcPr>
          <w:p w14:paraId="6CE35CB1" w14:textId="69D42909" w:rsidR="00CA65F1" w:rsidRPr="00BF0860" w:rsidRDefault="00CA65F1" w:rsidP="00CA65F1">
            <w:pPr>
              <w:spacing w:after="0"/>
              <w:rPr>
                <w:rFonts w:asciiTheme="minorHAnsi" w:hAnsiTheme="minorHAnsi" w:cstheme="minorHAnsi"/>
              </w:rPr>
            </w:pPr>
            <w:r w:rsidRPr="00BF0860">
              <w:rPr>
                <w:rFonts w:asciiTheme="minorHAnsi" w:hAnsiTheme="minorHAnsi" w:cstheme="minorHAnsi"/>
              </w:rPr>
              <w:t>23</w:t>
            </w:r>
          </w:p>
        </w:tc>
        <w:tc>
          <w:tcPr>
            <w:tcW w:w="3397" w:type="dxa"/>
            <w:tcBorders>
              <w:top w:val="single" w:sz="4" w:space="0" w:color="000000"/>
              <w:bottom w:val="single" w:sz="4" w:space="0" w:color="000000"/>
            </w:tcBorders>
            <w:shd w:val="clear" w:color="auto" w:fill="auto"/>
          </w:tcPr>
          <w:p w14:paraId="6967EE3B" w14:textId="77777777" w:rsidR="00CA65F1" w:rsidRPr="00BF0860" w:rsidRDefault="00CA65F1" w:rsidP="00CA65F1">
            <w:pPr>
              <w:spacing w:after="0"/>
              <w:rPr>
                <w:rFonts w:asciiTheme="minorHAnsi" w:hAnsiTheme="minorHAnsi" w:cstheme="minorHAnsi"/>
              </w:rPr>
            </w:pPr>
          </w:p>
        </w:tc>
        <w:tc>
          <w:tcPr>
            <w:tcW w:w="1134" w:type="dxa"/>
            <w:tcBorders>
              <w:top w:val="single" w:sz="4" w:space="0" w:color="000000"/>
              <w:bottom w:val="single" w:sz="4" w:space="0" w:color="000000"/>
            </w:tcBorders>
            <w:shd w:val="clear" w:color="auto" w:fill="F2F2F2" w:themeFill="background1" w:themeFillShade="F2"/>
          </w:tcPr>
          <w:p w14:paraId="5903C376" w14:textId="77777777" w:rsidR="00CA65F1" w:rsidRPr="00BF0860" w:rsidRDefault="00CA65F1" w:rsidP="00CA65F1">
            <w:pPr>
              <w:spacing w:after="0"/>
              <w:rPr>
                <w:rFonts w:asciiTheme="minorHAnsi" w:hAnsiTheme="minorHAnsi" w:cstheme="minorHAnsi"/>
              </w:rPr>
            </w:pPr>
          </w:p>
        </w:tc>
      </w:tr>
      <w:tr w:rsidR="00CA65F1" w:rsidRPr="00BF0860" w14:paraId="181BB9ED" w14:textId="1707F040" w:rsidTr="00CA65F1">
        <w:trPr>
          <w:cantSplit/>
          <w:trHeight w:val="154"/>
        </w:trPr>
        <w:tc>
          <w:tcPr>
            <w:tcW w:w="1560" w:type="dxa"/>
            <w:tcBorders>
              <w:top w:val="single" w:sz="4" w:space="0" w:color="000000"/>
              <w:bottom w:val="single" w:sz="4" w:space="0" w:color="000000"/>
            </w:tcBorders>
            <w:shd w:val="clear" w:color="auto" w:fill="auto"/>
            <w:tcMar>
              <w:top w:w="85" w:type="dxa"/>
              <w:bottom w:w="85" w:type="dxa"/>
            </w:tcMar>
          </w:tcPr>
          <w:p w14:paraId="5E3543DA" w14:textId="0033711F" w:rsidR="00CA65F1" w:rsidRPr="00BF0860" w:rsidRDefault="00CA65F1" w:rsidP="00CA65F1">
            <w:pPr>
              <w:spacing w:after="0"/>
              <w:rPr>
                <w:rFonts w:asciiTheme="minorHAnsi" w:hAnsiTheme="minorHAnsi" w:cstheme="minorHAnsi"/>
              </w:rPr>
            </w:pPr>
            <w:r w:rsidRPr="00BF0860">
              <w:rPr>
                <w:rFonts w:asciiTheme="minorHAnsi" w:hAnsiTheme="minorHAnsi" w:cstheme="minorHAnsi"/>
              </w:rPr>
              <w:t>Protocol</w:t>
            </w:r>
          </w:p>
        </w:tc>
        <w:tc>
          <w:tcPr>
            <w:tcW w:w="567" w:type="dxa"/>
            <w:tcBorders>
              <w:top w:val="single" w:sz="4" w:space="0" w:color="000000"/>
              <w:bottom w:val="single" w:sz="4" w:space="0" w:color="000000"/>
            </w:tcBorders>
            <w:shd w:val="clear" w:color="auto" w:fill="auto"/>
          </w:tcPr>
          <w:p w14:paraId="54DCEFA2" w14:textId="28026E5E" w:rsidR="00CA65F1" w:rsidRPr="001A2B6D" w:rsidRDefault="00CA65F1" w:rsidP="00CA65F1">
            <w:pPr>
              <w:spacing w:after="0"/>
              <w:rPr>
                <w:rFonts w:asciiTheme="minorHAnsi" w:hAnsiTheme="minorHAnsi" w:cstheme="minorHAnsi"/>
              </w:rPr>
            </w:pPr>
            <w:r w:rsidRPr="00BF0860">
              <w:rPr>
                <w:rFonts w:asciiTheme="minorHAnsi" w:hAnsiTheme="minorHAnsi" w:cstheme="minorHAnsi"/>
              </w:rPr>
              <w:t>24</w:t>
            </w:r>
          </w:p>
        </w:tc>
        <w:tc>
          <w:tcPr>
            <w:tcW w:w="2835" w:type="dxa"/>
            <w:tcBorders>
              <w:top w:val="single" w:sz="4" w:space="0" w:color="000000"/>
              <w:bottom w:val="single" w:sz="4" w:space="0" w:color="000000"/>
            </w:tcBorders>
            <w:shd w:val="clear" w:color="auto" w:fill="auto"/>
          </w:tcPr>
          <w:p w14:paraId="3C78E0AE" w14:textId="197FBF5C" w:rsidR="00CA65F1" w:rsidRPr="00BF0860" w:rsidRDefault="00CA65F1" w:rsidP="00CA65F1">
            <w:pPr>
              <w:spacing w:after="0"/>
              <w:rPr>
                <w:rFonts w:asciiTheme="minorHAnsi" w:hAnsiTheme="minorHAnsi" w:cstheme="minorHAnsi"/>
              </w:rPr>
            </w:pPr>
            <w:r w:rsidRPr="001A2B6D">
              <w:rPr>
                <w:rFonts w:asciiTheme="minorHAnsi" w:hAnsiTheme="minorHAnsi" w:cstheme="minorHAnsi"/>
              </w:rPr>
              <w:t>Where the full trial protocol can be accessed, if available</w:t>
            </w:r>
          </w:p>
        </w:tc>
        <w:tc>
          <w:tcPr>
            <w:tcW w:w="850" w:type="dxa"/>
            <w:tcBorders>
              <w:top w:val="single" w:sz="4" w:space="0" w:color="000000"/>
              <w:bottom w:val="single" w:sz="4" w:space="0" w:color="000000"/>
            </w:tcBorders>
            <w:shd w:val="clear" w:color="auto" w:fill="auto"/>
          </w:tcPr>
          <w:p w14:paraId="04504EED" w14:textId="0B372BD1" w:rsidR="00CA65F1" w:rsidRPr="00BF0860" w:rsidRDefault="00CA65F1" w:rsidP="00CA65F1">
            <w:pPr>
              <w:spacing w:after="0"/>
              <w:rPr>
                <w:rFonts w:asciiTheme="minorHAnsi" w:hAnsiTheme="minorHAnsi" w:cstheme="minorHAnsi"/>
              </w:rPr>
            </w:pPr>
            <w:r w:rsidRPr="00BF0860">
              <w:rPr>
                <w:rFonts w:asciiTheme="minorHAnsi" w:hAnsiTheme="minorHAnsi" w:cstheme="minorHAnsi"/>
              </w:rPr>
              <w:t>24</w:t>
            </w:r>
          </w:p>
        </w:tc>
        <w:tc>
          <w:tcPr>
            <w:tcW w:w="3397" w:type="dxa"/>
            <w:tcBorders>
              <w:top w:val="single" w:sz="4" w:space="0" w:color="000000"/>
              <w:bottom w:val="single" w:sz="4" w:space="0" w:color="000000"/>
            </w:tcBorders>
            <w:shd w:val="clear" w:color="auto" w:fill="auto"/>
          </w:tcPr>
          <w:p w14:paraId="17F09A2A" w14:textId="77777777" w:rsidR="00CA65F1" w:rsidRPr="00BF0860" w:rsidRDefault="00CA65F1" w:rsidP="00CA65F1">
            <w:pPr>
              <w:spacing w:after="0"/>
              <w:rPr>
                <w:rFonts w:asciiTheme="minorHAnsi" w:hAnsiTheme="minorHAnsi" w:cstheme="minorHAnsi"/>
              </w:rPr>
            </w:pPr>
          </w:p>
        </w:tc>
        <w:tc>
          <w:tcPr>
            <w:tcW w:w="1134" w:type="dxa"/>
            <w:tcBorders>
              <w:top w:val="single" w:sz="4" w:space="0" w:color="000000"/>
              <w:bottom w:val="single" w:sz="4" w:space="0" w:color="000000"/>
            </w:tcBorders>
            <w:shd w:val="clear" w:color="auto" w:fill="F2F2F2" w:themeFill="background1" w:themeFillShade="F2"/>
          </w:tcPr>
          <w:p w14:paraId="2698801F" w14:textId="77777777" w:rsidR="00CA65F1" w:rsidRPr="00BF0860" w:rsidRDefault="00CA65F1" w:rsidP="00CA65F1">
            <w:pPr>
              <w:spacing w:after="0"/>
              <w:rPr>
                <w:rFonts w:asciiTheme="minorHAnsi" w:hAnsiTheme="minorHAnsi" w:cstheme="minorHAnsi"/>
              </w:rPr>
            </w:pPr>
          </w:p>
        </w:tc>
      </w:tr>
      <w:tr w:rsidR="00CA65F1" w:rsidRPr="00BF0860" w14:paraId="38E67041" w14:textId="55C006DE" w:rsidTr="00CA65F1">
        <w:trPr>
          <w:cantSplit/>
          <w:trHeight w:val="336"/>
        </w:trPr>
        <w:tc>
          <w:tcPr>
            <w:tcW w:w="1560" w:type="dxa"/>
            <w:tcBorders>
              <w:top w:val="single" w:sz="4" w:space="0" w:color="000000"/>
              <w:bottom w:val="single" w:sz="4" w:space="0" w:color="000000"/>
            </w:tcBorders>
            <w:shd w:val="clear" w:color="auto" w:fill="auto"/>
            <w:tcMar>
              <w:top w:w="85" w:type="dxa"/>
              <w:bottom w:w="85" w:type="dxa"/>
            </w:tcMar>
          </w:tcPr>
          <w:p w14:paraId="6C58456B" w14:textId="77859CE1" w:rsidR="00CA65F1" w:rsidRPr="00BF0860" w:rsidRDefault="00CA65F1" w:rsidP="00CA65F1">
            <w:pPr>
              <w:spacing w:after="0"/>
              <w:rPr>
                <w:rFonts w:asciiTheme="minorHAnsi" w:hAnsiTheme="minorHAnsi" w:cstheme="minorHAnsi"/>
              </w:rPr>
            </w:pPr>
            <w:r w:rsidRPr="00BF0860">
              <w:rPr>
                <w:rFonts w:asciiTheme="minorHAnsi" w:hAnsiTheme="minorHAnsi" w:cstheme="minorHAnsi"/>
              </w:rPr>
              <w:lastRenderedPageBreak/>
              <w:t>Funding</w:t>
            </w:r>
          </w:p>
        </w:tc>
        <w:tc>
          <w:tcPr>
            <w:tcW w:w="567" w:type="dxa"/>
            <w:tcBorders>
              <w:top w:val="single" w:sz="4" w:space="0" w:color="000000"/>
              <w:bottom w:val="single" w:sz="4" w:space="0" w:color="000000"/>
            </w:tcBorders>
            <w:shd w:val="clear" w:color="auto" w:fill="auto"/>
          </w:tcPr>
          <w:p w14:paraId="366D4EF6" w14:textId="3FD25FE6" w:rsidR="00CA65F1" w:rsidRPr="00C41906" w:rsidRDefault="00CA65F1" w:rsidP="00CA65F1">
            <w:pPr>
              <w:spacing w:after="0"/>
              <w:rPr>
                <w:rFonts w:asciiTheme="minorHAnsi" w:hAnsiTheme="minorHAnsi" w:cstheme="minorHAnsi"/>
              </w:rPr>
            </w:pPr>
            <w:r w:rsidRPr="00BF0860">
              <w:rPr>
                <w:rFonts w:asciiTheme="minorHAnsi" w:hAnsiTheme="minorHAnsi" w:cstheme="minorHAnsi"/>
              </w:rPr>
              <w:t>25</w:t>
            </w:r>
          </w:p>
        </w:tc>
        <w:tc>
          <w:tcPr>
            <w:tcW w:w="2835" w:type="dxa"/>
            <w:tcBorders>
              <w:top w:val="single" w:sz="4" w:space="0" w:color="000000"/>
              <w:bottom w:val="single" w:sz="4" w:space="0" w:color="000000"/>
            </w:tcBorders>
            <w:shd w:val="clear" w:color="auto" w:fill="auto"/>
          </w:tcPr>
          <w:p w14:paraId="116C0C71" w14:textId="149515AD" w:rsidR="00CA65F1" w:rsidRPr="00BF0860" w:rsidRDefault="00CA65F1" w:rsidP="00CA65F1">
            <w:pPr>
              <w:spacing w:after="0"/>
              <w:rPr>
                <w:rFonts w:asciiTheme="minorHAnsi" w:hAnsiTheme="minorHAnsi" w:cstheme="minorHAnsi"/>
              </w:rPr>
            </w:pPr>
            <w:r w:rsidRPr="00C41906">
              <w:rPr>
                <w:rFonts w:asciiTheme="minorHAnsi" w:hAnsiTheme="minorHAnsi" w:cstheme="minorHAnsi"/>
              </w:rPr>
              <w:t>Sources of funding and other support (such as supply of drugs), role of funders</w:t>
            </w:r>
          </w:p>
        </w:tc>
        <w:tc>
          <w:tcPr>
            <w:tcW w:w="850" w:type="dxa"/>
            <w:tcBorders>
              <w:top w:val="single" w:sz="4" w:space="0" w:color="000000"/>
              <w:bottom w:val="single" w:sz="4" w:space="0" w:color="000000"/>
            </w:tcBorders>
            <w:shd w:val="clear" w:color="auto" w:fill="auto"/>
          </w:tcPr>
          <w:p w14:paraId="7925F42F" w14:textId="5E98B9D4" w:rsidR="00CA65F1" w:rsidRPr="00BF0860" w:rsidRDefault="00CA65F1" w:rsidP="00CA65F1">
            <w:pPr>
              <w:spacing w:after="0"/>
              <w:rPr>
                <w:rFonts w:asciiTheme="minorHAnsi" w:hAnsiTheme="minorHAnsi" w:cstheme="minorHAnsi"/>
              </w:rPr>
            </w:pPr>
            <w:r w:rsidRPr="00BF0860">
              <w:rPr>
                <w:rFonts w:asciiTheme="minorHAnsi" w:hAnsiTheme="minorHAnsi" w:cstheme="minorHAnsi"/>
              </w:rPr>
              <w:t>25</w:t>
            </w:r>
          </w:p>
        </w:tc>
        <w:tc>
          <w:tcPr>
            <w:tcW w:w="3397" w:type="dxa"/>
            <w:tcBorders>
              <w:top w:val="single" w:sz="4" w:space="0" w:color="000000"/>
              <w:bottom w:val="single" w:sz="4" w:space="0" w:color="000000"/>
            </w:tcBorders>
            <w:shd w:val="clear" w:color="auto" w:fill="auto"/>
          </w:tcPr>
          <w:p w14:paraId="4015A490" w14:textId="77777777" w:rsidR="00CA65F1" w:rsidRPr="00BF0860" w:rsidRDefault="00CA65F1" w:rsidP="00CA65F1">
            <w:pPr>
              <w:spacing w:after="0"/>
              <w:rPr>
                <w:rFonts w:asciiTheme="minorHAnsi" w:hAnsiTheme="minorHAnsi" w:cstheme="minorHAnsi"/>
              </w:rPr>
            </w:pPr>
          </w:p>
        </w:tc>
        <w:tc>
          <w:tcPr>
            <w:tcW w:w="1134" w:type="dxa"/>
            <w:tcBorders>
              <w:top w:val="single" w:sz="4" w:space="0" w:color="000000"/>
              <w:bottom w:val="single" w:sz="4" w:space="0" w:color="000000"/>
            </w:tcBorders>
            <w:shd w:val="clear" w:color="auto" w:fill="F2F2F2" w:themeFill="background1" w:themeFillShade="F2"/>
          </w:tcPr>
          <w:p w14:paraId="42D458C7" w14:textId="77777777" w:rsidR="00CA65F1" w:rsidRPr="00BF0860" w:rsidRDefault="00CA65F1" w:rsidP="00CA65F1">
            <w:pPr>
              <w:spacing w:after="0"/>
              <w:rPr>
                <w:rFonts w:asciiTheme="minorHAnsi" w:hAnsiTheme="minorHAnsi" w:cstheme="minorHAnsi"/>
              </w:rPr>
            </w:pPr>
          </w:p>
        </w:tc>
      </w:tr>
      <w:tr w:rsidR="00D332A9" w:rsidRPr="00BF0860" w14:paraId="50912172" w14:textId="327FCE0D" w:rsidTr="00CA65F1">
        <w:trPr>
          <w:cantSplit/>
          <w:trHeight w:val="154"/>
        </w:trPr>
        <w:tc>
          <w:tcPr>
            <w:tcW w:w="1560" w:type="dxa"/>
            <w:vMerge w:val="restart"/>
            <w:tcBorders>
              <w:top w:val="single" w:sz="4" w:space="0" w:color="000000"/>
            </w:tcBorders>
            <w:shd w:val="clear" w:color="auto" w:fill="auto"/>
            <w:tcMar>
              <w:top w:w="85" w:type="dxa"/>
              <w:bottom w:w="85" w:type="dxa"/>
            </w:tcMar>
          </w:tcPr>
          <w:p w14:paraId="5649FE1D" w14:textId="204D09E5" w:rsidR="00D332A9" w:rsidRPr="00BF0860" w:rsidRDefault="00D332A9" w:rsidP="00D332A9">
            <w:pPr>
              <w:spacing w:after="0"/>
              <w:rPr>
                <w:rFonts w:asciiTheme="minorHAnsi" w:hAnsiTheme="minorHAnsi" w:cstheme="minorHAnsi"/>
              </w:rPr>
            </w:pPr>
            <w:r w:rsidRPr="00BF0860">
              <w:rPr>
                <w:rFonts w:asciiTheme="minorHAnsi" w:hAnsiTheme="minorHAnsi" w:cstheme="minorHAnsi"/>
              </w:rPr>
              <w:t>Data monitoring</w:t>
            </w:r>
          </w:p>
          <w:p w14:paraId="6FA68017" w14:textId="77777777" w:rsidR="00D332A9" w:rsidRPr="00BF0860" w:rsidRDefault="00D332A9" w:rsidP="00D332A9">
            <w:pPr>
              <w:spacing w:after="0"/>
              <w:rPr>
                <w:rFonts w:asciiTheme="minorHAnsi" w:hAnsiTheme="minorHAnsi" w:cstheme="minorHAnsi"/>
              </w:rPr>
            </w:pPr>
          </w:p>
        </w:tc>
        <w:tc>
          <w:tcPr>
            <w:tcW w:w="567" w:type="dxa"/>
            <w:tcBorders>
              <w:top w:val="single" w:sz="4" w:space="0" w:color="000000"/>
              <w:bottom w:val="single" w:sz="4" w:space="0" w:color="000000"/>
            </w:tcBorders>
            <w:shd w:val="clear" w:color="auto" w:fill="auto"/>
          </w:tcPr>
          <w:p w14:paraId="570825C4" w14:textId="77777777" w:rsidR="00D332A9" w:rsidRPr="00BF0860" w:rsidRDefault="00D332A9" w:rsidP="00D332A9">
            <w:pPr>
              <w:spacing w:after="0"/>
              <w:rPr>
                <w:rFonts w:asciiTheme="minorHAnsi" w:hAnsiTheme="minorHAnsi" w:cstheme="minorHAnsi"/>
              </w:rPr>
            </w:pPr>
          </w:p>
        </w:tc>
        <w:tc>
          <w:tcPr>
            <w:tcW w:w="2835" w:type="dxa"/>
            <w:tcBorders>
              <w:top w:val="single" w:sz="4" w:space="0" w:color="000000"/>
              <w:bottom w:val="single" w:sz="4" w:space="0" w:color="000000"/>
            </w:tcBorders>
            <w:shd w:val="clear" w:color="auto" w:fill="auto"/>
          </w:tcPr>
          <w:p w14:paraId="618CDF39" w14:textId="55025F20" w:rsidR="00D332A9" w:rsidRPr="00BF0860" w:rsidRDefault="00D332A9" w:rsidP="00D332A9">
            <w:pPr>
              <w:spacing w:after="0"/>
              <w:rPr>
                <w:rFonts w:asciiTheme="minorHAnsi" w:hAnsiTheme="minorHAnsi" w:cstheme="minorHAnsi"/>
              </w:rPr>
            </w:pPr>
          </w:p>
        </w:tc>
        <w:tc>
          <w:tcPr>
            <w:tcW w:w="850" w:type="dxa"/>
            <w:tcBorders>
              <w:top w:val="single" w:sz="4" w:space="0" w:color="000000"/>
              <w:bottom w:val="single" w:sz="4" w:space="0" w:color="000000"/>
            </w:tcBorders>
            <w:shd w:val="clear" w:color="auto" w:fill="auto"/>
          </w:tcPr>
          <w:p w14:paraId="745C8B0F" w14:textId="77777777" w:rsidR="00D332A9" w:rsidRPr="00BF0860" w:rsidRDefault="00D332A9" w:rsidP="00D332A9">
            <w:pPr>
              <w:spacing w:after="0"/>
              <w:rPr>
                <w:rFonts w:asciiTheme="minorHAnsi" w:hAnsiTheme="minorHAnsi" w:cstheme="minorHAnsi"/>
              </w:rPr>
            </w:pPr>
            <w:r w:rsidRPr="00BF0860">
              <w:rPr>
                <w:rFonts w:asciiTheme="minorHAnsi" w:hAnsiTheme="minorHAnsi" w:cstheme="minorHAnsi"/>
              </w:rPr>
              <w:t>26a*</w:t>
            </w:r>
          </w:p>
        </w:tc>
        <w:tc>
          <w:tcPr>
            <w:tcW w:w="3397" w:type="dxa"/>
            <w:tcBorders>
              <w:top w:val="single" w:sz="4" w:space="0" w:color="000000"/>
              <w:bottom w:val="single" w:sz="4" w:space="0" w:color="000000"/>
            </w:tcBorders>
            <w:shd w:val="clear" w:color="auto" w:fill="auto"/>
          </w:tcPr>
          <w:p w14:paraId="1D4FBA3C" w14:textId="5D262C6B" w:rsidR="00D332A9" w:rsidRPr="00BF0860" w:rsidRDefault="00D332A9" w:rsidP="00D332A9">
            <w:pPr>
              <w:spacing w:after="0"/>
              <w:rPr>
                <w:rFonts w:asciiTheme="minorHAnsi" w:hAnsiTheme="minorHAnsi" w:cstheme="minorHAnsi"/>
              </w:rPr>
            </w:pPr>
            <w:r w:rsidRPr="002514F1">
              <w:t>Composition of any decision making or safety review committee or group; summary of its role and reporting structure; statement of whether it is independent from the sponsor and competing interests; and reference to where further details can be found (such as in a charter or protocol)</w:t>
            </w:r>
          </w:p>
        </w:tc>
        <w:tc>
          <w:tcPr>
            <w:tcW w:w="1134" w:type="dxa"/>
            <w:tcBorders>
              <w:top w:val="single" w:sz="4" w:space="0" w:color="000000"/>
              <w:bottom w:val="single" w:sz="4" w:space="0" w:color="000000"/>
            </w:tcBorders>
            <w:shd w:val="clear" w:color="auto" w:fill="F2F2F2" w:themeFill="background1" w:themeFillShade="F2"/>
          </w:tcPr>
          <w:p w14:paraId="6C108DE1" w14:textId="77777777" w:rsidR="00D332A9" w:rsidRPr="00BF0860" w:rsidRDefault="00D332A9" w:rsidP="00D332A9">
            <w:pPr>
              <w:spacing w:after="0"/>
              <w:rPr>
                <w:rFonts w:asciiTheme="minorHAnsi" w:hAnsiTheme="minorHAnsi" w:cstheme="minorHAnsi"/>
              </w:rPr>
            </w:pPr>
          </w:p>
        </w:tc>
      </w:tr>
      <w:tr w:rsidR="00D332A9" w:rsidRPr="00BF0860" w14:paraId="77FB0744" w14:textId="1FF03031" w:rsidTr="00CA65F1">
        <w:trPr>
          <w:cantSplit/>
          <w:trHeight w:val="154"/>
        </w:trPr>
        <w:tc>
          <w:tcPr>
            <w:tcW w:w="1560" w:type="dxa"/>
            <w:vMerge/>
            <w:tcBorders>
              <w:bottom w:val="single" w:sz="4" w:space="0" w:color="000000"/>
            </w:tcBorders>
            <w:shd w:val="clear" w:color="auto" w:fill="auto"/>
            <w:tcMar>
              <w:top w:w="85" w:type="dxa"/>
              <w:bottom w:w="85" w:type="dxa"/>
            </w:tcMar>
          </w:tcPr>
          <w:p w14:paraId="6ABCF0E5" w14:textId="77777777" w:rsidR="00D332A9" w:rsidRPr="00BF0860" w:rsidRDefault="00D332A9" w:rsidP="00D332A9">
            <w:pPr>
              <w:spacing w:after="0"/>
              <w:rPr>
                <w:rFonts w:asciiTheme="minorHAnsi" w:hAnsiTheme="minorHAnsi" w:cstheme="minorHAnsi"/>
              </w:rPr>
            </w:pPr>
          </w:p>
        </w:tc>
        <w:tc>
          <w:tcPr>
            <w:tcW w:w="567" w:type="dxa"/>
            <w:tcBorders>
              <w:top w:val="single" w:sz="4" w:space="0" w:color="000000"/>
              <w:bottom w:val="single" w:sz="4" w:space="0" w:color="000000"/>
            </w:tcBorders>
            <w:shd w:val="clear" w:color="auto" w:fill="auto"/>
          </w:tcPr>
          <w:p w14:paraId="32FE493F" w14:textId="77777777" w:rsidR="00D332A9" w:rsidRPr="00BF0860" w:rsidRDefault="00D332A9" w:rsidP="00D332A9">
            <w:pPr>
              <w:spacing w:after="0"/>
              <w:rPr>
                <w:rFonts w:asciiTheme="minorHAnsi" w:hAnsiTheme="minorHAnsi" w:cstheme="minorHAnsi"/>
              </w:rPr>
            </w:pPr>
          </w:p>
        </w:tc>
        <w:tc>
          <w:tcPr>
            <w:tcW w:w="2835" w:type="dxa"/>
            <w:tcBorders>
              <w:top w:val="single" w:sz="4" w:space="0" w:color="000000"/>
              <w:bottom w:val="single" w:sz="4" w:space="0" w:color="000000"/>
            </w:tcBorders>
            <w:shd w:val="clear" w:color="auto" w:fill="auto"/>
          </w:tcPr>
          <w:p w14:paraId="6D728344" w14:textId="6E9DB38E" w:rsidR="00D332A9" w:rsidRPr="00BF0860" w:rsidRDefault="00D332A9" w:rsidP="00D332A9">
            <w:pPr>
              <w:spacing w:after="0"/>
              <w:rPr>
                <w:rFonts w:asciiTheme="minorHAnsi" w:hAnsiTheme="minorHAnsi" w:cstheme="minorHAnsi"/>
              </w:rPr>
            </w:pPr>
          </w:p>
        </w:tc>
        <w:tc>
          <w:tcPr>
            <w:tcW w:w="850" w:type="dxa"/>
            <w:tcBorders>
              <w:top w:val="single" w:sz="4" w:space="0" w:color="000000"/>
              <w:bottom w:val="single" w:sz="4" w:space="0" w:color="000000"/>
            </w:tcBorders>
            <w:shd w:val="clear" w:color="auto" w:fill="auto"/>
          </w:tcPr>
          <w:p w14:paraId="5D22AE21" w14:textId="77777777" w:rsidR="00D332A9" w:rsidRPr="00BF0860" w:rsidRDefault="00D332A9" w:rsidP="00D332A9">
            <w:pPr>
              <w:spacing w:after="0"/>
              <w:rPr>
                <w:rFonts w:asciiTheme="minorHAnsi" w:hAnsiTheme="minorHAnsi" w:cstheme="minorHAnsi"/>
              </w:rPr>
            </w:pPr>
            <w:r w:rsidRPr="00BF0860">
              <w:rPr>
                <w:rFonts w:asciiTheme="minorHAnsi" w:hAnsiTheme="minorHAnsi" w:cstheme="minorHAnsi"/>
              </w:rPr>
              <w:t>26b*</w:t>
            </w:r>
          </w:p>
        </w:tc>
        <w:tc>
          <w:tcPr>
            <w:tcW w:w="3397" w:type="dxa"/>
            <w:tcBorders>
              <w:top w:val="single" w:sz="4" w:space="0" w:color="000000"/>
              <w:bottom w:val="single" w:sz="4" w:space="0" w:color="000000"/>
            </w:tcBorders>
            <w:shd w:val="clear" w:color="auto" w:fill="auto"/>
          </w:tcPr>
          <w:p w14:paraId="167F0D85" w14:textId="675E32FB" w:rsidR="00D332A9" w:rsidRPr="00BF0860" w:rsidRDefault="00D332A9" w:rsidP="00D332A9">
            <w:pPr>
              <w:spacing w:after="0"/>
              <w:rPr>
                <w:rFonts w:asciiTheme="minorHAnsi" w:hAnsiTheme="minorHAnsi" w:cstheme="minorHAnsi"/>
              </w:rPr>
            </w:pPr>
            <w:r w:rsidRPr="002514F1">
              <w:t>Description of who had access to interim results and made the interim and final decision to terminate the trial (or part(s) of the trial, eg, end of dose escalation), and measures to safeguard the confidentiality of interim information</w:t>
            </w:r>
          </w:p>
        </w:tc>
        <w:tc>
          <w:tcPr>
            <w:tcW w:w="1134" w:type="dxa"/>
            <w:tcBorders>
              <w:top w:val="single" w:sz="4" w:space="0" w:color="000000"/>
              <w:bottom w:val="single" w:sz="4" w:space="0" w:color="000000"/>
            </w:tcBorders>
            <w:shd w:val="clear" w:color="auto" w:fill="F2F2F2" w:themeFill="background1" w:themeFillShade="F2"/>
          </w:tcPr>
          <w:p w14:paraId="5C759833" w14:textId="77777777" w:rsidR="00D332A9" w:rsidRPr="00BF0860" w:rsidRDefault="00D332A9" w:rsidP="00D332A9">
            <w:pPr>
              <w:spacing w:after="0"/>
              <w:rPr>
                <w:rFonts w:asciiTheme="minorHAnsi" w:hAnsiTheme="minorHAnsi" w:cstheme="minorHAnsi"/>
              </w:rPr>
            </w:pPr>
          </w:p>
        </w:tc>
      </w:tr>
      <w:tr w:rsidR="00D332A9" w:rsidRPr="00BF0860" w14:paraId="6151106A" w14:textId="60C0EF8C" w:rsidTr="00CA65F1">
        <w:trPr>
          <w:cantSplit/>
          <w:trHeight w:val="835"/>
        </w:trPr>
        <w:tc>
          <w:tcPr>
            <w:tcW w:w="1560" w:type="dxa"/>
            <w:tcBorders>
              <w:top w:val="single" w:sz="4" w:space="0" w:color="000000"/>
              <w:bottom w:val="single" w:sz="4" w:space="0" w:color="000000"/>
            </w:tcBorders>
            <w:shd w:val="clear" w:color="auto" w:fill="auto"/>
            <w:tcMar>
              <w:top w:w="85" w:type="dxa"/>
              <w:bottom w:w="85" w:type="dxa"/>
            </w:tcMar>
          </w:tcPr>
          <w:p w14:paraId="26B11BC0" w14:textId="52C86619" w:rsidR="00D332A9" w:rsidRPr="00BF0860" w:rsidRDefault="00D332A9" w:rsidP="00D332A9">
            <w:pPr>
              <w:spacing w:after="0"/>
              <w:rPr>
                <w:rFonts w:asciiTheme="minorHAnsi" w:hAnsiTheme="minorHAnsi" w:cstheme="minorHAnsi"/>
              </w:rPr>
            </w:pPr>
            <w:r w:rsidRPr="00D768FE">
              <w:rPr>
                <w:rFonts w:asciiTheme="minorHAnsi" w:hAnsiTheme="minorHAnsi" w:cstheme="minorHAnsi"/>
              </w:rPr>
              <w:t>Dissemination</w:t>
            </w:r>
          </w:p>
        </w:tc>
        <w:tc>
          <w:tcPr>
            <w:tcW w:w="567" w:type="dxa"/>
            <w:tcBorders>
              <w:top w:val="single" w:sz="4" w:space="0" w:color="000000"/>
              <w:bottom w:val="single" w:sz="4" w:space="0" w:color="000000"/>
            </w:tcBorders>
            <w:shd w:val="clear" w:color="auto" w:fill="auto"/>
          </w:tcPr>
          <w:p w14:paraId="5AB3F695" w14:textId="77777777" w:rsidR="00D332A9" w:rsidRPr="00BF0860" w:rsidRDefault="00D332A9" w:rsidP="00D332A9">
            <w:pPr>
              <w:spacing w:after="0"/>
              <w:rPr>
                <w:rFonts w:asciiTheme="minorHAnsi" w:hAnsiTheme="minorHAnsi" w:cstheme="minorHAnsi"/>
              </w:rPr>
            </w:pPr>
          </w:p>
        </w:tc>
        <w:tc>
          <w:tcPr>
            <w:tcW w:w="2835" w:type="dxa"/>
            <w:tcBorders>
              <w:top w:val="single" w:sz="4" w:space="0" w:color="000000"/>
              <w:bottom w:val="single" w:sz="4" w:space="0" w:color="000000"/>
            </w:tcBorders>
            <w:shd w:val="clear" w:color="auto" w:fill="auto"/>
          </w:tcPr>
          <w:p w14:paraId="73826DE9" w14:textId="6567D06E" w:rsidR="00D332A9" w:rsidRPr="00BF0860" w:rsidRDefault="00D332A9" w:rsidP="00D332A9">
            <w:pPr>
              <w:spacing w:after="0"/>
              <w:rPr>
                <w:rFonts w:asciiTheme="minorHAnsi" w:hAnsiTheme="minorHAnsi" w:cstheme="minorHAnsi"/>
              </w:rPr>
            </w:pPr>
          </w:p>
        </w:tc>
        <w:tc>
          <w:tcPr>
            <w:tcW w:w="850" w:type="dxa"/>
            <w:tcBorders>
              <w:top w:val="single" w:sz="4" w:space="0" w:color="000000"/>
              <w:bottom w:val="single" w:sz="4" w:space="0" w:color="000000"/>
            </w:tcBorders>
            <w:shd w:val="clear" w:color="auto" w:fill="auto"/>
          </w:tcPr>
          <w:p w14:paraId="6DBF89B0" w14:textId="77777777" w:rsidR="00D332A9" w:rsidRPr="00BF0860" w:rsidRDefault="00D332A9" w:rsidP="00D332A9">
            <w:pPr>
              <w:spacing w:after="0"/>
              <w:rPr>
                <w:rFonts w:asciiTheme="minorHAnsi" w:hAnsiTheme="minorHAnsi" w:cstheme="minorHAnsi"/>
              </w:rPr>
            </w:pPr>
            <w:r w:rsidRPr="00BF0860">
              <w:rPr>
                <w:rFonts w:asciiTheme="minorHAnsi" w:hAnsiTheme="minorHAnsi" w:cstheme="minorHAnsi"/>
              </w:rPr>
              <w:t>27*</w:t>
            </w:r>
          </w:p>
        </w:tc>
        <w:tc>
          <w:tcPr>
            <w:tcW w:w="3397" w:type="dxa"/>
            <w:tcBorders>
              <w:top w:val="single" w:sz="4" w:space="0" w:color="000000"/>
              <w:bottom w:val="single" w:sz="4" w:space="0" w:color="000000"/>
            </w:tcBorders>
            <w:shd w:val="clear" w:color="auto" w:fill="auto"/>
          </w:tcPr>
          <w:p w14:paraId="6812237D" w14:textId="7E677844" w:rsidR="00D332A9" w:rsidRPr="00BF0860" w:rsidRDefault="00D332A9" w:rsidP="00D332A9">
            <w:pPr>
              <w:spacing w:after="0"/>
              <w:rPr>
                <w:rFonts w:asciiTheme="minorHAnsi" w:hAnsiTheme="minorHAnsi" w:cstheme="minorHAnsi"/>
              </w:rPr>
            </w:pPr>
            <w:r w:rsidRPr="002514F1">
              <w:t>Specify, if applicable, whether and when results (such as safety and/or activity) were reported externally (eg, through scientific presentations, journal publication, or the trial website) while the trial (or part(s) of the trial) was still ongoing</w:t>
            </w:r>
          </w:p>
        </w:tc>
        <w:tc>
          <w:tcPr>
            <w:tcW w:w="1134" w:type="dxa"/>
            <w:tcBorders>
              <w:top w:val="single" w:sz="4" w:space="0" w:color="000000"/>
              <w:bottom w:val="single" w:sz="4" w:space="0" w:color="000000"/>
            </w:tcBorders>
            <w:shd w:val="clear" w:color="auto" w:fill="F2F2F2" w:themeFill="background1" w:themeFillShade="F2"/>
          </w:tcPr>
          <w:p w14:paraId="64B2B209" w14:textId="77777777" w:rsidR="00D332A9" w:rsidRPr="00BF0860" w:rsidRDefault="00D332A9" w:rsidP="00D332A9">
            <w:pPr>
              <w:spacing w:after="0"/>
              <w:rPr>
                <w:rFonts w:asciiTheme="minorHAnsi" w:hAnsiTheme="minorHAnsi" w:cstheme="minorHAnsi"/>
              </w:rPr>
            </w:pPr>
          </w:p>
        </w:tc>
      </w:tr>
    </w:tbl>
    <w:p w14:paraId="7DEF9ABB" w14:textId="77777777" w:rsidR="00876B25" w:rsidRPr="00BF0860" w:rsidRDefault="00876B25" w:rsidP="00BF0860">
      <w:pPr>
        <w:spacing w:after="0"/>
        <w:rPr>
          <w:rFonts w:asciiTheme="minorHAnsi" w:hAnsiTheme="minorHAnsi" w:cstheme="minorHAnsi"/>
        </w:rPr>
      </w:pPr>
    </w:p>
    <w:p w14:paraId="3D7DC7E7" w14:textId="0134DA40" w:rsidR="00601387" w:rsidRDefault="00601387" w:rsidP="00CD4BDB">
      <w:pPr>
        <w:spacing w:after="0"/>
        <w:rPr>
          <w:rFonts w:asciiTheme="minorHAnsi" w:hAnsiTheme="minorHAnsi" w:cstheme="minorHAnsi"/>
        </w:rPr>
      </w:pPr>
      <w:r w:rsidRPr="00601387">
        <w:rPr>
          <w:rFonts w:asciiTheme="minorHAnsi" w:hAnsiTheme="minorHAnsi" w:cstheme="minorHAnsi"/>
        </w:rPr>
        <w:t>CONSORT=CONonsolidated Standards Of Reporting Trials; DEFINE=Dose-finding Extension; EPDF=early phase dose-finding.</w:t>
      </w:r>
    </w:p>
    <w:p w14:paraId="3A776EA2" w14:textId="11E6725F" w:rsidR="00234E35" w:rsidRDefault="00876B25" w:rsidP="009334D0">
      <w:pPr>
        <w:pStyle w:val="List2"/>
        <w:spacing w:after="0"/>
        <w:ind w:left="0" w:firstLine="0"/>
        <w:rPr>
          <w:rFonts w:asciiTheme="minorHAnsi" w:hAnsiTheme="minorHAnsi" w:cstheme="minorHAnsi"/>
        </w:rPr>
      </w:pPr>
      <w:r w:rsidRPr="00CD4BDB">
        <w:rPr>
          <w:rFonts w:asciiTheme="minorHAnsi" w:hAnsiTheme="minorHAnsi" w:cstheme="minorHAnsi"/>
        </w:rPr>
        <w:t>^</w:t>
      </w:r>
      <w:r w:rsidRPr="00BF0860">
        <w:rPr>
          <w:rFonts w:asciiTheme="minorHAnsi" w:hAnsiTheme="minorHAnsi" w:cstheme="minorHAnsi"/>
        </w:rPr>
        <w:t xml:space="preserve"> </w:t>
      </w:r>
      <w:r w:rsidR="00417D68" w:rsidRPr="00417D68">
        <w:rPr>
          <w:rFonts w:asciiTheme="minorHAnsi" w:hAnsiTheme="minorHAnsi" w:cstheme="minorHAnsi"/>
        </w:rPr>
        <w:t xml:space="preserve">This checklist should be used in conjunction with the CONSORT explanation and elaboration document </w:t>
      </w:r>
      <w:r w:rsidR="00864E65">
        <w:rPr>
          <w:rFonts w:asciiTheme="minorHAnsi" w:hAnsiTheme="minorHAnsi" w:cstheme="minorHAnsi"/>
        </w:rPr>
        <w:fldChar w:fldCharType="begin"/>
      </w:r>
      <w:r w:rsidR="00504FB1">
        <w:rPr>
          <w:rFonts w:asciiTheme="minorHAnsi" w:hAnsiTheme="minorHAnsi" w:cstheme="minorHAnsi"/>
        </w:rPr>
        <w:instrText xml:space="preserve"> ADDIN EN.CITE &lt;EndNote&gt;&lt;Cite&gt;&lt;Author&gt;Moher&lt;/Author&gt;&lt;Year&gt;2010&lt;/Year&gt;&lt;RecNum&gt;50&lt;/RecNum&gt;&lt;DisplayText&gt;(3)&lt;/DisplayText&gt;&lt;record&gt;&lt;rec-number&gt;50&lt;/rec-number&gt;&lt;foreign-keys&gt;&lt;key app="EN" db-id="va9fp5ea4rwepwezr5av0dppeevpsfv0vvz9" timestamp="1675177187"&gt;50&lt;/key&gt;&lt;/foreign-keys&gt;&lt;ref-type name="Journal Article"&gt;17&lt;/ref-type&gt;&lt;contributors&gt;&lt;authors&gt;&lt;author&gt;Moher, D.&lt;/author&gt;&lt;author&gt;Hopewell, S.&lt;/author&gt;&lt;author&gt;Schulz, K. F.&lt;/author&gt;&lt;author&gt;Montori, V.&lt;/author&gt;&lt;author&gt;Gotzsche, P. C.&lt;/author&gt;&lt;author&gt;Devereaux, P. J.&lt;/author&gt;&lt;author&gt;Elbourne, D.&lt;/author&gt;&lt;author&gt;Egger, M.&lt;/author&gt;&lt;author&gt;Altman, D. G.&lt;/author&gt;&lt;author&gt;Consolidated Standards of Reporting Trials, Group&lt;/author&gt;&lt;/authors&gt;&lt;/contributors&gt;&lt;auth-address&gt;Ottawa Methods Centre, Ottawa Hospital Research Institute, Ottawa Hospital, Ottawa, Ontario, Canada. dmoher@ohri.ca&lt;/auth-address&gt;&lt;titles&gt;&lt;title&gt;CONSORT 2010 Explanation and Elaboration: Updated guidelines for reporting parallel group randomised trials&lt;/title&gt;&lt;secondary-title&gt;J Clin Epidemiol&lt;/secondary-title&gt;&lt;short-title&gt;CONSORT 2010 Explanation and Elaboration: Updated guidelines for reporting parallel group randomised trials&lt;/short-title&gt;&lt;/titles&gt;&lt;pages&gt;e1-37&lt;/pages&gt;&lt;volume&gt;63&lt;/volume&gt;&lt;number&gt;8&lt;/number&gt;&lt;edition&gt;2010/03/30&lt;/edition&gt;&lt;keywords&gt;&lt;keyword&gt;Guidelines as Topic/*standards&lt;/keyword&gt;&lt;keyword&gt;Humans&lt;/keyword&gt;&lt;keyword&gt;Publishing/*standards&lt;/keyword&gt;&lt;keyword&gt;Quality Control&lt;/keyword&gt;&lt;keyword&gt;Randomized Controlled Trials as Topic/*standards&lt;/keyword&gt;&lt;/keywords&gt;&lt;dates&gt;&lt;year&gt;2010&lt;/year&gt;&lt;pub-dates&gt;&lt;date&gt;Aug&lt;/date&gt;&lt;/pub-dates&gt;&lt;/dates&gt;&lt;isbn&gt;1878-5921 (Electronic) 0895-4356 (Linking)&lt;/isbn&gt;&lt;accession-num&gt;20346624&lt;/accession-num&gt;&lt;urls&gt;&lt;related-urls&gt;&lt;url&gt;https://www.ncbi.nlm.nih.gov/pubmed/20346624&lt;/url&gt;&lt;/related-urls&gt;&lt;/urls&gt;&lt;electronic-resource-num&gt;10.1016/j.jclinepi.2010.03.004&lt;/electronic-resource-num&gt;&lt;/record&gt;&lt;/Cite&gt;&lt;/EndNote&gt;</w:instrText>
      </w:r>
      <w:r w:rsidR="00864E65">
        <w:rPr>
          <w:rFonts w:asciiTheme="minorHAnsi" w:hAnsiTheme="minorHAnsi" w:cstheme="minorHAnsi"/>
        </w:rPr>
        <w:fldChar w:fldCharType="separate"/>
      </w:r>
      <w:r w:rsidR="00504FB1">
        <w:rPr>
          <w:rFonts w:asciiTheme="minorHAnsi" w:hAnsiTheme="minorHAnsi" w:cstheme="minorHAnsi"/>
          <w:noProof/>
        </w:rPr>
        <w:t>(3)</w:t>
      </w:r>
      <w:r w:rsidR="00864E65">
        <w:rPr>
          <w:rFonts w:asciiTheme="minorHAnsi" w:hAnsiTheme="minorHAnsi" w:cstheme="minorHAnsi"/>
        </w:rPr>
        <w:fldChar w:fldCharType="end"/>
      </w:r>
      <w:r w:rsidR="00D06F21">
        <w:rPr>
          <w:rFonts w:asciiTheme="minorHAnsi" w:hAnsiTheme="minorHAnsi" w:cstheme="minorHAnsi"/>
        </w:rPr>
        <w:t xml:space="preserve"> </w:t>
      </w:r>
      <w:r w:rsidR="005A2F25" w:rsidRPr="005A2F25">
        <w:rPr>
          <w:rFonts w:asciiTheme="minorHAnsi" w:hAnsiTheme="minorHAnsi" w:cstheme="minorHAnsi"/>
        </w:rPr>
        <w:t>for important clarifications on the checklist items. Empty items in the CONSORT-DEFINE column indicate no modification from the standard CONSORT item. CONSORT extensions for non-pharmacological treatments and outcomes might also be relevant</w:t>
      </w:r>
      <w:r w:rsidR="002A24D0">
        <w:rPr>
          <w:rFonts w:asciiTheme="minorHAnsi" w:hAnsiTheme="minorHAnsi" w:cstheme="minorHAnsi"/>
        </w:rPr>
        <w:t xml:space="preserve"> </w:t>
      </w:r>
      <w:r w:rsidR="00864E65">
        <w:rPr>
          <w:rFonts w:asciiTheme="minorHAnsi" w:hAnsiTheme="minorHAnsi" w:cstheme="minorHAnsi"/>
        </w:rPr>
        <w:fldChar w:fldCharType="begin"/>
      </w:r>
      <w:r w:rsidR="00504FB1">
        <w:rPr>
          <w:rFonts w:asciiTheme="minorHAnsi" w:hAnsiTheme="minorHAnsi" w:cstheme="minorHAnsi"/>
        </w:rPr>
        <w:instrText xml:space="preserve"> ADDIN EN.CITE &lt;EndNote&gt;&lt;Cite&gt;&lt;Author&gt;Boutron&lt;/Author&gt;&lt;Year&gt;2017&lt;/Year&gt;&lt;RecNum&gt;67&lt;/RecNum&gt;&lt;DisplayText&gt;(4)&lt;/DisplayText&gt;&lt;record&gt;&lt;rec-number&gt;67&lt;/rec-number&gt;&lt;foreign-keys&gt;&lt;key app="EN" db-id="va9fp5ea4rwepwezr5av0dppeevpsfv0vvz9" timestamp="1675952050"&gt;67&lt;/key&gt;&lt;/foreign-keys&gt;&lt;ref-type name="Journal Article"&gt;17&lt;/ref-type&gt;&lt;contributors&gt;&lt;authors&gt;&lt;author&gt;Boutron, I.&lt;/author&gt;&lt;author&gt;Altman, D. G.&lt;/author&gt;&lt;author&gt;Moher, D.&lt;/author&gt;&lt;author&gt;Schulz, K. F.&lt;/author&gt;&lt;author&gt;Ravaud, P.&lt;/author&gt;&lt;author&gt;Consort Npt Group&lt;/author&gt;&lt;/authors&gt;&lt;/contributors&gt;&lt;auth-address&gt;From Paris Descartes University, INSERM UMR1153, and Assistance Publique des Hopitaux de Paris, Paris, France; University of Oxford, Oxford, United Kingdom; Ottawa Hospital Research Institute and University of Ottawa, Ottawa, Ontario, Canada; FHI 360, Durham, North Carolina; University of North Carolina, Chapel Hill, North Carolina; and Columbia University Mailman School of Public Health, New York, New York.&lt;/auth-address&gt;&lt;titles&gt;&lt;title&gt;CONSORT Statement for Randomized Trials of Nonpharmacologic Treatments: A 2017 Update and a CONSORT Extension for Nonpharmacologic Trial Abstracts&lt;/title&gt;&lt;secondary-title&gt;Ann Intern Med&lt;/secondary-title&gt;&lt;/titles&gt;&lt;pages&gt;40-47&lt;/pages&gt;&lt;volume&gt;167&lt;/volume&gt;&lt;number&gt;1&lt;/number&gt;&lt;edition&gt;20170620&lt;/edition&gt;&lt;keywords&gt;&lt;keyword&gt;Publishing/*standards&lt;/keyword&gt;&lt;keyword&gt;Quality Control&lt;/keyword&gt;&lt;keyword&gt;Randomized Controlled Trials as Topic/*standards&lt;/keyword&gt;&lt;keyword&gt;Research Design/standards&lt;/keyword&gt;&lt;keyword&gt;Therapeutics/standards&lt;/keyword&gt;&lt;/keywords&gt;&lt;dates&gt;&lt;year&gt;2017&lt;/year&gt;&lt;pub-dates&gt;&lt;date&gt;Jul 4&lt;/date&gt;&lt;/pub-dates&gt;&lt;/dates&gt;&lt;isbn&gt;1539-3704 (Electronic)&amp;#xD;0003-4819 (Linking)&lt;/isbn&gt;&lt;accession-num&gt;28630973&lt;/accession-num&gt;&lt;urls&gt;&lt;related-urls&gt;&lt;url&gt;https://www.ncbi.nlm.nih.gov/pubmed/28630973&lt;/url&gt;&lt;/related-urls&gt;&lt;/urls&gt;&lt;electronic-resource-num&gt;10.7326/M17-0046&lt;/electronic-resource-num&gt;&lt;remote-database-name&gt;Medline&lt;/remote-database-name&gt;&lt;remote-database-provider&gt;NLM&lt;/remote-database-provider&gt;&lt;/record&gt;&lt;/Cite&gt;&lt;/EndNote&gt;</w:instrText>
      </w:r>
      <w:r w:rsidR="00864E65">
        <w:rPr>
          <w:rFonts w:asciiTheme="minorHAnsi" w:hAnsiTheme="minorHAnsi" w:cstheme="minorHAnsi"/>
        </w:rPr>
        <w:fldChar w:fldCharType="separate"/>
      </w:r>
      <w:r w:rsidR="00504FB1">
        <w:rPr>
          <w:rFonts w:asciiTheme="minorHAnsi" w:hAnsiTheme="minorHAnsi" w:cstheme="minorHAnsi"/>
          <w:noProof/>
        </w:rPr>
        <w:t>(4)</w:t>
      </w:r>
      <w:r w:rsidR="00864E65">
        <w:rPr>
          <w:rFonts w:asciiTheme="minorHAnsi" w:hAnsiTheme="minorHAnsi" w:cstheme="minorHAnsi"/>
        </w:rPr>
        <w:fldChar w:fldCharType="end"/>
      </w:r>
      <w:r w:rsidRPr="00BF0860">
        <w:rPr>
          <w:rFonts w:asciiTheme="minorHAnsi" w:hAnsiTheme="minorHAnsi" w:cstheme="minorHAnsi"/>
        </w:rPr>
        <w:t xml:space="preserve">. </w:t>
      </w:r>
      <w:r w:rsidR="00234E35" w:rsidRPr="00234E35">
        <w:rPr>
          <w:rFonts w:asciiTheme="minorHAnsi" w:hAnsiTheme="minorHAnsi" w:cstheme="minorHAnsi"/>
        </w:rPr>
        <w:t>Note that the term “dose” in the checklist can be considered synonymous and used interchangeably with dosage, or dosing regimen (dose or schedule), or a unit dose.</w:t>
      </w:r>
      <w:r w:rsidR="00234E35" w:rsidRPr="00BF0860">
        <w:rPr>
          <w:rFonts w:asciiTheme="minorHAnsi" w:hAnsiTheme="minorHAnsi" w:cstheme="minorHAnsi"/>
        </w:rPr>
        <w:t xml:space="preserve"> </w:t>
      </w:r>
    </w:p>
    <w:p w14:paraId="13BE3E67" w14:textId="7B01E932" w:rsidR="00CD4BDB" w:rsidRPr="00CD4BDB" w:rsidRDefault="002A7BE4" w:rsidP="00CD4BDB">
      <w:pPr>
        <w:spacing w:after="0"/>
        <w:rPr>
          <w:rFonts w:asciiTheme="minorHAnsi" w:hAnsiTheme="minorHAnsi" w:cstheme="minorHAnsi"/>
        </w:rPr>
      </w:pPr>
      <w:bookmarkStart w:id="1" w:name="_Hlk142997341"/>
      <w:r w:rsidRPr="00CD4BDB">
        <w:rPr>
          <w:rFonts w:asciiTheme="minorHAnsi" w:hAnsiTheme="minorHAnsi" w:cstheme="minorHAnsi"/>
        </w:rPr>
        <w:t>¤</w:t>
      </w:r>
      <w:r w:rsidR="00CD4BDB" w:rsidRPr="00CD4BDB">
        <w:rPr>
          <w:rFonts w:asciiTheme="minorHAnsi" w:hAnsiTheme="minorHAnsi" w:cstheme="minorHAnsi"/>
        </w:rPr>
        <w:t xml:space="preserve"> If the information is not provided in the primary paper, give details of where this information is available. This may include locations such as a published protocol or other published papers (provide citation details) or a website (provide the URL)</w:t>
      </w:r>
      <w:r w:rsidR="00CD4BDB" w:rsidRPr="00CA374F">
        <w:rPr>
          <w:rFonts w:asciiTheme="minorHAnsi" w:hAnsiTheme="minorHAnsi" w:cstheme="minorHAnsi"/>
        </w:rPr>
        <w:t>.</w:t>
      </w:r>
      <w:r w:rsidR="004C12E1">
        <w:rPr>
          <w:rFonts w:asciiTheme="minorHAnsi" w:hAnsiTheme="minorHAnsi" w:cstheme="minorHAnsi"/>
        </w:rPr>
        <w:t xml:space="preserve"> </w:t>
      </w:r>
    </w:p>
    <w:bookmarkEnd w:id="1"/>
    <w:p w14:paraId="39BDDEE9" w14:textId="3718D4BD" w:rsidR="00876B25" w:rsidRPr="00BF0860" w:rsidRDefault="00876B25" w:rsidP="00CD4BDB">
      <w:pPr>
        <w:spacing w:after="0"/>
        <w:rPr>
          <w:rFonts w:asciiTheme="minorHAnsi" w:hAnsiTheme="minorHAnsi" w:cstheme="minorHAnsi"/>
        </w:rPr>
      </w:pPr>
      <w:r w:rsidRPr="00BF0860">
        <w:rPr>
          <w:rFonts w:asciiTheme="minorHAnsi" w:hAnsiTheme="minorHAnsi" w:cstheme="minorHAnsi"/>
        </w:rPr>
        <w:t xml:space="preserve">* </w:t>
      </w:r>
      <w:r w:rsidR="0033235B" w:rsidRPr="0033235B">
        <w:rPr>
          <w:rFonts w:asciiTheme="minorHAnsi" w:hAnsiTheme="minorHAnsi" w:cstheme="minorHAnsi"/>
        </w:rPr>
        <w:t>New items that should only be applied in reference to CONSORT-DEFINE</w:t>
      </w:r>
      <w:r w:rsidR="0033235B">
        <w:rPr>
          <w:rFonts w:asciiTheme="minorHAnsi" w:hAnsiTheme="minorHAnsi" w:cstheme="minorHAnsi"/>
        </w:rPr>
        <w:t>.</w:t>
      </w:r>
    </w:p>
    <w:p w14:paraId="441D6816" w14:textId="10B76BDC" w:rsidR="00876B25" w:rsidRPr="00BF0860" w:rsidRDefault="00876B25" w:rsidP="00CD4BDB">
      <w:pPr>
        <w:spacing w:after="0"/>
        <w:rPr>
          <w:rFonts w:asciiTheme="minorHAnsi" w:hAnsiTheme="minorHAnsi" w:cstheme="minorHAnsi"/>
        </w:rPr>
      </w:pPr>
      <w:r w:rsidRPr="00BF0860">
        <w:rPr>
          <w:rFonts w:asciiTheme="minorHAnsi" w:hAnsiTheme="minorHAnsi" w:cstheme="minorHAnsi"/>
        </w:rPr>
        <w:t xml:space="preserve">† </w:t>
      </w:r>
      <w:r w:rsidR="007B2CEB" w:rsidRPr="007B2CEB">
        <w:rPr>
          <w:rFonts w:asciiTheme="minorHAnsi" w:hAnsiTheme="minorHAnsi" w:cstheme="minorHAnsi"/>
        </w:rPr>
        <w:t>Modified items that require reference to both CONSORT and CONSORT-DEFINE.</w:t>
      </w:r>
    </w:p>
    <w:p w14:paraId="09FDD48B" w14:textId="682E56E0" w:rsidR="00864E65" w:rsidRDefault="00876B25" w:rsidP="009D4453">
      <w:pPr>
        <w:spacing w:after="0"/>
        <w:rPr>
          <w:rFonts w:asciiTheme="minorHAnsi" w:hAnsiTheme="minorHAnsi" w:cstheme="minorHAnsi"/>
        </w:rPr>
      </w:pPr>
      <w:r w:rsidRPr="00BF0860">
        <w:rPr>
          <w:rFonts w:asciiTheme="minorHAnsi" w:hAnsiTheme="minorHAnsi" w:cstheme="minorHAnsi"/>
        </w:rPr>
        <w:t xml:space="preserve">§ </w:t>
      </w:r>
      <w:r w:rsidR="002767A9" w:rsidRPr="002767A9">
        <w:rPr>
          <w:rFonts w:asciiTheme="minorHAnsi" w:hAnsiTheme="minorHAnsi" w:cstheme="minorHAnsi"/>
        </w:rPr>
        <w:t>Item wording remains unchanged in reference to CONSORT, but additional CONSORT-DEFINE explanatory text has been provided to clarify additional considerations for early phase dose-finding trials (web appendix 3).</w:t>
      </w:r>
    </w:p>
    <w:p w14:paraId="175C0CE7" w14:textId="77777777" w:rsidR="000A3EB5" w:rsidRDefault="000A3EB5" w:rsidP="00BF0860">
      <w:pPr>
        <w:pStyle w:val="List2"/>
        <w:ind w:left="0" w:firstLine="0"/>
        <w:rPr>
          <w:rFonts w:asciiTheme="minorHAnsi" w:hAnsiTheme="minorHAnsi" w:cstheme="minorHAnsi"/>
        </w:rPr>
      </w:pPr>
    </w:p>
    <w:sectPr w:rsidR="000A3EB5" w:rsidSect="00671539">
      <w:footerReference w:type="default" r:id="rId12"/>
      <w:pgSz w:w="11906" w:h="16838"/>
      <w:pgMar w:top="720" w:right="720" w:bottom="720" w:left="720" w:header="708" w:footer="708"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1F7456" w14:textId="77777777" w:rsidR="007B26FA" w:rsidRDefault="007B26FA">
      <w:pPr>
        <w:spacing w:after="0" w:line="240" w:lineRule="auto"/>
      </w:pPr>
      <w:r>
        <w:separator/>
      </w:r>
    </w:p>
  </w:endnote>
  <w:endnote w:type="continuationSeparator" w:id="0">
    <w:p w14:paraId="181DD9AA" w14:textId="77777777" w:rsidR="007B26FA" w:rsidRDefault="007B26FA">
      <w:pPr>
        <w:spacing w:after="0" w:line="240" w:lineRule="auto"/>
      </w:pPr>
      <w:r>
        <w:continuationSeparator/>
      </w:r>
    </w:p>
  </w:endnote>
  <w:endnote w:type="continuationNotice" w:id="1">
    <w:p w14:paraId="017792C9" w14:textId="77777777" w:rsidR="007B26FA" w:rsidRDefault="007B26F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Yu Mincho">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0EAB76" w14:textId="1DEF8697" w:rsidR="009855DB" w:rsidRDefault="00F604D5">
    <w:pPr>
      <w:pBdr>
        <w:top w:val="nil"/>
        <w:left w:val="nil"/>
        <w:bottom w:val="nil"/>
        <w:right w:val="nil"/>
        <w:between w:val="nil"/>
      </w:pBdr>
      <w:tabs>
        <w:tab w:val="center" w:pos="4513"/>
        <w:tab w:val="right" w:pos="9026"/>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0A465D">
      <w:rPr>
        <w:noProof/>
        <w:color w:val="000000"/>
      </w:rPr>
      <w:t>1</w:t>
    </w:r>
    <w:r>
      <w:rPr>
        <w:color w:val="000000"/>
      </w:rPr>
      <w:fldChar w:fldCharType="end"/>
    </w:r>
  </w:p>
  <w:p w14:paraId="720EAB77" w14:textId="77777777" w:rsidR="009855DB" w:rsidRDefault="009855DB">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807D67" w14:textId="77777777" w:rsidR="007B26FA" w:rsidRDefault="007B26FA">
      <w:pPr>
        <w:spacing w:after="0" w:line="240" w:lineRule="auto"/>
      </w:pPr>
      <w:r>
        <w:separator/>
      </w:r>
    </w:p>
  </w:footnote>
  <w:footnote w:type="continuationSeparator" w:id="0">
    <w:p w14:paraId="698B2D28" w14:textId="77777777" w:rsidR="007B26FA" w:rsidRDefault="007B26FA">
      <w:pPr>
        <w:spacing w:after="0" w:line="240" w:lineRule="auto"/>
      </w:pPr>
      <w:r>
        <w:continuationSeparator/>
      </w:r>
    </w:p>
  </w:footnote>
  <w:footnote w:type="continuationNotice" w:id="1">
    <w:p w14:paraId="72992C1B" w14:textId="77777777" w:rsidR="007B26FA" w:rsidRDefault="007B26F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0B721B"/>
    <w:multiLevelType w:val="multilevel"/>
    <w:tmpl w:val="A5F8C8BE"/>
    <w:lvl w:ilvl="0">
      <w:start w:val="1"/>
      <w:numFmt w:val="bullet"/>
      <w:lvlText w:val=""/>
      <w:lvlJc w:val="left"/>
      <w:pPr>
        <w:tabs>
          <w:tab w:val="num" w:pos="3981"/>
        </w:tabs>
        <w:ind w:left="3981" w:hanging="360"/>
      </w:pPr>
      <w:rPr>
        <w:rFonts w:ascii="Symbol" w:hAnsi="Symbol" w:hint="default"/>
        <w:sz w:val="20"/>
      </w:rPr>
    </w:lvl>
    <w:lvl w:ilvl="1">
      <w:start w:val="1"/>
      <w:numFmt w:val="bullet"/>
      <w:lvlText w:val=""/>
      <w:lvlJc w:val="left"/>
      <w:pPr>
        <w:tabs>
          <w:tab w:val="num" w:pos="4701"/>
        </w:tabs>
        <w:ind w:left="4701" w:hanging="360"/>
      </w:pPr>
      <w:rPr>
        <w:rFonts w:ascii="Symbol" w:hAnsi="Symbol" w:hint="default"/>
        <w:sz w:val="20"/>
      </w:rPr>
    </w:lvl>
    <w:lvl w:ilvl="2">
      <w:start w:val="1"/>
      <w:numFmt w:val="bullet"/>
      <w:lvlText w:val=""/>
      <w:lvlJc w:val="left"/>
      <w:pPr>
        <w:tabs>
          <w:tab w:val="num" w:pos="5421"/>
        </w:tabs>
        <w:ind w:left="5421" w:hanging="360"/>
      </w:pPr>
      <w:rPr>
        <w:rFonts w:ascii="Symbol" w:hAnsi="Symbol" w:hint="default"/>
        <w:sz w:val="20"/>
      </w:rPr>
    </w:lvl>
    <w:lvl w:ilvl="3">
      <w:start w:val="1"/>
      <w:numFmt w:val="bullet"/>
      <w:lvlText w:val=""/>
      <w:lvlJc w:val="left"/>
      <w:pPr>
        <w:tabs>
          <w:tab w:val="num" w:pos="6141"/>
        </w:tabs>
        <w:ind w:left="6141" w:hanging="360"/>
      </w:pPr>
      <w:rPr>
        <w:rFonts w:ascii="Symbol" w:hAnsi="Symbol" w:hint="default"/>
        <w:sz w:val="20"/>
      </w:rPr>
    </w:lvl>
    <w:lvl w:ilvl="4">
      <w:start w:val="1"/>
      <w:numFmt w:val="bullet"/>
      <w:lvlText w:val=""/>
      <w:lvlJc w:val="left"/>
      <w:pPr>
        <w:tabs>
          <w:tab w:val="num" w:pos="6861"/>
        </w:tabs>
        <w:ind w:left="6861" w:hanging="360"/>
      </w:pPr>
      <w:rPr>
        <w:rFonts w:ascii="Symbol" w:hAnsi="Symbol" w:hint="default"/>
        <w:sz w:val="20"/>
      </w:rPr>
    </w:lvl>
    <w:lvl w:ilvl="5">
      <w:start w:val="1"/>
      <w:numFmt w:val="bullet"/>
      <w:lvlText w:val=""/>
      <w:lvlJc w:val="left"/>
      <w:pPr>
        <w:tabs>
          <w:tab w:val="num" w:pos="7581"/>
        </w:tabs>
        <w:ind w:left="7581" w:hanging="360"/>
      </w:pPr>
      <w:rPr>
        <w:rFonts w:ascii="Symbol" w:hAnsi="Symbol" w:hint="default"/>
        <w:sz w:val="20"/>
      </w:rPr>
    </w:lvl>
    <w:lvl w:ilvl="6">
      <w:start w:val="1"/>
      <w:numFmt w:val="bullet"/>
      <w:lvlText w:val=""/>
      <w:lvlJc w:val="left"/>
      <w:pPr>
        <w:tabs>
          <w:tab w:val="num" w:pos="8301"/>
        </w:tabs>
        <w:ind w:left="8301" w:hanging="360"/>
      </w:pPr>
      <w:rPr>
        <w:rFonts w:ascii="Symbol" w:hAnsi="Symbol" w:hint="default"/>
        <w:sz w:val="20"/>
      </w:rPr>
    </w:lvl>
    <w:lvl w:ilvl="7">
      <w:start w:val="1"/>
      <w:numFmt w:val="bullet"/>
      <w:lvlText w:val=""/>
      <w:lvlJc w:val="left"/>
      <w:pPr>
        <w:tabs>
          <w:tab w:val="num" w:pos="9021"/>
        </w:tabs>
        <w:ind w:left="9021" w:hanging="360"/>
      </w:pPr>
      <w:rPr>
        <w:rFonts w:ascii="Symbol" w:hAnsi="Symbol" w:hint="default"/>
        <w:sz w:val="20"/>
      </w:rPr>
    </w:lvl>
    <w:lvl w:ilvl="8">
      <w:start w:val="1"/>
      <w:numFmt w:val="bullet"/>
      <w:lvlText w:val=""/>
      <w:lvlJc w:val="left"/>
      <w:pPr>
        <w:tabs>
          <w:tab w:val="num" w:pos="9741"/>
        </w:tabs>
        <w:ind w:left="9741" w:hanging="360"/>
      </w:pPr>
      <w:rPr>
        <w:rFonts w:ascii="Symbol" w:hAnsi="Symbol" w:hint="default"/>
        <w:sz w:val="20"/>
      </w:rPr>
    </w:lvl>
  </w:abstractNum>
  <w:abstractNum w:abstractNumId="1" w15:restartNumberingAfterBreak="0">
    <w:nsid w:val="07091EAD"/>
    <w:multiLevelType w:val="multilevel"/>
    <w:tmpl w:val="1D444252"/>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07F57DE4"/>
    <w:multiLevelType w:val="multilevel"/>
    <w:tmpl w:val="C19E624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4"/>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A4538DE"/>
    <w:multiLevelType w:val="multilevel"/>
    <w:tmpl w:val="D34A63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F666C0F"/>
    <w:multiLevelType w:val="hybridMultilevel"/>
    <w:tmpl w:val="CC624A2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F892AD6"/>
    <w:multiLevelType w:val="multilevel"/>
    <w:tmpl w:val="34F4FAB8"/>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6" w15:restartNumberingAfterBreak="0">
    <w:nsid w:val="127956CA"/>
    <w:multiLevelType w:val="multilevel"/>
    <w:tmpl w:val="AF1A102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1AC36E44"/>
    <w:multiLevelType w:val="hybridMultilevel"/>
    <w:tmpl w:val="03BEFD02"/>
    <w:lvl w:ilvl="0" w:tplc="FCEA57FA">
      <w:start w:val="1"/>
      <w:numFmt w:val="bullet"/>
      <w:lvlText w:val="•"/>
      <w:lvlJc w:val="left"/>
      <w:pPr>
        <w:tabs>
          <w:tab w:val="num" w:pos="720"/>
        </w:tabs>
        <w:ind w:left="720" w:hanging="360"/>
      </w:pPr>
      <w:rPr>
        <w:rFonts w:ascii="Times New Roman" w:hAnsi="Times New Roman" w:hint="default"/>
      </w:rPr>
    </w:lvl>
    <w:lvl w:ilvl="1" w:tplc="65141C72" w:tentative="1">
      <w:start w:val="1"/>
      <w:numFmt w:val="bullet"/>
      <w:lvlText w:val="•"/>
      <w:lvlJc w:val="left"/>
      <w:pPr>
        <w:tabs>
          <w:tab w:val="num" w:pos="1440"/>
        </w:tabs>
        <w:ind w:left="1440" w:hanging="360"/>
      </w:pPr>
      <w:rPr>
        <w:rFonts w:ascii="Times New Roman" w:hAnsi="Times New Roman" w:hint="default"/>
      </w:rPr>
    </w:lvl>
    <w:lvl w:ilvl="2" w:tplc="894C981C" w:tentative="1">
      <w:start w:val="1"/>
      <w:numFmt w:val="bullet"/>
      <w:lvlText w:val="•"/>
      <w:lvlJc w:val="left"/>
      <w:pPr>
        <w:tabs>
          <w:tab w:val="num" w:pos="2160"/>
        </w:tabs>
        <w:ind w:left="2160" w:hanging="360"/>
      </w:pPr>
      <w:rPr>
        <w:rFonts w:ascii="Times New Roman" w:hAnsi="Times New Roman" w:hint="default"/>
      </w:rPr>
    </w:lvl>
    <w:lvl w:ilvl="3" w:tplc="E9A057A6" w:tentative="1">
      <w:start w:val="1"/>
      <w:numFmt w:val="bullet"/>
      <w:lvlText w:val="•"/>
      <w:lvlJc w:val="left"/>
      <w:pPr>
        <w:tabs>
          <w:tab w:val="num" w:pos="2880"/>
        </w:tabs>
        <w:ind w:left="2880" w:hanging="360"/>
      </w:pPr>
      <w:rPr>
        <w:rFonts w:ascii="Times New Roman" w:hAnsi="Times New Roman" w:hint="default"/>
      </w:rPr>
    </w:lvl>
    <w:lvl w:ilvl="4" w:tplc="02A4A1F2" w:tentative="1">
      <w:start w:val="1"/>
      <w:numFmt w:val="bullet"/>
      <w:lvlText w:val="•"/>
      <w:lvlJc w:val="left"/>
      <w:pPr>
        <w:tabs>
          <w:tab w:val="num" w:pos="3600"/>
        </w:tabs>
        <w:ind w:left="3600" w:hanging="360"/>
      </w:pPr>
      <w:rPr>
        <w:rFonts w:ascii="Times New Roman" w:hAnsi="Times New Roman" w:hint="default"/>
      </w:rPr>
    </w:lvl>
    <w:lvl w:ilvl="5" w:tplc="6C98665A" w:tentative="1">
      <w:start w:val="1"/>
      <w:numFmt w:val="bullet"/>
      <w:lvlText w:val="•"/>
      <w:lvlJc w:val="left"/>
      <w:pPr>
        <w:tabs>
          <w:tab w:val="num" w:pos="4320"/>
        </w:tabs>
        <w:ind w:left="4320" w:hanging="360"/>
      </w:pPr>
      <w:rPr>
        <w:rFonts w:ascii="Times New Roman" w:hAnsi="Times New Roman" w:hint="default"/>
      </w:rPr>
    </w:lvl>
    <w:lvl w:ilvl="6" w:tplc="F3D021BC" w:tentative="1">
      <w:start w:val="1"/>
      <w:numFmt w:val="bullet"/>
      <w:lvlText w:val="•"/>
      <w:lvlJc w:val="left"/>
      <w:pPr>
        <w:tabs>
          <w:tab w:val="num" w:pos="5040"/>
        </w:tabs>
        <w:ind w:left="5040" w:hanging="360"/>
      </w:pPr>
      <w:rPr>
        <w:rFonts w:ascii="Times New Roman" w:hAnsi="Times New Roman" w:hint="default"/>
      </w:rPr>
    </w:lvl>
    <w:lvl w:ilvl="7" w:tplc="86E4801A" w:tentative="1">
      <w:start w:val="1"/>
      <w:numFmt w:val="bullet"/>
      <w:lvlText w:val="•"/>
      <w:lvlJc w:val="left"/>
      <w:pPr>
        <w:tabs>
          <w:tab w:val="num" w:pos="5760"/>
        </w:tabs>
        <w:ind w:left="5760" w:hanging="360"/>
      </w:pPr>
      <w:rPr>
        <w:rFonts w:ascii="Times New Roman" w:hAnsi="Times New Roman" w:hint="default"/>
      </w:rPr>
    </w:lvl>
    <w:lvl w:ilvl="8" w:tplc="F4947864"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1B787559"/>
    <w:multiLevelType w:val="hybridMultilevel"/>
    <w:tmpl w:val="FC482370"/>
    <w:lvl w:ilvl="0" w:tplc="542A3BB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A3A2F01"/>
    <w:multiLevelType w:val="hybridMultilevel"/>
    <w:tmpl w:val="016AAA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CA31B86"/>
    <w:multiLevelType w:val="multilevel"/>
    <w:tmpl w:val="16D0A036"/>
    <w:lvl w:ilvl="0">
      <w:start w:val="1"/>
      <w:numFmt w:val="bullet"/>
      <w:lvlText w:val="●"/>
      <w:lvlJc w:val="left"/>
      <w:pPr>
        <w:ind w:left="774" w:hanging="359"/>
      </w:pPr>
      <w:rPr>
        <w:rFonts w:ascii="Noto Sans Symbols" w:eastAsia="Noto Sans Symbols" w:hAnsi="Noto Sans Symbols" w:cs="Noto Sans Symbols"/>
      </w:rPr>
    </w:lvl>
    <w:lvl w:ilvl="1">
      <w:start w:val="1"/>
      <w:numFmt w:val="bullet"/>
      <w:lvlText w:val="o"/>
      <w:lvlJc w:val="left"/>
      <w:pPr>
        <w:ind w:left="1494" w:hanging="360"/>
      </w:pPr>
      <w:rPr>
        <w:rFonts w:ascii="Courier New" w:eastAsia="Courier New" w:hAnsi="Courier New" w:cs="Courier New"/>
      </w:rPr>
    </w:lvl>
    <w:lvl w:ilvl="2">
      <w:start w:val="1"/>
      <w:numFmt w:val="bullet"/>
      <w:lvlText w:val="▪"/>
      <w:lvlJc w:val="left"/>
      <w:pPr>
        <w:ind w:left="2214" w:hanging="360"/>
      </w:pPr>
      <w:rPr>
        <w:rFonts w:ascii="Noto Sans Symbols" w:eastAsia="Noto Sans Symbols" w:hAnsi="Noto Sans Symbols" w:cs="Noto Sans Symbols"/>
      </w:rPr>
    </w:lvl>
    <w:lvl w:ilvl="3">
      <w:start w:val="1"/>
      <w:numFmt w:val="bullet"/>
      <w:lvlText w:val="●"/>
      <w:lvlJc w:val="left"/>
      <w:pPr>
        <w:ind w:left="2934" w:hanging="360"/>
      </w:pPr>
      <w:rPr>
        <w:rFonts w:ascii="Noto Sans Symbols" w:eastAsia="Noto Sans Symbols" w:hAnsi="Noto Sans Symbols" w:cs="Noto Sans Symbols"/>
      </w:rPr>
    </w:lvl>
    <w:lvl w:ilvl="4">
      <w:start w:val="1"/>
      <w:numFmt w:val="bullet"/>
      <w:lvlText w:val="o"/>
      <w:lvlJc w:val="left"/>
      <w:pPr>
        <w:ind w:left="3654" w:hanging="360"/>
      </w:pPr>
      <w:rPr>
        <w:rFonts w:ascii="Courier New" w:eastAsia="Courier New" w:hAnsi="Courier New" w:cs="Courier New"/>
      </w:rPr>
    </w:lvl>
    <w:lvl w:ilvl="5">
      <w:start w:val="1"/>
      <w:numFmt w:val="bullet"/>
      <w:lvlText w:val="▪"/>
      <w:lvlJc w:val="left"/>
      <w:pPr>
        <w:ind w:left="4374" w:hanging="360"/>
      </w:pPr>
      <w:rPr>
        <w:rFonts w:ascii="Noto Sans Symbols" w:eastAsia="Noto Sans Symbols" w:hAnsi="Noto Sans Symbols" w:cs="Noto Sans Symbols"/>
      </w:rPr>
    </w:lvl>
    <w:lvl w:ilvl="6">
      <w:start w:val="1"/>
      <w:numFmt w:val="bullet"/>
      <w:lvlText w:val="●"/>
      <w:lvlJc w:val="left"/>
      <w:pPr>
        <w:ind w:left="5094" w:hanging="360"/>
      </w:pPr>
      <w:rPr>
        <w:rFonts w:ascii="Noto Sans Symbols" w:eastAsia="Noto Sans Symbols" w:hAnsi="Noto Sans Symbols" w:cs="Noto Sans Symbols"/>
      </w:rPr>
    </w:lvl>
    <w:lvl w:ilvl="7">
      <w:start w:val="1"/>
      <w:numFmt w:val="bullet"/>
      <w:lvlText w:val="o"/>
      <w:lvlJc w:val="left"/>
      <w:pPr>
        <w:ind w:left="5814" w:hanging="360"/>
      </w:pPr>
      <w:rPr>
        <w:rFonts w:ascii="Courier New" w:eastAsia="Courier New" w:hAnsi="Courier New" w:cs="Courier New"/>
      </w:rPr>
    </w:lvl>
    <w:lvl w:ilvl="8">
      <w:start w:val="1"/>
      <w:numFmt w:val="bullet"/>
      <w:lvlText w:val="▪"/>
      <w:lvlJc w:val="left"/>
      <w:pPr>
        <w:ind w:left="6534" w:hanging="360"/>
      </w:pPr>
      <w:rPr>
        <w:rFonts w:ascii="Noto Sans Symbols" w:eastAsia="Noto Sans Symbols" w:hAnsi="Noto Sans Symbols" w:cs="Noto Sans Symbols"/>
      </w:rPr>
    </w:lvl>
  </w:abstractNum>
  <w:abstractNum w:abstractNumId="11" w15:restartNumberingAfterBreak="0">
    <w:nsid w:val="2F0D2F26"/>
    <w:multiLevelType w:val="hybridMultilevel"/>
    <w:tmpl w:val="E6748E70"/>
    <w:lvl w:ilvl="0" w:tplc="7E50366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7045C9E"/>
    <w:multiLevelType w:val="multilevel"/>
    <w:tmpl w:val="A9AE2BCA"/>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3" w15:restartNumberingAfterBreak="0">
    <w:nsid w:val="38984D0C"/>
    <w:multiLevelType w:val="multilevel"/>
    <w:tmpl w:val="A21C95F8"/>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9617578"/>
    <w:multiLevelType w:val="multilevel"/>
    <w:tmpl w:val="91C6D49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3CD872A0"/>
    <w:multiLevelType w:val="multilevel"/>
    <w:tmpl w:val="4BB272B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3D686D9E"/>
    <w:multiLevelType w:val="multilevel"/>
    <w:tmpl w:val="4A04DA5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286575D"/>
    <w:multiLevelType w:val="multilevel"/>
    <w:tmpl w:val="A21C95F8"/>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4232B9F"/>
    <w:multiLevelType w:val="multilevel"/>
    <w:tmpl w:val="71A8AB3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AB12941"/>
    <w:multiLevelType w:val="hybridMultilevel"/>
    <w:tmpl w:val="7B7269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E1B2027"/>
    <w:multiLevelType w:val="hybridMultilevel"/>
    <w:tmpl w:val="B776B4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0092A40"/>
    <w:multiLevelType w:val="multilevel"/>
    <w:tmpl w:val="1ACC52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6B057B4"/>
    <w:multiLevelType w:val="multilevel"/>
    <w:tmpl w:val="A4ACF3A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5BFC251D"/>
    <w:multiLevelType w:val="hybridMultilevel"/>
    <w:tmpl w:val="F2121D3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05C434B"/>
    <w:multiLevelType w:val="hybridMultilevel"/>
    <w:tmpl w:val="CC6A8D82"/>
    <w:lvl w:ilvl="0" w:tplc="A106EE76">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126852532">
    <w:abstractNumId w:val="12"/>
  </w:num>
  <w:num w:numId="2" w16cid:durableId="653222747">
    <w:abstractNumId w:val="5"/>
  </w:num>
  <w:num w:numId="3" w16cid:durableId="1296912549">
    <w:abstractNumId w:val="3"/>
  </w:num>
  <w:num w:numId="4" w16cid:durableId="1642731600">
    <w:abstractNumId w:val="17"/>
  </w:num>
  <w:num w:numId="5" w16cid:durableId="362756712">
    <w:abstractNumId w:val="16"/>
  </w:num>
  <w:num w:numId="6" w16cid:durableId="581570995">
    <w:abstractNumId w:val="15"/>
  </w:num>
  <w:num w:numId="7" w16cid:durableId="1028337727">
    <w:abstractNumId w:val="1"/>
  </w:num>
  <w:num w:numId="8" w16cid:durableId="1493251051">
    <w:abstractNumId w:val="22"/>
  </w:num>
  <w:num w:numId="9" w16cid:durableId="224996237">
    <w:abstractNumId w:val="14"/>
  </w:num>
  <w:num w:numId="10" w16cid:durableId="1237740555">
    <w:abstractNumId w:val="10"/>
  </w:num>
  <w:num w:numId="11" w16cid:durableId="720059593">
    <w:abstractNumId w:val="2"/>
  </w:num>
  <w:num w:numId="12" w16cid:durableId="1655374103">
    <w:abstractNumId w:val="6"/>
  </w:num>
  <w:num w:numId="13" w16cid:durableId="78304148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875580857">
    <w:abstractNumId w:val="7"/>
  </w:num>
  <w:num w:numId="15" w16cid:durableId="1060593414">
    <w:abstractNumId w:val="24"/>
  </w:num>
  <w:num w:numId="16" w16cid:durableId="1643849779">
    <w:abstractNumId w:val="13"/>
  </w:num>
  <w:num w:numId="17" w16cid:durableId="594629117">
    <w:abstractNumId w:val="11"/>
  </w:num>
  <w:num w:numId="18" w16cid:durableId="1843162256">
    <w:abstractNumId w:val="8"/>
  </w:num>
  <w:num w:numId="19" w16cid:durableId="1423333587">
    <w:abstractNumId w:val="20"/>
  </w:num>
  <w:num w:numId="20" w16cid:durableId="1834635808">
    <w:abstractNumId w:val="19"/>
  </w:num>
  <w:num w:numId="21" w16cid:durableId="1670061557">
    <w:abstractNumId w:val="23"/>
  </w:num>
  <w:num w:numId="22" w16cid:durableId="1822889327">
    <w:abstractNumId w:val="9"/>
  </w:num>
  <w:num w:numId="23" w16cid:durableId="806508276">
    <w:abstractNumId w:val="18"/>
  </w:num>
  <w:num w:numId="24" w16cid:durableId="291132273">
    <w:abstractNumId w:val="21"/>
  </w:num>
  <w:num w:numId="25" w16cid:durableId="1833259406">
    <w:abstractNumId w:val="4"/>
  </w:num>
  <w:num w:numId="26" w16cid:durableId="11332082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9fp5ea4rwepwezr5av0dppeevpsfv0vvz9&quot;&gt;JAMA CONSORT-DEFINE Statement&lt;record-ids&gt;&lt;item&gt;50&lt;/item&gt;&lt;item&gt;67&lt;/item&gt;&lt;item&gt;121&lt;/item&gt;&lt;item&gt;131&lt;/item&gt;&lt;/record-ids&gt;&lt;/item&gt;&lt;/Libraries&gt;"/>
  </w:docVars>
  <w:rsids>
    <w:rsidRoot w:val="009855DB"/>
    <w:rsid w:val="00000583"/>
    <w:rsid w:val="00001B15"/>
    <w:rsid w:val="00002342"/>
    <w:rsid w:val="00002881"/>
    <w:rsid w:val="00002888"/>
    <w:rsid w:val="000029CA"/>
    <w:rsid w:val="000032EE"/>
    <w:rsid w:val="00003EDF"/>
    <w:rsid w:val="00003FBD"/>
    <w:rsid w:val="00004621"/>
    <w:rsid w:val="00005038"/>
    <w:rsid w:val="00006001"/>
    <w:rsid w:val="0000748F"/>
    <w:rsid w:val="0000758D"/>
    <w:rsid w:val="00010D19"/>
    <w:rsid w:val="000114AE"/>
    <w:rsid w:val="0001185D"/>
    <w:rsid w:val="00011C8A"/>
    <w:rsid w:val="000122D6"/>
    <w:rsid w:val="00012304"/>
    <w:rsid w:val="00012752"/>
    <w:rsid w:val="00012CA4"/>
    <w:rsid w:val="0001349A"/>
    <w:rsid w:val="00013871"/>
    <w:rsid w:val="000142A2"/>
    <w:rsid w:val="00014448"/>
    <w:rsid w:val="00014C85"/>
    <w:rsid w:val="00014DB2"/>
    <w:rsid w:val="00014FEA"/>
    <w:rsid w:val="00015834"/>
    <w:rsid w:val="00015E24"/>
    <w:rsid w:val="00015FB0"/>
    <w:rsid w:val="0001622A"/>
    <w:rsid w:val="0001667F"/>
    <w:rsid w:val="00016A7F"/>
    <w:rsid w:val="00016E54"/>
    <w:rsid w:val="0001735D"/>
    <w:rsid w:val="00017AF9"/>
    <w:rsid w:val="00020E9D"/>
    <w:rsid w:val="00020F1F"/>
    <w:rsid w:val="00021912"/>
    <w:rsid w:val="00021F3D"/>
    <w:rsid w:val="00022286"/>
    <w:rsid w:val="00022F67"/>
    <w:rsid w:val="000232C9"/>
    <w:rsid w:val="0002378A"/>
    <w:rsid w:val="000239DF"/>
    <w:rsid w:val="00024292"/>
    <w:rsid w:val="0002482B"/>
    <w:rsid w:val="00024F3C"/>
    <w:rsid w:val="00025F61"/>
    <w:rsid w:val="000265EF"/>
    <w:rsid w:val="00026902"/>
    <w:rsid w:val="00026D8B"/>
    <w:rsid w:val="000278F1"/>
    <w:rsid w:val="00027A84"/>
    <w:rsid w:val="00030415"/>
    <w:rsid w:val="00030604"/>
    <w:rsid w:val="00030FAD"/>
    <w:rsid w:val="00031069"/>
    <w:rsid w:val="000315FC"/>
    <w:rsid w:val="0003175B"/>
    <w:rsid w:val="00031CC5"/>
    <w:rsid w:val="000321E8"/>
    <w:rsid w:val="0003244B"/>
    <w:rsid w:val="00032F75"/>
    <w:rsid w:val="0003366E"/>
    <w:rsid w:val="00033CDA"/>
    <w:rsid w:val="00033E23"/>
    <w:rsid w:val="0003537E"/>
    <w:rsid w:val="0003552C"/>
    <w:rsid w:val="000356A1"/>
    <w:rsid w:val="00035751"/>
    <w:rsid w:val="000360ED"/>
    <w:rsid w:val="000364B7"/>
    <w:rsid w:val="00036684"/>
    <w:rsid w:val="00036758"/>
    <w:rsid w:val="000369B9"/>
    <w:rsid w:val="00036ECC"/>
    <w:rsid w:val="00036EFA"/>
    <w:rsid w:val="00036F38"/>
    <w:rsid w:val="000371B9"/>
    <w:rsid w:val="00037FA5"/>
    <w:rsid w:val="00040377"/>
    <w:rsid w:val="0004059B"/>
    <w:rsid w:val="00040605"/>
    <w:rsid w:val="00040A64"/>
    <w:rsid w:val="00040B40"/>
    <w:rsid w:val="00040C80"/>
    <w:rsid w:val="00041869"/>
    <w:rsid w:val="00042926"/>
    <w:rsid w:val="00042C3F"/>
    <w:rsid w:val="00043369"/>
    <w:rsid w:val="00043BC9"/>
    <w:rsid w:val="000443F4"/>
    <w:rsid w:val="0004482D"/>
    <w:rsid w:val="000449C8"/>
    <w:rsid w:val="000452CA"/>
    <w:rsid w:val="00045317"/>
    <w:rsid w:val="000459EB"/>
    <w:rsid w:val="00045C48"/>
    <w:rsid w:val="00046075"/>
    <w:rsid w:val="000464FB"/>
    <w:rsid w:val="00047306"/>
    <w:rsid w:val="00047DA4"/>
    <w:rsid w:val="00047E56"/>
    <w:rsid w:val="00050718"/>
    <w:rsid w:val="00050CE8"/>
    <w:rsid w:val="00050F1B"/>
    <w:rsid w:val="000511E2"/>
    <w:rsid w:val="00051689"/>
    <w:rsid w:val="00051693"/>
    <w:rsid w:val="00051F04"/>
    <w:rsid w:val="000522D6"/>
    <w:rsid w:val="000524EB"/>
    <w:rsid w:val="00052BFC"/>
    <w:rsid w:val="00052ED9"/>
    <w:rsid w:val="0005438B"/>
    <w:rsid w:val="000545A0"/>
    <w:rsid w:val="00054D35"/>
    <w:rsid w:val="00054ECF"/>
    <w:rsid w:val="00056089"/>
    <w:rsid w:val="00056D20"/>
    <w:rsid w:val="0005715F"/>
    <w:rsid w:val="000608C0"/>
    <w:rsid w:val="00060AEA"/>
    <w:rsid w:val="000615EF"/>
    <w:rsid w:val="000625E7"/>
    <w:rsid w:val="00062842"/>
    <w:rsid w:val="000628FA"/>
    <w:rsid w:val="0006308F"/>
    <w:rsid w:val="00063157"/>
    <w:rsid w:val="00063EC1"/>
    <w:rsid w:val="00065728"/>
    <w:rsid w:val="000663A4"/>
    <w:rsid w:val="000663A6"/>
    <w:rsid w:val="00066549"/>
    <w:rsid w:val="000665AC"/>
    <w:rsid w:val="000676AB"/>
    <w:rsid w:val="000679BC"/>
    <w:rsid w:val="00067B9E"/>
    <w:rsid w:val="00067E58"/>
    <w:rsid w:val="00067F26"/>
    <w:rsid w:val="000701E8"/>
    <w:rsid w:val="00070217"/>
    <w:rsid w:val="00070F9D"/>
    <w:rsid w:val="000711D8"/>
    <w:rsid w:val="0007191D"/>
    <w:rsid w:val="00072047"/>
    <w:rsid w:val="000723E9"/>
    <w:rsid w:val="00072D7E"/>
    <w:rsid w:val="00073253"/>
    <w:rsid w:val="00073646"/>
    <w:rsid w:val="00074B3F"/>
    <w:rsid w:val="00074CA4"/>
    <w:rsid w:val="0007541F"/>
    <w:rsid w:val="000755B8"/>
    <w:rsid w:val="00075651"/>
    <w:rsid w:val="00075861"/>
    <w:rsid w:val="000761BA"/>
    <w:rsid w:val="000765EF"/>
    <w:rsid w:val="0007663D"/>
    <w:rsid w:val="00076826"/>
    <w:rsid w:val="000776E2"/>
    <w:rsid w:val="00077A2B"/>
    <w:rsid w:val="000800B2"/>
    <w:rsid w:val="0008021D"/>
    <w:rsid w:val="0008099D"/>
    <w:rsid w:val="00080D02"/>
    <w:rsid w:val="00081141"/>
    <w:rsid w:val="000823E5"/>
    <w:rsid w:val="00082636"/>
    <w:rsid w:val="000826A9"/>
    <w:rsid w:val="000834BC"/>
    <w:rsid w:val="0008504B"/>
    <w:rsid w:val="000853B4"/>
    <w:rsid w:val="00085C57"/>
    <w:rsid w:val="00085D8F"/>
    <w:rsid w:val="00085FB2"/>
    <w:rsid w:val="00086D7A"/>
    <w:rsid w:val="00086F45"/>
    <w:rsid w:val="00087220"/>
    <w:rsid w:val="00087D49"/>
    <w:rsid w:val="000901B9"/>
    <w:rsid w:val="00090E16"/>
    <w:rsid w:val="000911CA"/>
    <w:rsid w:val="00091C04"/>
    <w:rsid w:val="00091D01"/>
    <w:rsid w:val="00092F37"/>
    <w:rsid w:val="00092FFF"/>
    <w:rsid w:val="000931EA"/>
    <w:rsid w:val="000932F5"/>
    <w:rsid w:val="00093517"/>
    <w:rsid w:val="000936B6"/>
    <w:rsid w:val="000937A3"/>
    <w:rsid w:val="00093955"/>
    <w:rsid w:val="000942CE"/>
    <w:rsid w:val="00094826"/>
    <w:rsid w:val="000951D1"/>
    <w:rsid w:val="000952EE"/>
    <w:rsid w:val="00095EB7"/>
    <w:rsid w:val="0009642C"/>
    <w:rsid w:val="00096861"/>
    <w:rsid w:val="000968A3"/>
    <w:rsid w:val="000969E0"/>
    <w:rsid w:val="00096F32"/>
    <w:rsid w:val="000970BD"/>
    <w:rsid w:val="0009790F"/>
    <w:rsid w:val="000979B6"/>
    <w:rsid w:val="000A06B1"/>
    <w:rsid w:val="000A0A1F"/>
    <w:rsid w:val="000A14F8"/>
    <w:rsid w:val="000A1849"/>
    <w:rsid w:val="000A242F"/>
    <w:rsid w:val="000A3355"/>
    <w:rsid w:val="000A37A2"/>
    <w:rsid w:val="000A3995"/>
    <w:rsid w:val="000A3B67"/>
    <w:rsid w:val="000A3EB5"/>
    <w:rsid w:val="000A3F00"/>
    <w:rsid w:val="000A402C"/>
    <w:rsid w:val="000A465D"/>
    <w:rsid w:val="000A486C"/>
    <w:rsid w:val="000A4B81"/>
    <w:rsid w:val="000A52E3"/>
    <w:rsid w:val="000A55C8"/>
    <w:rsid w:val="000A598E"/>
    <w:rsid w:val="000A5A30"/>
    <w:rsid w:val="000A60CD"/>
    <w:rsid w:val="000A6178"/>
    <w:rsid w:val="000A6823"/>
    <w:rsid w:val="000A6CB6"/>
    <w:rsid w:val="000A6F9E"/>
    <w:rsid w:val="000A7142"/>
    <w:rsid w:val="000A7876"/>
    <w:rsid w:val="000A7D75"/>
    <w:rsid w:val="000A7E73"/>
    <w:rsid w:val="000B0099"/>
    <w:rsid w:val="000B0174"/>
    <w:rsid w:val="000B0218"/>
    <w:rsid w:val="000B09C7"/>
    <w:rsid w:val="000B09C8"/>
    <w:rsid w:val="000B0C2B"/>
    <w:rsid w:val="000B1137"/>
    <w:rsid w:val="000B175F"/>
    <w:rsid w:val="000B1DB4"/>
    <w:rsid w:val="000B1E98"/>
    <w:rsid w:val="000B34A9"/>
    <w:rsid w:val="000B3BDC"/>
    <w:rsid w:val="000B4B94"/>
    <w:rsid w:val="000B5102"/>
    <w:rsid w:val="000B5703"/>
    <w:rsid w:val="000B57D4"/>
    <w:rsid w:val="000B693F"/>
    <w:rsid w:val="000B695D"/>
    <w:rsid w:val="000B6C2D"/>
    <w:rsid w:val="000B791E"/>
    <w:rsid w:val="000B7A80"/>
    <w:rsid w:val="000B7DB0"/>
    <w:rsid w:val="000C00E1"/>
    <w:rsid w:val="000C01D8"/>
    <w:rsid w:val="000C0290"/>
    <w:rsid w:val="000C0760"/>
    <w:rsid w:val="000C08D6"/>
    <w:rsid w:val="000C0DB2"/>
    <w:rsid w:val="000C103C"/>
    <w:rsid w:val="000C162F"/>
    <w:rsid w:val="000C16E4"/>
    <w:rsid w:val="000C1861"/>
    <w:rsid w:val="000C2406"/>
    <w:rsid w:val="000C2B6A"/>
    <w:rsid w:val="000C30F8"/>
    <w:rsid w:val="000C3CB9"/>
    <w:rsid w:val="000C3CE5"/>
    <w:rsid w:val="000C3D4C"/>
    <w:rsid w:val="000C3EAC"/>
    <w:rsid w:val="000C3EF6"/>
    <w:rsid w:val="000C4378"/>
    <w:rsid w:val="000C43EB"/>
    <w:rsid w:val="000C47FD"/>
    <w:rsid w:val="000C4ECD"/>
    <w:rsid w:val="000C51AA"/>
    <w:rsid w:val="000C526C"/>
    <w:rsid w:val="000C5279"/>
    <w:rsid w:val="000C5E1C"/>
    <w:rsid w:val="000C6367"/>
    <w:rsid w:val="000C6668"/>
    <w:rsid w:val="000C68CD"/>
    <w:rsid w:val="000C6D93"/>
    <w:rsid w:val="000C70AA"/>
    <w:rsid w:val="000C70E9"/>
    <w:rsid w:val="000C73D6"/>
    <w:rsid w:val="000C7D7D"/>
    <w:rsid w:val="000D017F"/>
    <w:rsid w:val="000D03A4"/>
    <w:rsid w:val="000D042E"/>
    <w:rsid w:val="000D0A7B"/>
    <w:rsid w:val="000D1226"/>
    <w:rsid w:val="000D134D"/>
    <w:rsid w:val="000D17F5"/>
    <w:rsid w:val="000D2583"/>
    <w:rsid w:val="000D28D6"/>
    <w:rsid w:val="000D2AA2"/>
    <w:rsid w:val="000D3B5A"/>
    <w:rsid w:val="000D3D88"/>
    <w:rsid w:val="000D4711"/>
    <w:rsid w:val="000D482E"/>
    <w:rsid w:val="000D4ACF"/>
    <w:rsid w:val="000D54A5"/>
    <w:rsid w:val="000D5E0F"/>
    <w:rsid w:val="000D7154"/>
    <w:rsid w:val="000D74BA"/>
    <w:rsid w:val="000D7BC1"/>
    <w:rsid w:val="000D7DAF"/>
    <w:rsid w:val="000E002D"/>
    <w:rsid w:val="000E0048"/>
    <w:rsid w:val="000E0185"/>
    <w:rsid w:val="000E0871"/>
    <w:rsid w:val="000E0B97"/>
    <w:rsid w:val="000E13E5"/>
    <w:rsid w:val="000E14B8"/>
    <w:rsid w:val="000E1D2D"/>
    <w:rsid w:val="000E24E5"/>
    <w:rsid w:val="000E27D3"/>
    <w:rsid w:val="000E2BF6"/>
    <w:rsid w:val="000E2D3D"/>
    <w:rsid w:val="000E32D4"/>
    <w:rsid w:val="000E3308"/>
    <w:rsid w:val="000E3F2F"/>
    <w:rsid w:val="000E4583"/>
    <w:rsid w:val="000E45BC"/>
    <w:rsid w:val="000E470D"/>
    <w:rsid w:val="000E47AB"/>
    <w:rsid w:val="000E497C"/>
    <w:rsid w:val="000E49B3"/>
    <w:rsid w:val="000E4CEE"/>
    <w:rsid w:val="000E4DEB"/>
    <w:rsid w:val="000E5B7B"/>
    <w:rsid w:val="000E63CB"/>
    <w:rsid w:val="000E65D6"/>
    <w:rsid w:val="000E6BAA"/>
    <w:rsid w:val="000E77A6"/>
    <w:rsid w:val="000E794A"/>
    <w:rsid w:val="000E7D85"/>
    <w:rsid w:val="000F08F3"/>
    <w:rsid w:val="000F0AA7"/>
    <w:rsid w:val="000F0E2B"/>
    <w:rsid w:val="000F10A3"/>
    <w:rsid w:val="000F1261"/>
    <w:rsid w:val="000F1FAC"/>
    <w:rsid w:val="000F2028"/>
    <w:rsid w:val="000F2288"/>
    <w:rsid w:val="000F2E4C"/>
    <w:rsid w:val="000F2F6B"/>
    <w:rsid w:val="000F323E"/>
    <w:rsid w:val="000F3504"/>
    <w:rsid w:val="000F4128"/>
    <w:rsid w:val="000F4442"/>
    <w:rsid w:val="000F44F3"/>
    <w:rsid w:val="000F470E"/>
    <w:rsid w:val="000F4A0B"/>
    <w:rsid w:val="000F4E3E"/>
    <w:rsid w:val="000F5023"/>
    <w:rsid w:val="000F5D74"/>
    <w:rsid w:val="000F60D5"/>
    <w:rsid w:val="000F612E"/>
    <w:rsid w:val="000F63C2"/>
    <w:rsid w:val="000F69A9"/>
    <w:rsid w:val="000F708F"/>
    <w:rsid w:val="000F7E53"/>
    <w:rsid w:val="000F7F5B"/>
    <w:rsid w:val="0010008B"/>
    <w:rsid w:val="001000E1"/>
    <w:rsid w:val="001002B4"/>
    <w:rsid w:val="00101C76"/>
    <w:rsid w:val="00101CC7"/>
    <w:rsid w:val="00102D7F"/>
    <w:rsid w:val="00102F14"/>
    <w:rsid w:val="0010362E"/>
    <w:rsid w:val="001038AB"/>
    <w:rsid w:val="00103D74"/>
    <w:rsid w:val="00104136"/>
    <w:rsid w:val="0010423F"/>
    <w:rsid w:val="001048A2"/>
    <w:rsid w:val="00104DF8"/>
    <w:rsid w:val="00105739"/>
    <w:rsid w:val="00106DD7"/>
    <w:rsid w:val="00106E8F"/>
    <w:rsid w:val="00106FE5"/>
    <w:rsid w:val="001072D9"/>
    <w:rsid w:val="001079DF"/>
    <w:rsid w:val="00107A69"/>
    <w:rsid w:val="00107C83"/>
    <w:rsid w:val="00110792"/>
    <w:rsid w:val="00110A11"/>
    <w:rsid w:val="00111010"/>
    <w:rsid w:val="001115E1"/>
    <w:rsid w:val="001117DF"/>
    <w:rsid w:val="00111ECD"/>
    <w:rsid w:val="00112689"/>
    <w:rsid w:val="00112ABF"/>
    <w:rsid w:val="0011314A"/>
    <w:rsid w:val="001132C5"/>
    <w:rsid w:val="00113923"/>
    <w:rsid w:val="00113EB5"/>
    <w:rsid w:val="00113FB4"/>
    <w:rsid w:val="00114075"/>
    <w:rsid w:val="0011442F"/>
    <w:rsid w:val="0011444A"/>
    <w:rsid w:val="0011475D"/>
    <w:rsid w:val="0011518B"/>
    <w:rsid w:val="00115597"/>
    <w:rsid w:val="001159B0"/>
    <w:rsid w:val="00115A36"/>
    <w:rsid w:val="001163F0"/>
    <w:rsid w:val="00116419"/>
    <w:rsid w:val="00116AA5"/>
    <w:rsid w:val="00117917"/>
    <w:rsid w:val="001208F8"/>
    <w:rsid w:val="00120940"/>
    <w:rsid w:val="0012181A"/>
    <w:rsid w:val="0012193B"/>
    <w:rsid w:val="00121B55"/>
    <w:rsid w:val="00122948"/>
    <w:rsid w:val="001229A6"/>
    <w:rsid w:val="001229E6"/>
    <w:rsid w:val="00123337"/>
    <w:rsid w:val="001235DE"/>
    <w:rsid w:val="00124509"/>
    <w:rsid w:val="00124C10"/>
    <w:rsid w:val="0012500B"/>
    <w:rsid w:val="00125097"/>
    <w:rsid w:val="001256A4"/>
    <w:rsid w:val="00125730"/>
    <w:rsid w:val="00125A67"/>
    <w:rsid w:val="00126472"/>
    <w:rsid w:val="0012652B"/>
    <w:rsid w:val="00126530"/>
    <w:rsid w:val="001271AE"/>
    <w:rsid w:val="001271C8"/>
    <w:rsid w:val="001302C8"/>
    <w:rsid w:val="001306B2"/>
    <w:rsid w:val="00130D98"/>
    <w:rsid w:val="00131548"/>
    <w:rsid w:val="00131578"/>
    <w:rsid w:val="0013199C"/>
    <w:rsid w:val="00131CC7"/>
    <w:rsid w:val="001327EA"/>
    <w:rsid w:val="00132822"/>
    <w:rsid w:val="00132973"/>
    <w:rsid w:val="00132B3B"/>
    <w:rsid w:val="00132D86"/>
    <w:rsid w:val="00133DAC"/>
    <w:rsid w:val="00133DDF"/>
    <w:rsid w:val="00134334"/>
    <w:rsid w:val="001346C0"/>
    <w:rsid w:val="00134A5E"/>
    <w:rsid w:val="00134F55"/>
    <w:rsid w:val="001364D3"/>
    <w:rsid w:val="00136D11"/>
    <w:rsid w:val="00136F5E"/>
    <w:rsid w:val="001378E1"/>
    <w:rsid w:val="00137E7E"/>
    <w:rsid w:val="00140333"/>
    <w:rsid w:val="0014046B"/>
    <w:rsid w:val="00140567"/>
    <w:rsid w:val="00140787"/>
    <w:rsid w:val="00140B4D"/>
    <w:rsid w:val="00140CFE"/>
    <w:rsid w:val="00140F1C"/>
    <w:rsid w:val="0014135E"/>
    <w:rsid w:val="00141596"/>
    <w:rsid w:val="00141711"/>
    <w:rsid w:val="00141BC6"/>
    <w:rsid w:val="00141BE1"/>
    <w:rsid w:val="00141D7B"/>
    <w:rsid w:val="00142D7D"/>
    <w:rsid w:val="001432AF"/>
    <w:rsid w:val="00143AF4"/>
    <w:rsid w:val="00143FBC"/>
    <w:rsid w:val="001444C1"/>
    <w:rsid w:val="001444EA"/>
    <w:rsid w:val="001454DA"/>
    <w:rsid w:val="00145A0A"/>
    <w:rsid w:val="00145F02"/>
    <w:rsid w:val="0014622A"/>
    <w:rsid w:val="001469CE"/>
    <w:rsid w:val="00147892"/>
    <w:rsid w:val="00147CDE"/>
    <w:rsid w:val="00147FE5"/>
    <w:rsid w:val="001502BB"/>
    <w:rsid w:val="001505B8"/>
    <w:rsid w:val="00150F53"/>
    <w:rsid w:val="001517E9"/>
    <w:rsid w:val="00151931"/>
    <w:rsid w:val="00152E92"/>
    <w:rsid w:val="00153287"/>
    <w:rsid w:val="0015353A"/>
    <w:rsid w:val="001544FA"/>
    <w:rsid w:val="00155481"/>
    <w:rsid w:val="00155CED"/>
    <w:rsid w:val="00156137"/>
    <w:rsid w:val="00156F63"/>
    <w:rsid w:val="00157088"/>
    <w:rsid w:val="001577F5"/>
    <w:rsid w:val="001578FA"/>
    <w:rsid w:val="00160821"/>
    <w:rsid w:val="00160977"/>
    <w:rsid w:val="00160A9C"/>
    <w:rsid w:val="00160EAA"/>
    <w:rsid w:val="0016174A"/>
    <w:rsid w:val="00162724"/>
    <w:rsid w:val="0016365B"/>
    <w:rsid w:val="00163BAC"/>
    <w:rsid w:val="00163F82"/>
    <w:rsid w:val="001642BE"/>
    <w:rsid w:val="00164F82"/>
    <w:rsid w:val="001652A4"/>
    <w:rsid w:val="00165E2C"/>
    <w:rsid w:val="001660E9"/>
    <w:rsid w:val="00166204"/>
    <w:rsid w:val="0016624F"/>
    <w:rsid w:val="00167402"/>
    <w:rsid w:val="00167463"/>
    <w:rsid w:val="00167496"/>
    <w:rsid w:val="0016755C"/>
    <w:rsid w:val="00167BFD"/>
    <w:rsid w:val="00167C08"/>
    <w:rsid w:val="0017016C"/>
    <w:rsid w:val="00170BCF"/>
    <w:rsid w:val="00172E6D"/>
    <w:rsid w:val="00172FF3"/>
    <w:rsid w:val="00173029"/>
    <w:rsid w:val="0017393C"/>
    <w:rsid w:val="0017393E"/>
    <w:rsid w:val="00173D5D"/>
    <w:rsid w:val="00173E8D"/>
    <w:rsid w:val="001744F7"/>
    <w:rsid w:val="0017451A"/>
    <w:rsid w:val="001747A0"/>
    <w:rsid w:val="00174F3B"/>
    <w:rsid w:val="00175345"/>
    <w:rsid w:val="00175590"/>
    <w:rsid w:val="00175698"/>
    <w:rsid w:val="0017584E"/>
    <w:rsid w:val="00175BE2"/>
    <w:rsid w:val="00175FE6"/>
    <w:rsid w:val="00176255"/>
    <w:rsid w:val="00176828"/>
    <w:rsid w:val="00176B3C"/>
    <w:rsid w:val="00176EA5"/>
    <w:rsid w:val="0017718F"/>
    <w:rsid w:val="00177866"/>
    <w:rsid w:val="00177CA2"/>
    <w:rsid w:val="001800CC"/>
    <w:rsid w:val="00180105"/>
    <w:rsid w:val="001803D8"/>
    <w:rsid w:val="001804C7"/>
    <w:rsid w:val="00180601"/>
    <w:rsid w:val="001816CF"/>
    <w:rsid w:val="001817D3"/>
    <w:rsid w:val="00181B15"/>
    <w:rsid w:val="00182079"/>
    <w:rsid w:val="0018236D"/>
    <w:rsid w:val="001825D8"/>
    <w:rsid w:val="00182E92"/>
    <w:rsid w:val="00183096"/>
    <w:rsid w:val="0018323C"/>
    <w:rsid w:val="00183355"/>
    <w:rsid w:val="0018365D"/>
    <w:rsid w:val="00183944"/>
    <w:rsid w:val="00183F0F"/>
    <w:rsid w:val="00184490"/>
    <w:rsid w:val="00184642"/>
    <w:rsid w:val="00184F3A"/>
    <w:rsid w:val="00185B74"/>
    <w:rsid w:val="00185D05"/>
    <w:rsid w:val="0018657D"/>
    <w:rsid w:val="00186582"/>
    <w:rsid w:val="0018687A"/>
    <w:rsid w:val="001869FD"/>
    <w:rsid w:val="00187216"/>
    <w:rsid w:val="001874A6"/>
    <w:rsid w:val="00187DD2"/>
    <w:rsid w:val="00190E79"/>
    <w:rsid w:val="00191195"/>
    <w:rsid w:val="00191371"/>
    <w:rsid w:val="001913F4"/>
    <w:rsid w:val="00191759"/>
    <w:rsid w:val="001931CD"/>
    <w:rsid w:val="00193969"/>
    <w:rsid w:val="00193C63"/>
    <w:rsid w:val="00193DB8"/>
    <w:rsid w:val="00193FE7"/>
    <w:rsid w:val="00194DF9"/>
    <w:rsid w:val="00195247"/>
    <w:rsid w:val="00195522"/>
    <w:rsid w:val="00195D3F"/>
    <w:rsid w:val="00196179"/>
    <w:rsid w:val="0019673D"/>
    <w:rsid w:val="00196A6D"/>
    <w:rsid w:val="00196B76"/>
    <w:rsid w:val="001A01F8"/>
    <w:rsid w:val="001A094C"/>
    <w:rsid w:val="001A1410"/>
    <w:rsid w:val="001A250A"/>
    <w:rsid w:val="001A2B6D"/>
    <w:rsid w:val="001A35FA"/>
    <w:rsid w:val="001A3758"/>
    <w:rsid w:val="001A3C8E"/>
    <w:rsid w:val="001A3CF8"/>
    <w:rsid w:val="001A3E09"/>
    <w:rsid w:val="001A3E8D"/>
    <w:rsid w:val="001A42A0"/>
    <w:rsid w:val="001A4376"/>
    <w:rsid w:val="001A44C6"/>
    <w:rsid w:val="001A48CC"/>
    <w:rsid w:val="001A4F00"/>
    <w:rsid w:val="001A510F"/>
    <w:rsid w:val="001A5331"/>
    <w:rsid w:val="001A53A8"/>
    <w:rsid w:val="001A53BB"/>
    <w:rsid w:val="001A6329"/>
    <w:rsid w:val="001A689F"/>
    <w:rsid w:val="001A6993"/>
    <w:rsid w:val="001A6D72"/>
    <w:rsid w:val="001A6E8E"/>
    <w:rsid w:val="001A7350"/>
    <w:rsid w:val="001A7616"/>
    <w:rsid w:val="001A7915"/>
    <w:rsid w:val="001A79D7"/>
    <w:rsid w:val="001B01D2"/>
    <w:rsid w:val="001B0715"/>
    <w:rsid w:val="001B087E"/>
    <w:rsid w:val="001B096D"/>
    <w:rsid w:val="001B1C10"/>
    <w:rsid w:val="001B1EB8"/>
    <w:rsid w:val="001B23DB"/>
    <w:rsid w:val="001B262F"/>
    <w:rsid w:val="001B2AC6"/>
    <w:rsid w:val="001B2C08"/>
    <w:rsid w:val="001B319C"/>
    <w:rsid w:val="001B34C3"/>
    <w:rsid w:val="001B3509"/>
    <w:rsid w:val="001B39E4"/>
    <w:rsid w:val="001B3D30"/>
    <w:rsid w:val="001B3DD4"/>
    <w:rsid w:val="001B4694"/>
    <w:rsid w:val="001B4B7A"/>
    <w:rsid w:val="001B4ECE"/>
    <w:rsid w:val="001B6314"/>
    <w:rsid w:val="001B6376"/>
    <w:rsid w:val="001B6861"/>
    <w:rsid w:val="001B6E96"/>
    <w:rsid w:val="001B75A7"/>
    <w:rsid w:val="001B7EC4"/>
    <w:rsid w:val="001C01E1"/>
    <w:rsid w:val="001C0D9C"/>
    <w:rsid w:val="001C15D7"/>
    <w:rsid w:val="001C180E"/>
    <w:rsid w:val="001C2024"/>
    <w:rsid w:val="001C210E"/>
    <w:rsid w:val="001C25D9"/>
    <w:rsid w:val="001C2760"/>
    <w:rsid w:val="001C2B13"/>
    <w:rsid w:val="001C2CCD"/>
    <w:rsid w:val="001C336F"/>
    <w:rsid w:val="001C3C8B"/>
    <w:rsid w:val="001C3E48"/>
    <w:rsid w:val="001C44BD"/>
    <w:rsid w:val="001C518A"/>
    <w:rsid w:val="001C55BC"/>
    <w:rsid w:val="001C5E39"/>
    <w:rsid w:val="001C5F67"/>
    <w:rsid w:val="001C619E"/>
    <w:rsid w:val="001C61C1"/>
    <w:rsid w:val="001C6213"/>
    <w:rsid w:val="001C688C"/>
    <w:rsid w:val="001C6B8E"/>
    <w:rsid w:val="001C7514"/>
    <w:rsid w:val="001C7A09"/>
    <w:rsid w:val="001D058A"/>
    <w:rsid w:val="001D0BAA"/>
    <w:rsid w:val="001D10DC"/>
    <w:rsid w:val="001D1B9D"/>
    <w:rsid w:val="001D26E4"/>
    <w:rsid w:val="001D2904"/>
    <w:rsid w:val="001D298A"/>
    <w:rsid w:val="001D336A"/>
    <w:rsid w:val="001D392B"/>
    <w:rsid w:val="001D3DC6"/>
    <w:rsid w:val="001D40FB"/>
    <w:rsid w:val="001D430E"/>
    <w:rsid w:val="001D474D"/>
    <w:rsid w:val="001D4924"/>
    <w:rsid w:val="001D596B"/>
    <w:rsid w:val="001D6C60"/>
    <w:rsid w:val="001D72E4"/>
    <w:rsid w:val="001D75C0"/>
    <w:rsid w:val="001D762F"/>
    <w:rsid w:val="001D78E0"/>
    <w:rsid w:val="001E0069"/>
    <w:rsid w:val="001E0A30"/>
    <w:rsid w:val="001E103E"/>
    <w:rsid w:val="001E171A"/>
    <w:rsid w:val="001E1A06"/>
    <w:rsid w:val="001E1DDB"/>
    <w:rsid w:val="001E2998"/>
    <w:rsid w:val="001E2ABA"/>
    <w:rsid w:val="001E2CD2"/>
    <w:rsid w:val="001E35AB"/>
    <w:rsid w:val="001E46E4"/>
    <w:rsid w:val="001E58C7"/>
    <w:rsid w:val="001E58CA"/>
    <w:rsid w:val="001E5B29"/>
    <w:rsid w:val="001E645B"/>
    <w:rsid w:val="001E66AF"/>
    <w:rsid w:val="001E6867"/>
    <w:rsid w:val="001E6F61"/>
    <w:rsid w:val="001E74D2"/>
    <w:rsid w:val="001E7B17"/>
    <w:rsid w:val="001E7B2C"/>
    <w:rsid w:val="001E7D78"/>
    <w:rsid w:val="001E7E97"/>
    <w:rsid w:val="001F0305"/>
    <w:rsid w:val="001F0BBA"/>
    <w:rsid w:val="001F1927"/>
    <w:rsid w:val="001F2573"/>
    <w:rsid w:val="001F29A4"/>
    <w:rsid w:val="001F2F4C"/>
    <w:rsid w:val="001F3001"/>
    <w:rsid w:val="001F34CF"/>
    <w:rsid w:val="001F38A1"/>
    <w:rsid w:val="001F3C41"/>
    <w:rsid w:val="001F40F5"/>
    <w:rsid w:val="001F44E7"/>
    <w:rsid w:val="001F45B8"/>
    <w:rsid w:val="001F526C"/>
    <w:rsid w:val="001F5687"/>
    <w:rsid w:val="001F56F9"/>
    <w:rsid w:val="001F5BC4"/>
    <w:rsid w:val="001F635D"/>
    <w:rsid w:val="001F639F"/>
    <w:rsid w:val="001F6650"/>
    <w:rsid w:val="001F71E6"/>
    <w:rsid w:val="001F72A1"/>
    <w:rsid w:val="001F7A16"/>
    <w:rsid w:val="0020056D"/>
    <w:rsid w:val="00200E8A"/>
    <w:rsid w:val="00201038"/>
    <w:rsid w:val="0020129B"/>
    <w:rsid w:val="0020180D"/>
    <w:rsid w:val="0020211C"/>
    <w:rsid w:val="0020222B"/>
    <w:rsid w:val="00202832"/>
    <w:rsid w:val="00202980"/>
    <w:rsid w:val="00202C1A"/>
    <w:rsid w:val="00202CAF"/>
    <w:rsid w:val="00202FEB"/>
    <w:rsid w:val="00203392"/>
    <w:rsid w:val="00203999"/>
    <w:rsid w:val="002040E9"/>
    <w:rsid w:val="002045B8"/>
    <w:rsid w:val="00205833"/>
    <w:rsid w:val="00205F72"/>
    <w:rsid w:val="0020619B"/>
    <w:rsid w:val="002062EA"/>
    <w:rsid w:val="0020631C"/>
    <w:rsid w:val="00206853"/>
    <w:rsid w:val="00206F21"/>
    <w:rsid w:val="00206F2E"/>
    <w:rsid w:val="00207823"/>
    <w:rsid w:val="00207D56"/>
    <w:rsid w:val="002105F3"/>
    <w:rsid w:val="00210718"/>
    <w:rsid w:val="00210F88"/>
    <w:rsid w:val="00211654"/>
    <w:rsid w:val="002117C0"/>
    <w:rsid w:val="00211884"/>
    <w:rsid w:val="00211D25"/>
    <w:rsid w:val="0021231D"/>
    <w:rsid w:val="00212BB3"/>
    <w:rsid w:val="00212CAC"/>
    <w:rsid w:val="00214879"/>
    <w:rsid w:val="00214F10"/>
    <w:rsid w:val="00214F41"/>
    <w:rsid w:val="002151AD"/>
    <w:rsid w:val="00215361"/>
    <w:rsid w:val="0021575B"/>
    <w:rsid w:val="00216133"/>
    <w:rsid w:val="00216452"/>
    <w:rsid w:val="00216FD2"/>
    <w:rsid w:val="0021775C"/>
    <w:rsid w:val="0021778B"/>
    <w:rsid w:val="00217C42"/>
    <w:rsid w:val="00221144"/>
    <w:rsid w:val="00221CF3"/>
    <w:rsid w:val="002226F7"/>
    <w:rsid w:val="002232DD"/>
    <w:rsid w:val="00224252"/>
    <w:rsid w:val="00224360"/>
    <w:rsid w:val="002243C8"/>
    <w:rsid w:val="00224465"/>
    <w:rsid w:val="0022465C"/>
    <w:rsid w:val="0022473A"/>
    <w:rsid w:val="00225108"/>
    <w:rsid w:val="002255F8"/>
    <w:rsid w:val="0022560D"/>
    <w:rsid w:val="0022639C"/>
    <w:rsid w:val="0022662D"/>
    <w:rsid w:val="002273BA"/>
    <w:rsid w:val="002273E5"/>
    <w:rsid w:val="00227AB1"/>
    <w:rsid w:val="00227B93"/>
    <w:rsid w:val="0023054A"/>
    <w:rsid w:val="002309F7"/>
    <w:rsid w:val="0023100F"/>
    <w:rsid w:val="00231F89"/>
    <w:rsid w:val="00231F94"/>
    <w:rsid w:val="00232CE7"/>
    <w:rsid w:val="002340F8"/>
    <w:rsid w:val="0023428F"/>
    <w:rsid w:val="00234C0F"/>
    <w:rsid w:val="00234E35"/>
    <w:rsid w:val="00235767"/>
    <w:rsid w:val="00235D35"/>
    <w:rsid w:val="00237490"/>
    <w:rsid w:val="00237C9B"/>
    <w:rsid w:val="00237D11"/>
    <w:rsid w:val="00240903"/>
    <w:rsid w:val="00240C73"/>
    <w:rsid w:val="00240D32"/>
    <w:rsid w:val="00241276"/>
    <w:rsid w:val="00241560"/>
    <w:rsid w:val="00241778"/>
    <w:rsid w:val="00241BF5"/>
    <w:rsid w:val="00241CBF"/>
    <w:rsid w:val="00241F37"/>
    <w:rsid w:val="002424F2"/>
    <w:rsid w:val="00242A7D"/>
    <w:rsid w:val="00242F98"/>
    <w:rsid w:val="0024308A"/>
    <w:rsid w:val="002430C1"/>
    <w:rsid w:val="00243881"/>
    <w:rsid w:val="00243994"/>
    <w:rsid w:val="00243B2C"/>
    <w:rsid w:val="002440AD"/>
    <w:rsid w:val="002441DB"/>
    <w:rsid w:val="0024435E"/>
    <w:rsid w:val="002444F2"/>
    <w:rsid w:val="00244829"/>
    <w:rsid w:val="00244AD3"/>
    <w:rsid w:val="00244C35"/>
    <w:rsid w:val="0024507E"/>
    <w:rsid w:val="002454ED"/>
    <w:rsid w:val="00245EFB"/>
    <w:rsid w:val="00245F4C"/>
    <w:rsid w:val="002460B4"/>
    <w:rsid w:val="0024618C"/>
    <w:rsid w:val="00246A29"/>
    <w:rsid w:val="00247277"/>
    <w:rsid w:val="00247315"/>
    <w:rsid w:val="00247510"/>
    <w:rsid w:val="00250295"/>
    <w:rsid w:val="00250D21"/>
    <w:rsid w:val="00252A58"/>
    <w:rsid w:val="00252C44"/>
    <w:rsid w:val="00253F60"/>
    <w:rsid w:val="002540D6"/>
    <w:rsid w:val="00254996"/>
    <w:rsid w:val="00254D20"/>
    <w:rsid w:val="00254D91"/>
    <w:rsid w:val="0025533D"/>
    <w:rsid w:val="00255DC9"/>
    <w:rsid w:val="002562C8"/>
    <w:rsid w:val="0025653E"/>
    <w:rsid w:val="002579D8"/>
    <w:rsid w:val="002607E5"/>
    <w:rsid w:val="00260ECC"/>
    <w:rsid w:val="002613E1"/>
    <w:rsid w:val="0026149D"/>
    <w:rsid w:val="00261B55"/>
    <w:rsid w:val="0026214C"/>
    <w:rsid w:val="00262C74"/>
    <w:rsid w:val="00262F5B"/>
    <w:rsid w:val="002631BE"/>
    <w:rsid w:val="00263792"/>
    <w:rsid w:val="00263B7F"/>
    <w:rsid w:val="00263EF9"/>
    <w:rsid w:val="00264159"/>
    <w:rsid w:val="00264E3C"/>
    <w:rsid w:val="00265061"/>
    <w:rsid w:val="002665ED"/>
    <w:rsid w:val="00266EBE"/>
    <w:rsid w:val="002672AC"/>
    <w:rsid w:val="0026737A"/>
    <w:rsid w:val="0026793E"/>
    <w:rsid w:val="00270056"/>
    <w:rsid w:val="0027057F"/>
    <w:rsid w:val="00270ED9"/>
    <w:rsid w:val="00271565"/>
    <w:rsid w:val="00271731"/>
    <w:rsid w:val="002719D6"/>
    <w:rsid w:val="00271BBB"/>
    <w:rsid w:val="00272334"/>
    <w:rsid w:val="00272440"/>
    <w:rsid w:val="002726E1"/>
    <w:rsid w:val="00272843"/>
    <w:rsid w:val="00272B29"/>
    <w:rsid w:val="002735E8"/>
    <w:rsid w:val="0027373C"/>
    <w:rsid w:val="002739B1"/>
    <w:rsid w:val="002740DB"/>
    <w:rsid w:val="00274185"/>
    <w:rsid w:val="00274414"/>
    <w:rsid w:val="002753D1"/>
    <w:rsid w:val="002755C1"/>
    <w:rsid w:val="002756DC"/>
    <w:rsid w:val="00275832"/>
    <w:rsid w:val="002761D5"/>
    <w:rsid w:val="002767A9"/>
    <w:rsid w:val="00277241"/>
    <w:rsid w:val="00277294"/>
    <w:rsid w:val="00280113"/>
    <w:rsid w:val="00280125"/>
    <w:rsid w:val="0028129A"/>
    <w:rsid w:val="00281425"/>
    <w:rsid w:val="0028153D"/>
    <w:rsid w:val="00281996"/>
    <w:rsid w:val="00281FA7"/>
    <w:rsid w:val="00282095"/>
    <w:rsid w:val="00282B6C"/>
    <w:rsid w:val="00282D90"/>
    <w:rsid w:val="002833F3"/>
    <w:rsid w:val="00283707"/>
    <w:rsid w:val="00283B28"/>
    <w:rsid w:val="00284860"/>
    <w:rsid w:val="00284EC5"/>
    <w:rsid w:val="00284FB0"/>
    <w:rsid w:val="002851D6"/>
    <w:rsid w:val="002856DC"/>
    <w:rsid w:val="002856F8"/>
    <w:rsid w:val="00285D27"/>
    <w:rsid w:val="00286BF0"/>
    <w:rsid w:val="00286ED1"/>
    <w:rsid w:val="00287146"/>
    <w:rsid w:val="00287206"/>
    <w:rsid w:val="00287C16"/>
    <w:rsid w:val="00287DDA"/>
    <w:rsid w:val="0029057A"/>
    <w:rsid w:val="0029064A"/>
    <w:rsid w:val="00291EC7"/>
    <w:rsid w:val="00292D57"/>
    <w:rsid w:val="0029357B"/>
    <w:rsid w:val="002936E8"/>
    <w:rsid w:val="00293AD9"/>
    <w:rsid w:val="00294EE1"/>
    <w:rsid w:val="00295BAD"/>
    <w:rsid w:val="00295E3E"/>
    <w:rsid w:val="002961F3"/>
    <w:rsid w:val="00296383"/>
    <w:rsid w:val="00296428"/>
    <w:rsid w:val="002964D8"/>
    <w:rsid w:val="002964E9"/>
    <w:rsid w:val="00296DC0"/>
    <w:rsid w:val="00297D13"/>
    <w:rsid w:val="00297E63"/>
    <w:rsid w:val="002A00CA"/>
    <w:rsid w:val="002A03C4"/>
    <w:rsid w:val="002A0864"/>
    <w:rsid w:val="002A08AD"/>
    <w:rsid w:val="002A09BA"/>
    <w:rsid w:val="002A16D3"/>
    <w:rsid w:val="002A1811"/>
    <w:rsid w:val="002A24D0"/>
    <w:rsid w:val="002A252D"/>
    <w:rsid w:val="002A26A4"/>
    <w:rsid w:val="002A2876"/>
    <w:rsid w:val="002A2DB3"/>
    <w:rsid w:val="002A3A29"/>
    <w:rsid w:val="002A3A83"/>
    <w:rsid w:val="002A3F0E"/>
    <w:rsid w:val="002A3FD8"/>
    <w:rsid w:val="002A457D"/>
    <w:rsid w:val="002A498B"/>
    <w:rsid w:val="002A5554"/>
    <w:rsid w:val="002A5617"/>
    <w:rsid w:val="002A5ACB"/>
    <w:rsid w:val="002A5F1E"/>
    <w:rsid w:val="002A6D5B"/>
    <w:rsid w:val="002A7457"/>
    <w:rsid w:val="002A7541"/>
    <w:rsid w:val="002A7BE4"/>
    <w:rsid w:val="002A7BE8"/>
    <w:rsid w:val="002B07F7"/>
    <w:rsid w:val="002B08BE"/>
    <w:rsid w:val="002B09C8"/>
    <w:rsid w:val="002B0E3D"/>
    <w:rsid w:val="002B1213"/>
    <w:rsid w:val="002B17C8"/>
    <w:rsid w:val="002B1F49"/>
    <w:rsid w:val="002B1F5D"/>
    <w:rsid w:val="002B2E2D"/>
    <w:rsid w:val="002B33E1"/>
    <w:rsid w:val="002B3FFD"/>
    <w:rsid w:val="002B41D4"/>
    <w:rsid w:val="002B467A"/>
    <w:rsid w:val="002B4AFF"/>
    <w:rsid w:val="002B4D14"/>
    <w:rsid w:val="002B563D"/>
    <w:rsid w:val="002B5776"/>
    <w:rsid w:val="002B5833"/>
    <w:rsid w:val="002B5A80"/>
    <w:rsid w:val="002B5BD8"/>
    <w:rsid w:val="002B667C"/>
    <w:rsid w:val="002C019A"/>
    <w:rsid w:val="002C0837"/>
    <w:rsid w:val="002C1466"/>
    <w:rsid w:val="002C17F3"/>
    <w:rsid w:val="002C1B64"/>
    <w:rsid w:val="002C1B85"/>
    <w:rsid w:val="002C20B5"/>
    <w:rsid w:val="002C245F"/>
    <w:rsid w:val="002C2869"/>
    <w:rsid w:val="002C2D53"/>
    <w:rsid w:val="002C3883"/>
    <w:rsid w:val="002C3CDE"/>
    <w:rsid w:val="002C45D8"/>
    <w:rsid w:val="002C4F24"/>
    <w:rsid w:val="002C54B2"/>
    <w:rsid w:val="002C54EC"/>
    <w:rsid w:val="002C570B"/>
    <w:rsid w:val="002C5B29"/>
    <w:rsid w:val="002C5B7A"/>
    <w:rsid w:val="002C5C91"/>
    <w:rsid w:val="002C61B4"/>
    <w:rsid w:val="002C61FB"/>
    <w:rsid w:val="002C6471"/>
    <w:rsid w:val="002C6AFA"/>
    <w:rsid w:val="002C70B7"/>
    <w:rsid w:val="002C750F"/>
    <w:rsid w:val="002C79DB"/>
    <w:rsid w:val="002C7A2A"/>
    <w:rsid w:val="002D163B"/>
    <w:rsid w:val="002D1ABB"/>
    <w:rsid w:val="002D1F99"/>
    <w:rsid w:val="002D2699"/>
    <w:rsid w:val="002D2E6A"/>
    <w:rsid w:val="002D414C"/>
    <w:rsid w:val="002D42E3"/>
    <w:rsid w:val="002D5316"/>
    <w:rsid w:val="002D55F8"/>
    <w:rsid w:val="002D560C"/>
    <w:rsid w:val="002D5825"/>
    <w:rsid w:val="002D5C26"/>
    <w:rsid w:val="002D5EA0"/>
    <w:rsid w:val="002D5FA1"/>
    <w:rsid w:val="002D6729"/>
    <w:rsid w:val="002D69CB"/>
    <w:rsid w:val="002D6C57"/>
    <w:rsid w:val="002D718D"/>
    <w:rsid w:val="002D75BF"/>
    <w:rsid w:val="002E07D1"/>
    <w:rsid w:val="002E094F"/>
    <w:rsid w:val="002E0DF8"/>
    <w:rsid w:val="002E152E"/>
    <w:rsid w:val="002E1557"/>
    <w:rsid w:val="002E1584"/>
    <w:rsid w:val="002E1C3D"/>
    <w:rsid w:val="002E1CC2"/>
    <w:rsid w:val="002E26E8"/>
    <w:rsid w:val="002E26F5"/>
    <w:rsid w:val="002E2819"/>
    <w:rsid w:val="002E2858"/>
    <w:rsid w:val="002E2ABE"/>
    <w:rsid w:val="002E2B74"/>
    <w:rsid w:val="002E36EB"/>
    <w:rsid w:val="002E3C2B"/>
    <w:rsid w:val="002E45D1"/>
    <w:rsid w:val="002E49E0"/>
    <w:rsid w:val="002E4E1C"/>
    <w:rsid w:val="002E54B6"/>
    <w:rsid w:val="002E589E"/>
    <w:rsid w:val="002E6470"/>
    <w:rsid w:val="002E6643"/>
    <w:rsid w:val="002E766C"/>
    <w:rsid w:val="002E79C7"/>
    <w:rsid w:val="002F0190"/>
    <w:rsid w:val="002F02B8"/>
    <w:rsid w:val="002F0547"/>
    <w:rsid w:val="002F06CB"/>
    <w:rsid w:val="002F096D"/>
    <w:rsid w:val="002F0BBA"/>
    <w:rsid w:val="002F0F75"/>
    <w:rsid w:val="002F1CDE"/>
    <w:rsid w:val="002F2088"/>
    <w:rsid w:val="002F265E"/>
    <w:rsid w:val="002F27E4"/>
    <w:rsid w:val="002F2ABC"/>
    <w:rsid w:val="002F31BC"/>
    <w:rsid w:val="002F33B3"/>
    <w:rsid w:val="002F3762"/>
    <w:rsid w:val="002F3B23"/>
    <w:rsid w:val="002F3D41"/>
    <w:rsid w:val="002F40F7"/>
    <w:rsid w:val="002F45BC"/>
    <w:rsid w:val="002F51FB"/>
    <w:rsid w:val="002F57E5"/>
    <w:rsid w:val="002F5A40"/>
    <w:rsid w:val="002F5CA5"/>
    <w:rsid w:val="002F6353"/>
    <w:rsid w:val="002F640F"/>
    <w:rsid w:val="002F64AC"/>
    <w:rsid w:val="002F65EF"/>
    <w:rsid w:val="002F6C27"/>
    <w:rsid w:val="002F6FAD"/>
    <w:rsid w:val="002F6FDE"/>
    <w:rsid w:val="002F700E"/>
    <w:rsid w:val="002F7188"/>
    <w:rsid w:val="002F7620"/>
    <w:rsid w:val="002F7BD9"/>
    <w:rsid w:val="003003C7"/>
    <w:rsid w:val="003005A7"/>
    <w:rsid w:val="003005AA"/>
    <w:rsid w:val="0030088F"/>
    <w:rsid w:val="00300C1E"/>
    <w:rsid w:val="00300E1F"/>
    <w:rsid w:val="00300F0D"/>
    <w:rsid w:val="00301C37"/>
    <w:rsid w:val="00301DC3"/>
    <w:rsid w:val="00301E59"/>
    <w:rsid w:val="00302560"/>
    <w:rsid w:val="003028FD"/>
    <w:rsid w:val="00302C2C"/>
    <w:rsid w:val="00302D60"/>
    <w:rsid w:val="003032F5"/>
    <w:rsid w:val="0030343C"/>
    <w:rsid w:val="00303B6C"/>
    <w:rsid w:val="00304076"/>
    <w:rsid w:val="00304C2B"/>
    <w:rsid w:val="00305485"/>
    <w:rsid w:val="0030589D"/>
    <w:rsid w:val="003058E9"/>
    <w:rsid w:val="00305D84"/>
    <w:rsid w:val="0030623D"/>
    <w:rsid w:val="003063CF"/>
    <w:rsid w:val="00306A75"/>
    <w:rsid w:val="00306AD4"/>
    <w:rsid w:val="00306D80"/>
    <w:rsid w:val="00307955"/>
    <w:rsid w:val="00307DBA"/>
    <w:rsid w:val="00310666"/>
    <w:rsid w:val="003109FE"/>
    <w:rsid w:val="00310A16"/>
    <w:rsid w:val="00310B6D"/>
    <w:rsid w:val="00310F91"/>
    <w:rsid w:val="00311662"/>
    <w:rsid w:val="003116CA"/>
    <w:rsid w:val="00311751"/>
    <w:rsid w:val="00311BE7"/>
    <w:rsid w:val="00311D9F"/>
    <w:rsid w:val="00312763"/>
    <w:rsid w:val="00312C12"/>
    <w:rsid w:val="00312DF4"/>
    <w:rsid w:val="00312E82"/>
    <w:rsid w:val="0031328A"/>
    <w:rsid w:val="00313B1A"/>
    <w:rsid w:val="00313B92"/>
    <w:rsid w:val="00314681"/>
    <w:rsid w:val="0031524A"/>
    <w:rsid w:val="00315E7B"/>
    <w:rsid w:val="003162B1"/>
    <w:rsid w:val="003165C0"/>
    <w:rsid w:val="00316AFD"/>
    <w:rsid w:val="003170CF"/>
    <w:rsid w:val="003174FA"/>
    <w:rsid w:val="00320253"/>
    <w:rsid w:val="00320565"/>
    <w:rsid w:val="00320B53"/>
    <w:rsid w:val="00320C30"/>
    <w:rsid w:val="003217BE"/>
    <w:rsid w:val="003217D2"/>
    <w:rsid w:val="00321CE5"/>
    <w:rsid w:val="003225C8"/>
    <w:rsid w:val="003234F4"/>
    <w:rsid w:val="0032363F"/>
    <w:rsid w:val="0032413F"/>
    <w:rsid w:val="00324207"/>
    <w:rsid w:val="003246D9"/>
    <w:rsid w:val="00324754"/>
    <w:rsid w:val="00324A22"/>
    <w:rsid w:val="00324DAB"/>
    <w:rsid w:val="003253DC"/>
    <w:rsid w:val="003268CA"/>
    <w:rsid w:val="00326BF1"/>
    <w:rsid w:val="00326EFA"/>
    <w:rsid w:val="0032744C"/>
    <w:rsid w:val="00330218"/>
    <w:rsid w:val="003303EB"/>
    <w:rsid w:val="00330980"/>
    <w:rsid w:val="00330DCB"/>
    <w:rsid w:val="00330DD4"/>
    <w:rsid w:val="00330EF3"/>
    <w:rsid w:val="003319B6"/>
    <w:rsid w:val="003320B0"/>
    <w:rsid w:val="0033235B"/>
    <w:rsid w:val="0033247F"/>
    <w:rsid w:val="00332626"/>
    <w:rsid w:val="003330C2"/>
    <w:rsid w:val="003336E6"/>
    <w:rsid w:val="00333B02"/>
    <w:rsid w:val="00333D99"/>
    <w:rsid w:val="00333F9B"/>
    <w:rsid w:val="003345F2"/>
    <w:rsid w:val="003346DA"/>
    <w:rsid w:val="00335784"/>
    <w:rsid w:val="0033589D"/>
    <w:rsid w:val="003364AA"/>
    <w:rsid w:val="003366F8"/>
    <w:rsid w:val="00336837"/>
    <w:rsid w:val="00336FA6"/>
    <w:rsid w:val="0033701E"/>
    <w:rsid w:val="00337811"/>
    <w:rsid w:val="00337DA6"/>
    <w:rsid w:val="00337E9E"/>
    <w:rsid w:val="003402EE"/>
    <w:rsid w:val="003403A8"/>
    <w:rsid w:val="00340442"/>
    <w:rsid w:val="0034060E"/>
    <w:rsid w:val="00340832"/>
    <w:rsid w:val="003409C6"/>
    <w:rsid w:val="00340D6F"/>
    <w:rsid w:val="0034114E"/>
    <w:rsid w:val="00341788"/>
    <w:rsid w:val="00341862"/>
    <w:rsid w:val="00341DB2"/>
    <w:rsid w:val="00342148"/>
    <w:rsid w:val="0034394F"/>
    <w:rsid w:val="0034438F"/>
    <w:rsid w:val="00344416"/>
    <w:rsid w:val="003447D5"/>
    <w:rsid w:val="003451AB"/>
    <w:rsid w:val="00345AB7"/>
    <w:rsid w:val="00345BC4"/>
    <w:rsid w:val="003468E7"/>
    <w:rsid w:val="00346948"/>
    <w:rsid w:val="00346D64"/>
    <w:rsid w:val="00347E35"/>
    <w:rsid w:val="003506C7"/>
    <w:rsid w:val="00350906"/>
    <w:rsid w:val="00350EE4"/>
    <w:rsid w:val="003519B4"/>
    <w:rsid w:val="00351C87"/>
    <w:rsid w:val="00351D08"/>
    <w:rsid w:val="00352086"/>
    <w:rsid w:val="00352103"/>
    <w:rsid w:val="00352298"/>
    <w:rsid w:val="00352719"/>
    <w:rsid w:val="003528DD"/>
    <w:rsid w:val="003531BE"/>
    <w:rsid w:val="00353E61"/>
    <w:rsid w:val="00353E96"/>
    <w:rsid w:val="00353F5E"/>
    <w:rsid w:val="003542BE"/>
    <w:rsid w:val="0035516A"/>
    <w:rsid w:val="00355409"/>
    <w:rsid w:val="00355537"/>
    <w:rsid w:val="003560D3"/>
    <w:rsid w:val="00356180"/>
    <w:rsid w:val="003566DE"/>
    <w:rsid w:val="00357008"/>
    <w:rsid w:val="003575DE"/>
    <w:rsid w:val="00357CAB"/>
    <w:rsid w:val="003601AD"/>
    <w:rsid w:val="003603F4"/>
    <w:rsid w:val="00360730"/>
    <w:rsid w:val="00360A42"/>
    <w:rsid w:val="00360C6B"/>
    <w:rsid w:val="00360CD8"/>
    <w:rsid w:val="00360F93"/>
    <w:rsid w:val="003616BE"/>
    <w:rsid w:val="003616F2"/>
    <w:rsid w:val="00361954"/>
    <w:rsid w:val="00361D14"/>
    <w:rsid w:val="00362F8E"/>
    <w:rsid w:val="0036337F"/>
    <w:rsid w:val="00363458"/>
    <w:rsid w:val="00363A06"/>
    <w:rsid w:val="00363D4F"/>
    <w:rsid w:val="00365186"/>
    <w:rsid w:val="003651CC"/>
    <w:rsid w:val="0036536B"/>
    <w:rsid w:val="00365458"/>
    <w:rsid w:val="00365A66"/>
    <w:rsid w:val="0036623D"/>
    <w:rsid w:val="0036726F"/>
    <w:rsid w:val="00367669"/>
    <w:rsid w:val="0036778D"/>
    <w:rsid w:val="003708E0"/>
    <w:rsid w:val="00370B09"/>
    <w:rsid w:val="00370FFE"/>
    <w:rsid w:val="0037132C"/>
    <w:rsid w:val="003716DB"/>
    <w:rsid w:val="00371BBC"/>
    <w:rsid w:val="00371DA0"/>
    <w:rsid w:val="00373421"/>
    <w:rsid w:val="003736B4"/>
    <w:rsid w:val="00374478"/>
    <w:rsid w:val="00374C31"/>
    <w:rsid w:val="00374CEE"/>
    <w:rsid w:val="00374E6A"/>
    <w:rsid w:val="00375628"/>
    <w:rsid w:val="003757CB"/>
    <w:rsid w:val="00376421"/>
    <w:rsid w:val="00376A40"/>
    <w:rsid w:val="00376AB8"/>
    <w:rsid w:val="00376CBA"/>
    <w:rsid w:val="00376D14"/>
    <w:rsid w:val="00376E7C"/>
    <w:rsid w:val="003774E6"/>
    <w:rsid w:val="00377706"/>
    <w:rsid w:val="003803D1"/>
    <w:rsid w:val="003803E5"/>
    <w:rsid w:val="00380941"/>
    <w:rsid w:val="00381B1C"/>
    <w:rsid w:val="00381CB2"/>
    <w:rsid w:val="00381D15"/>
    <w:rsid w:val="00381D95"/>
    <w:rsid w:val="00382738"/>
    <w:rsid w:val="00382C40"/>
    <w:rsid w:val="00382D6A"/>
    <w:rsid w:val="00383126"/>
    <w:rsid w:val="003839D8"/>
    <w:rsid w:val="00383E33"/>
    <w:rsid w:val="0038402A"/>
    <w:rsid w:val="003844C1"/>
    <w:rsid w:val="00384C4D"/>
    <w:rsid w:val="00384FBC"/>
    <w:rsid w:val="0038530B"/>
    <w:rsid w:val="00385762"/>
    <w:rsid w:val="00385F24"/>
    <w:rsid w:val="00386063"/>
    <w:rsid w:val="003861EE"/>
    <w:rsid w:val="00386782"/>
    <w:rsid w:val="00386926"/>
    <w:rsid w:val="00387072"/>
    <w:rsid w:val="00387893"/>
    <w:rsid w:val="00387A6B"/>
    <w:rsid w:val="00387B59"/>
    <w:rsid w:val="00390589"/>
    <w:rsid w:val="003906DB"/>
    <w:rsid w:val="00390F83"/>
    <w:rsid w:val="00391030"/>
    <w:rsid w:val="0039118A"/>
    <w:rsid w:val="00391733"/>
    <w:rsid w:val="00392A2E"/>
    <w:rsid w:val="00393708"/>
    <w:rsid w:val="00393986"/>
    <w:rsid w:val="00394062"/>
    <w:rsid w:val="003945AA"/>
    <w:rsid w:val="003945EA"/>
    <w:rsid w:val="00394676"/>
    <w:rsid w:val="00394B6E"/>
    <w:rsid w:val="00394EC4"/>
    <w:rsid w:val="003951E3"/>
    <w:rsid w:val="00395312"/>
    <w:rsid w:val="00395CB9"/>
    <w:rsid w:val="00396319"/>
    <w:rsid w:val="00396326"/>
    <w:rsid w:val="00396C00"/>
    <w:rsid w:val="00396EF7"/>
    <w:rsid w:val="00397908"/>
    <w:rsid w:val="003979E3"/>
    <w:rsid w:val="003A00D8"/>
    <w:rsid w:val="003A0373"/>
    <w:rsid w:val="003A071A"/>
    <w:rsid w:val="003A077C"/>
    <w:rsid w:val="003A09B8"/>
    <w:rsid w:val="003A0B6D"/>
    <w:rsid w:val="003A0FF0"/>
    <w:rsid w:val="003A1CDF"/>
    <w:rsid w:val="003A2422"/>
    <w:rsid w:val="003A2609"/>
    <w:rsid w:val="003A29A3"/>
    <w:rsid w:val="003A2D8B"/>
    <w:rsid w:val="003A35BE"/>
    <w:rsid w:val="003A377A"/>
    <w:rsid w:val="003A3BB7"/>
    <w:rsid w:val="003A3CCD"/>
    <w:rsid w:val="003A3EAA"/>
    <w:rsid w:val="003A4029"/>
    <w:rsid w:val="003A5787"/>
    <w:rsid w:val="003A5B9A"/>
    <w:rsid w:val="003A5BAC"/>
    <w:rsid w:val="003A674C"/>
    <w:rsid w:val="003A67C5"/>
    <w:rsid w:val="003A69D3"/>
    <w:rsid w:val="003A6DC3"/>
    <w:rsid w:val="003A7430"/>
    <w:rsid w:val="003A7A3A"/>
    <w:rsid w:val="003A7F4C"/>
    <w:rsid w:val="003B0173"/>
    <w:rsid w:val="003B0C7C"/>
    <w:rsid w:val="003B1099"/>
    <w:rsid w:val="003B13E6"/>
    <w:rsid w:val="003B1432"/>
    <w:rsid w:val="003B220F"/>
    <w:rsid w:val="003B252A"/>
    <w:rsid w:val="003B2A67"/>
    <w:rsid w:val="003B2F1D"/>
    <w:rsid w:val="003B3341"/>
    <w:rsid w:val="003B372E"/>
    <w:rsid w:val="003B3A41"/>
    <w:rsid w:val="003B3A92"/>
    <w:rsid w:val="003B3F5D"/>
    <w:rsid w:val="003B4335"/>
    <w:rsid w:val="003B4AC1"/>
    <w:rsid w:val="003B50F4"/>
    <w:rsid w:val="003B5202"/>
    <w:rsid w:val="003B5D4C"/>
    <w:rsid w:val="003B6229"/>
    <w:rsid w:val="003B6B32"/>
    <w:rsid w:val="003B7250"/>
    <w:rsid w:val="003B7554"/>
    <w:rsid w:val="003B7DAF"/>
    <w:rsid w:val="003C05CC"/>
    <w:rsid w:val="003C17C1"/>
    <w:rsid w:val="003C2C54"/>
    <w:rsid w:val="003C3399"/>
    <w:rsid w:val="003C36BB"/>
    <w:rsid w:val="003C3971"/>
    <w:rsid w:val="003C41C4"/>
    <w:rsid w:val="003C455E"/>
    <w:rsid w:val="003C4D0E"/>
    <w:rsid w:val="003C5C17"/>
    <w:rsid w:val="003C72E3"/>
    <w:rsid w:val="003C7C0F"/>
    <w:rsid w:val="003D074C"/>
    <w:rsid w:val="003D14C7"/>
    <w:rsid w:val="003D1969"/>
    <w:rsid w:val="003D1C4F"/>
    <w:rsid w:val="003D1DB0"/>
    <w:rsid w:val="003D2BCE"/>
    <w:rsid w:val="003D38A0"/>
    <w:rsid w:val="003D3B90"/>
    <w:rsid w:val="003D3CF5"/>
    <w:rsid w:val="003D3FAA"/>
    <w:rsid w:val="003D4081"/>
    <w:rsid w:val="003D4BED"/>
    <w:rsid w:val="003D4C1F"/>
    <w:rsid w:val="003D4D33"/>
    <w:rsid w:val="003D5B31"/>
    <w:rsid w:val="003D5D5C"/>
    <w:rsid w:val="003D5E08"/>
    <w:rsid w:val="003D69F7"/>
    <w:rsid w:val="003D6A5A"/>
    <w:rsid w:val="003D7203"/>
    <w:rsid w:val="003D7213"/>
    <w:rsid w:val="003D74EE"/>
    <w:rsid w:val="003D765E"/>
    <w:rsid w:val="003D775D"/>
    <w:rsid w:val="003E00C9"/>
    <w:rsid w:val="003E0653"/>
    <w:rsid w:val="003E0A19"/>
    <w:rsid w:val="003E0B9D"/>
    <w:rsid w:val="003E1382"/>
    <w:rsid w:val="003E1A0A"/>
    <w:rsid w:val="003E2155"/>
    <w:rsid w:val="003E26DA"/>
    <w:rsid w:val="003E3202"/>
    <w:rsid w:val="003E3231"/>
    <w:rsid w:val="003E35E8"/>
    <w:rsid w:val="003E368A"/>
    <w:rsid w:val="003E3702"/>
    <w:rsid w:val="003E3950"/>
    <w:rsid w:val="003E3F73"/>
    <w:rsid w:val="003E3FD0"/>
    <w:rsid w:val="003E486B"/>
    <w:rsid w:val="003E4939"/>
    <w:rsid w:val="003E4988"/>
    <w:rsid w:val="003E4FB6"/>
    <w:rsid w:val="003E51D3"/>
    <w:rsid w:val="003E558F"/>
    <w:rsid w:val="003E59C4"/>
    <w:rsid w:val="003E59F9"/>
    <w:rsid w:val="003E64D4"/>
    <w:rsid w:val="003E7127"/>
    <w:rsid w:val="003E71D7"/>
    <w:rsid w:val="003E7B9E"/>
    <w:rsid w:val="003E7BBB"/>
    <w:rsid w:val="003F1403"/>
    <w:rsid w:val="003F1C0B"/>
    <w:rsid w:val="003F1CF8"/>
    <w:rsid w:val="003F23D9"/>
    <w:rsid w:val="003F2597"/>
    <w:rsid w:val="003F268E"/>
    <w:rsid w:val="003F276F"/>
    <w:rsid w:val="003F28C9"/>
    <w:rsid w:val="003F3B49"/>
    <w:rsid w:val="003F3B5F"/>
    <w:rsid w:val="003F3C6C"/>
    <w:rsid w:val="003F3CA8"/>
    <w:rsid w:val="003F4116"/>
    <w:rsid w:val="003F4485"/>
    <w:rsid w:val="003F4AD4"/>
    <w:rsid w:val="003F4C73"/>
    <w:rsid w:val="003F4EB6"/>
    <w:rsid w:val="003F5041"/>
    <w:rsid w:val="003F52F1"/>
    <w:rsid w:val="003F5AC9"/>
    <w:rsid w:val="003F62DF"/>
    <w:rsid w:val="003F7173"/>
    <w:rsid w:val="003F744F"/>
    <w:rsid w:val="003F76C5"/>
    <w:rsid w:val="003F7B71"/>
    <w:rsid w:val="003F7E9A"/>
    <w:rsid w:val="0040009A"/>
    <w:rsid w:val="004001FE"/>
    <w:rsid w:val="0040025E"/>
    <w:rsid w:val="00400CAD"/>
    <w:rsid w:val="00401133"/>
    <w:rsid w:val="0040152F"/>
    <w:rsid w:val="00401883"/>
    <w:rsid w:val="00401DAE"/>
    <w:rsid w:val="00401E56"/>
    <w:rsid w:val="00401E5E"/>
    <w:rsid w:val="004022B2"/>
    <w:rsid w:val="00402C68"/>
    <w:rsid w:val="004032AE"/>
    <w:rsid w:val="004032CF"/>
    <w:rsid w:val="00403E1D"/>
    <w:rsid w:val="00403F49"/>
    <w:rsid w:val="004045A7"/>
    <w:rsid w:val="00404872"/>
    <w:rsid w:val="00404D58"/>
    <w:rsid w:val="00404EAC"/>
    <w:rsid w:val="0040532A"/>
    <w:rsid w:val="004057E6"/>
    <w:rsid w:val="00405AF1"/>
    <w:rsid w:val="00406007"/>
    <w:rsid w:val="004063D3"/>
    <w:rsid w:val="00406447"/>
    <w:rsid w:val="004075F4"/>
    <w:rsid w:val="00407756"/>
    <w:rsid w:val="0040785D"/>
    <w:rsid w:val="004104D9"/>
    <w:rsid w:val="0041064A"/>
    <w:rsid w:val="00410747"/>
    <w:rsid w:val="00410B7A"/>
    <w:rsid w:val="0041125D"/>
    <w:rsid w:val="00411973"/>
    <w:rsid w:val="00411B97"/>
    <w:rsid w:val="00411C97"/>
    <w:rsid w:val="004127DB"/>
    <w:rsid w:val="00412908"/>
    <w:rsid w:val="00414580"/>
    <w:rsid w:val="004148F3"/>
    <w:rsid w:val="00414DCA"/>
    <w:rsid w:val="00414E02"/>
    <w:rsid w:val="0041515D"/>
    <w:rsid w:val="004154FB"/>
    <w:rsid w:val="0041560B"/>
    <w:rsid w:val="00416086"/>
    <w:rsid w:val="0041669C"/>
    <w:rsid w:val="00416787"/>
    <w:rsid w:val="00416808"/>
    <w:rsid w:val="00417075"/>
    <w:rsid w:val="00417124"/>
    <w:rsid w:val="004172A2"/>
    <w:rsid w:val="00417320"/>
    <w:rsid w:val="00417591"/>
    <w:rsid w:val="00417D68"/>
    <w:rsid w:val="00417D81"/>
    <w:rsid w:val="0042083B"/>
    <w:rsid w:val="004209D4"/>
    <w:rsid w:val="004211D4"/>
    <w:rsid w:val="00421CC0"/>
    <w:rsid w:val="00421DD2"/>
    <w:rsid w:val="00422386"/>
    <w:rsid w:val="004227B4"/>
    <w:rsid w:val="00423522"/>
    <w:rsid w:val="004241E9"/>
    <w:rsid w:val="00424238"/>
    <w:rsid w:val="00424370"/>
    <w:rsid w:val="0042461C"/>
    <w:rsid w:val="0042495D"/>
    <w:rsid w:val="00424AE1"/>
    <w:rsid w:val="00425851"/>
    <w:rsid w:val="004259B0"/>
    <w:rsid w:val="00425B44"/>
    <w:rsid w:val="00425C20"/>
    <w:rsid w:val="004263C9"/>
    <w:rsid w:val="004263CE"/>
    <w:rsid w:val="00426657"/>
    <w:rsid w:val="004267E6"/>
    <w:rsid w:val="00426DD3"/>
    <w:rsid w:val="00426DD7"/>
    <w:rsid w:val="00427068"/>
    <w:rsid w:val="00427364"/>
    <w:rsid w:val="00427B51"/>
    <w:rsid w:val="00430333"/>
    <w:rsid w:val="00430B0F"/>
    <w:rsid w:val="0043110E"/>
    <w:rsid w:val="004315A2"/>
    <w:rsid w:val="004317E3"/>
    <w:rsid w:val="00431D55"/>
    <w:rsid w:val="004326AD"/>
    <w:rsid w:val="00432BB1"/>
    <w:rsid w:val="00432F24"/>
    <w:rsid w:val="0043387F"/>
    <w:rsid w:val="00433CD9"/>
    <w:rsid w:val="004344D8"/>
    <w:rsid w:val="00434A70"/>
    <w:rsid w:val="00434BF7"/>
    <w:rsid w:val="00434EE2"/>
    <w:rsid w:val="00435307"/>
    <w:rsid w:val="00435698"/>
    <w:rsid w:val="0043590A"/>
    <w:rsid w:val="004369BF"/>
    <w:rsid w:val="00437460"/>
    <w:rsid w:val="00437AC9"/>
    <w:rsid w:val="00437B03"/>
    <w:rsid w:val="00440910"/>
    <w:rsid w:val="00440B41"/>
    <w:rsid w:val="00440BBA"/>
    <w:rsid w:val="00441091"/>
    <w:rsid w:val="00441C2A"/>
    <w:rsid w:val="00442E5F"/>
    <w:rsid w:val="0044397C"/>
    <w:rsid w:val="00444190"/>
    <w:rsid w:val="00444430"/>
    <w:rsid w:val="00444645"/>
    <w:rsid w:val="004449CD"/>
    <w:rsid w:val="00444BE7"/>
    <w:rsid w:val="00444F8D"/>
    <w:rsid w:val="00445277"/>
    <w:rsid w:val="004455E5"/>
    <w:rsid w:val="00445606"/>
    <w:rsid w:val="00446F19"/>
    <w:rsid w:val="00447204"/>
    <w:rsid w:val="00447268"/>
    <w:rsid w:val="00447478"/>
    <w:rsid w:val="00450671"/>
    <w:rsid w:val="00450962"/>
    <w:rsid w:val="00450AA4"/>
    <w:rsid w:val="00450B6A"/>
    <w:rsid w:val="00450C4A"/>
    <w:rsid w:val="00451287"/>
    <w:rsid w:val="00451881"/>
    <w:rsid w:val="00451E41"/>
    <w:rsid w:val="0045202E"/>
    <w:rsid w:val="00452D18"/>
    <w:rsid w:val="00452EA5"/>
    <w:rsid w:val="00453418"/>
    <w:rsid w:val="00453B47"/>
    <w:rsid w:val="00453BB8"/>
    <w:rsid w:val="00454382"/>
    <w:rsid w:val="004546A0"/>
    <w:rsid w:val="00455051"/>
    <w:rsid w:val="004550AB"/>
    <w:rsid w:val="00455A4C"/>
    <w:rsid w:val="004564A5"/>
    <w:rsid w:val="00456FAE"/>
    <w:rsid w:val="00457044"/>
    <w:rsid w:val="00457AD1"/>
    <w:rsid w:val="00460052"/>
    <w:rsid w:val="00460F06"/>
    <w:rsid w:val="00461165"/>
    <w:rsid w:val="004614CB"/>
    <w:rsid w:val="00461CEB"/>
    <w:rsid w:val="004624AE"/>
    <w:rsid w:val="004628FC"/>
    <w:rsid w:val="00462DEE"/>
    <w:rsid w:val="00462EAA"/>
    <w:rsid w:val="00463498"/>
    <w:rsid w:val="004635A5"/>
    <w:rsid w:val="00464B0A"/>
    <w:rsid w:val="004650D8"/>
    <w:rsid w:val="004650F6"/>
    <w:rsid w:val="00466EBB"/>
    <w:rsid w:val="004673E4"/>
    <w:rsid w:val="004706AE"/>
    <w:rsid w:val="00470AFA"/>
    <w:rsid w:val="00470D6C"/>
    <w:rsid w:val="00471989"/>
    <w:rsid w:val="004722A2"/>
    <w:rsid w:val="0047230A"/>
    <w:rsid w:val="004726B9"/>
    <w:rsid w:val="00472AB2"/>
    <w:rsid w:val="00472BF8"/>
    <w:rsid w:val="00472D2B"/>
    <w:rsid w:val="00473126"/>
    <w:rsid w:val="004745CF"/>
    <w:rsid w:val="00474A2E"/>
    <w:rsid w:val="00475299"/>
    <w:rsid w:val="00475726"/>
    <w:rsid w:val="0047599C"/>
    <w:rsid w:val="00475FE1"/>
    <w:rsid w:val="00476416"/>
    <w:rsid w:val="00477190"/>
    <w:rsid w:val="00477283"/>
    <w:rsid w:val="004773FF"/>
    <w:rsid w:val="004778C2"/>
    <w:rsid w:val="00477AB2"/>
    <w:rsid w:val="00477C62"/>
    <w:rsid w:val="00477DA5"/>
    <w:rsid w:val="00480F90"/>
    <w:rsid w:val="0048119B"/>
    <w:rsid w:val="0048126F"/>
    <w:rsid w:val="004816AB"/>
    <w:rsid w:val="004819AE"/>
    <w:rsid w:val="004820D4"/>
    <w:rsid w:val="00482601"/>
    <w:rsid w:val="004834C1"/>
    <w:rsid w:val="00483CAB"/>
    <w:rsid w:val="004842A8"/>
    <w:rsid w:val="004842E5"/>
    <w:rsid w:val="00484CC3"/>
    <w:rsid w:val="00484F08"/>
    <w:rsid w:val="00486422"/>
    <w:rsid w:val="00486497"/>
    <w:rsid w:val="00486940"/>
    <w:rsid w:val="00486B2E"/>
    <w:rsid w:val="004909D8"/>
    <w:rsid w:val="004913B2"/>
    <w:rsid w:val="00491C03"/>
    <w:rsid w:val="00491C23"/>
    <w:rsid w:val="0049246F"/>
    <w:rsid w:val="00492A20"/>
    <w:rsid w:val="0049331D"/>
    <w:rsid w:val="00493BC3"/>
    <w:rsid w:val="00494678"/>
    <w:rsid w:val="00496204"/>
    <w:rsid w:val="004965DF"/>
    <w:rsid w:val="00496F86"/>
    <w:rsid w:val="00496FAA"/>
    <w:rsid w:val="004974D1"/>
    <w:rsid w:val="00497968"/>
    <w:rsid w:val="004A0088"/>
    <w:rsid w:val="004A0257"/>
    <w:rsid w:val="004A058C"/>
    <w:rsid w:val="004A06B9"/>
    <w:rsid w:val="004A06F6"/>
    <w:rsid w:val="004A083E"/>
    <w:rsid w:val="004A0B97"/>
    <w:rsid w:val="004A16C2"/>
    <w:rsid w:val="004A19E8"/>
    <w:rsid w:val="004A1F43"/>
    <w:rsid w:val="004A225F"/>
    <w:rsid w:val="004A2283"/>
    <w:rsid w:val="004A2A7A"/>
    <w:rsid w:val="004A2B16"/>
    <w:rsid w:val="004A2BE5"/>
    <w:rsid w:val="004A318B"/>
    <w:rsid w:val="004A31C5"/>
    <w:rsid w:val="004A3378"/>
    <w:rsid w:val="004A3524"/>
    <w:rsid w:val="004A3DAA"/>
    <w:rsid w:val="004A4392"/>
    <w:rsid w:val="004A485D"/>
    <w:rsid w:val="004A4A37"/>
    <w:rsid w:val="004A4DD3"/>
    <w:rsid w:val="004A5604"/>
    <w:rsid w:val="004A68A2"/>
    <w:rsid w:val="004A68FA"/>
    <w:rsid w:val="004A6922"/>
    <w:rsid w:val="004A695F"/>
    <w:rsid w:val="004A6A43"/>
    <w:rsid w:val="004A7119"/>
    <w:rsid w:val="004A7D78"/>
    <w:rsid w:val="004B0149"/>
    <w:rsid w:val="004B04BE"/>
    <w:rsid w:val="004B05E6"/>
    <w:rsid w:val="004B16A8"/>
    <w:rsid w:val="004B1B2A"/>
    <w:rsid w:val="004B1D2F"/>
    <w:rsid w:val="004B2544"/>
    <w:rsid w:val="004B28DB"/>
    <w:rsid w:val="004B2D41"/>
    <w:rsid w:val="004B3437"/>
    <w:rsid w:val="004B37AE"/>
    <w:rsid w:val="004B3B05"/>
    <w:rsid w:val="004B4221"/>
    <w:rsid w:val="004B50BD"/>
    <w:rsid w:val="004B5751"/>
    <w:rsid w:val="004B58B6"/>
    <w:rsid w:val="004B6F8F"/>
    <w:rsid w:val="004B6FEF"/>
    <w:rsid w:val="004B721D"/>
    <w:rsid w:val="004B7362"/>
    <w:rsid w:val="004B7516"/>
    <w:rsid w:val="004B7B89"/>
    <w:rsid w:val="004B7FC6"/>
    <w:rsid w:val="004C0110"/>
    <w:rsid w:val="004C0853"/>
    <w:rsid w:val="004C0CA8"/>
    <w:rsid w:val="004C0DD7"/>
    <w:rsid w:val="004C123B"/>
    <w:rsid w:val="004C1257"/>
    <w:rsid w:val="004C12E1"/>
    <w:rsid w:val="004C13A1"/>
    <w:rsid w:val="004C193C"/>
    <w:rsid w:val="004C1FA2"/>
    <w:rsid w:val="004C34C9"/>
    <w:rsid w:val="004C34DF"/>
    <w:rsid w:val="004C376E"/>
    <w:rsid w:val="004C3CE1"/>
    <w:rsid w:val="004C4531"/>
    <w:rsid w:val="004C47C5"/>
    <w:rsid w:val="004C4EC3"/>
    <w:rsid w:val="004C4F07"/>
    <w:rsid w:val="004C51BA"/>
    <w:rsid w:val="004C5F80"/>
    <w:rsid w:val="004C60F6"/>
    <w:rsid w:val="004C7149"/>
    <w:rsid w:val="004C74E1"/>
    <w:rsid w:val="004D0052"/>
    <w:rsid w:val="004D02E3"/>
    <w:rsid w:val="004D02F4"/>
    <w:rsid w:val="004D06CD"/>
    <w:rsid w:val="004D1432"/>
    <w:rsid w:val="004D1683"/>
    <w:rsid w:val="004D1CF6"/>
    <w:rsid w:val="004D20EB"/>
    <w:rsid w:val="004D21F4"/>
    <w:rsid w:val="004D24FB"/>
    <w:rsid w:val="004D2855"/>
    <w:rsid w:val="004D2BCE"/>
    <w:rsid w:val="004D3274"/>
    <w:rsid w:val="004D3DB9"/>
    <w:rsid w:val="004D3DD6"/>
    <w:rsid w:val="004D3E7C"/>
    <w:rsid w:val="004D4295"/>
    <w:rsid w:val="004D4337"/>
    <w:rsid w:val="004D5512"/>
    <w:rsid w:val="004D5ABF"/>
    <w:rsid w:val="004D5E61"/>
    <w:rsid w:val="004D610B"/>
    <w:rsid w:val="004D647A"/>
    <w:rsid w:val="004D65C7"/>
    <w:rsid w:val="004D6A4B"/>
    <w:rsid w:val="004D6E0A"/>
    <w:rsid w:val="004D6F15"/>
    <w:rsid w:val="004D79D2"/>
    <w:rsid w:val="004D7C6F"/>
    <w:rsid w:val="004D7FAC"/>
    <w:rsid w:val="004E0132"/>
    <w:rsid w:val="004E0183"/>
    <w:rsid w:val="004E0349"/>
    <w:rsid w:val="004E03C6"/>
    <w:rsid w:val="004E04F6"/>
    <w:rsid w:val="004E0C2E"/>
    <w:rsid w:val="004E1BA6"/>
    <w:rsid w:val="004E1EC3"/>
    <w:rsid w:val="004E2483"/>
    <w:rsid w:val="004E2B8A"/>
    <w:rsid w:val="004E3334"/>
    <w:rsid w:val="004E41E4"/>
    <w:rsid w:val="004E41F4"/>
    <w:rsid w:val="004E4589"/>
    <w:rsid w:val="004E47D9"/>
    <w:rsid w:val="004E4BF2"/>
    <w:rsid w:val="004E5B79"/>
    <w:rsid w:val="004E5B84"/>
    <w:rsid w:val="004E5BC9"/>
    <w:rsid w:val="004E5C1A"/>
    <w:rsid w:val="004E615A"/>
    <w:rsid w:val="004E639F"/>
    <w:rsid w:val="004E6620"/>
    <w:rsid w:val="004E66D8"/>
    <w:rsid w:val="004E6A1F"/>
    <w:rsid w:val="004E77C4"/>
    <w:rsid w:val="004F0441"/>
    <w:rsid w:val="004F079D"/>
    <w:rsid w:val="004F07D4"/>
    <w:rsid w:val="004F0881"/>
    <w:rsid w:val="004F0ED8"/>
    <w:rsid w:val="004F1167"/>
    <w:rsid w:val="004F16AD"/>
    <w:rsid w:val="004F2148"/>
    <w:rsid w:val="004F26CC"/>
    <w:rsid w:val="004F2B69"/>
    <w:rsid w:val="004F30EB"/>
    <w:rsid w:val="004F31A0"/>
    <w:rsid w:val="004F3B7C"/>
    <w:rsid w:val="004F415B"/>
    <w:rsid w:val="004F47C2"/>
    <w:rsid w:val="004F4817"/>
    <w:rsid w:val="004F4945"/>
    <w:rsid w:val="004F4D62"/>
    <w:rsid w:val="004F5BA6"/>
    <w:rsid w:val="004F5F20"/>
    <w:rsid w:val="004F603A"/>
    <w:rsid w:val="004F6052"/>
    <w:rsid w:val="004F619F"/>
    <w:rsid w:val="004F6A0B"/>
    <w:rsid w:val="004F6D7F"/>
    <w:rsid w:val="004F6F1A"/>
    <w:rsid w:val="004F7243"/>
    <w:rsid w:val="004F7318"/>
    <w:rsid w:val="004F775C"/>
    <w:rsid w:val="004F780C"/>
    <w:rsid w:val="004F7C18"/>
    <w:rsid w:val="005008BE"/>
    <w:rsid w:val="00500983"/>
    <w:rsid w:val="00500B63"/>
    <w:rsid w:val="00500C1F"/>
    <w:rsid w:val="005012F1"/>
    <w:rsid w:val="005013C6"/>
    <w:rsid w:val="005014FF"/>
    <w:rsid w:val="00501811"/>
    <w:rsid w:val="005018C5"/>
    <w:rsid w:val="0050288B"/>
    <w:rsid w:val="00502A94"/>
    <w:rsid w:val="00502CCB"/>
    <w:rsid w:val="00503294"/>
    <w:rsid w:val="0050343C"/>
    <w:rsid w:val="005036CF"/>
    <w:rsid w:val="00503B58"/>
    <w:rsid w:val="0050425B"/>
    <w:rsid w:val="005042B7"/>
    <w:rsid w:val="00504394"/>
    <w:rsid w:val="005045D8"/>
    <w:rsid w:val="00504F75"/>
    <w:rsid w:val="00504FB1"/>
    <w:rsid w:val="00505390"/>
    <w:rsid w:val="005056DF"/>
    <w:rsid w:val="005057CB"/>
    <w:rsid w:val="00505A56"/>
    <w:rsid w:val="00505FD6"/>
    <w:rsid w:val="00506473"/>
    <w:rsid w:val="00506866"/>
    <w:rsid w:val="00506B83"/>
    <w:rsid w:val="00506BFA"/>
    <w:rsid w:val="00506F8B"/>
    <w:rsid w:val="00507704"/>
    <w:rsid w:val="00507831"/>
    <w:rsid w:val="00507A2C"/>
    <w:rsid w:val="0051082A"/>
    <w:rsid w:val="005108B7"/>
    <w:rsid w:val="0051098E"/>
    <w:rsid w:val="00510AB8"/>
    <w:rsid w:val="00510E10"/>
    <w:rsid w:val="005119E7"/>
    <w:rsid w:val="00511AC6"/>
    <w:rsid w:val="005120BE"/>
    <w:rsid w:val="0051237A"/>
    <w:rsid w:val="00512C54"/>
    <w:rsid w:val="00512FC3"/>
    <w:rsid w:val="0051325C"/>
    <w:rsid w:val="00513724"/>
    <w:rsid w:val="00513C8E"/>
    <w:rsid w:val="00514497"/>
    <w:rsid w:val="0051454A"/>
    <w:rsid w:val="0051474E"/>
    <w:rsid w:val="005150BC"/>
    <w:rsid w:val="00515EDB"/>
    <w:rsid w:val="00516202"/>
    <w:rsid w:val="00516743"/>
    <w:rsid w:val="00517BF7"/>
    <w:rsid w:val="00517C17"/>
    <w:rsid w:val="00520310"/>
    <w:rsid w:val="005206D0"/>
    <w:rsid w:val="00521397"/>
    <w:rsid w:val="00521406"/>
    <w:rsid w:val="005219D9"/>
    <w:rsid w:val="00522213"/>
    <w:rsid w:val="0052254C"/>
    <w:rsid w:val="00522C56"/>
    <w:rsid w:val="00522FDF"/>
    <w:rsid w:val="005232C4"/>
    <w:rsid w:val="0052345F"/>
    <w:rsid w:val="005235BE"/>
    <w:rsid w:val="005235E7"/>
    <w:rsid w:val="00523640"/>
    <w:rsid w:val="00523D04"/>
    <w:rsid w:val="00524481"/>
    <w:rsid w:val="00524698"/>
    <w:rsid w:val="00524702"/>
    <w:rsid w:val="00524DC4"/>
    <w:rsid w:val="005251FA"/>
    <w:rsid w:val="00525B97"/>
    <w:rsid w:val="005265E3"/>
    <w:rsid w:val="005277AB"/>
    <w:rsid w:val="00527946"/>
    <w:rsid w:val="00527B55"/>
    <w:rsid w:val="0053040B"/>
    <w:rsid w:val="005304B5"/>
    <w:rsid w:val="00530605"/>
    <w:rsid w:val="005308F7"/>
    <w:rsid w:val="00530F5F"/>
    <w:rsid w:val="005311B9"/>
    <w:rsid w:val="005313E5"/>
    <w:rsid w:val="005317C7"/>
    <w:rsid w:val="0053190F"/>
    <w:rsid w:val="00531A7F"/>
    <w:rsid w:val="00531BF6"/>
    <w:rsid w:val="00531E7E"/>
    <w:rsid w:val="00532225"/>
    <w:rsid w:val="005323B0"/>
    <w:rsid w:val="00532AF4"/>
    <w:rsid w:val="00532B50"/>
    <w:rsid w:val="00532D61"/>
    <w:rsid w:val="00532E34"/>
    <w:rsid w:val="005332A8"/>
    <w:rsid w:val="0053424B"/>
    <w:rsid w:val="005353D6"/>
    <w:rsid w:val="00535666"/>
    <w:rsid w:val="00535B96"/>
    <w:rsid w:val="00535F90"/>
    <w:rsid w:val="0053616A"/>
    <w:rsid w:val="00537197"/>
    <w:rsid w:val="00537814"/>
    <w:rsid w:val="00537E01"/>
    <w:rsid w:val="00537E08"/>
    <w:rsid w:val="0054072B"/>
    <w:rsid w:val="00540AB9"/>
    <w:rsid w:val="0054116E"/>
    <w:rsid w:val="005417C5"/>
    <w:rsid w:val="00541A32"/>
    <w:rsid w:val="0054225F"/>
    <w:rsid w:val="0054262E"/>
    <w:rsid w:val="00543951"/>
    <w:rsid w:val="0054432D"/>
    <w:rsid w:val="005443A3"/>
    <w:rsid w:val="0054525D"/>
    <w:rsid w:val="00546F6A"/>
    <w:rsid w:val="0054709C"/>
    <w:rsid w:val="005470FF"/>
    <w:rsid w:val="005472D9"/>
    <w:rsid w:val="0055069F"/>
    <w:rsid w:val="00550B21"/>
    <w:rsid w:val="00551462"/>
    <w:rsid w:val="0055177F"/>
    <w:rsid w:val="00551F87"/>
    <w:rsid w:val="0055239D"/>
    <w:rsid w:val="00552745"/>
    <w:rsid w:val="005528F2"/>
    <w:rsid w:val="005528FC"/>
    <w:rsid w:val="00552E2F"/>
    <w:rsid w:val="005531FC"/>
    <w:rsid w:val="00553457"/>
    <w:rsid w:val="00553697"/>
    <w:rsid w:val="0055429C"/>
    <w:rsid w:val="00554695"/>
    <w:rsid w:val="005549F3"/>
    <w:rsid w:val="00554A59"/>
    <w:rsid w:val="00554DAF"/>
    <w:rsid w:val="00555361"/>
    <w:rsid w:val="00555671"/>
    <w:rsid w:val="00555CEE"/>
    <w:rsid w:val="00556C8C"/>
    <w:rsid w:val="00556CAF"/>
    <w:rsid w:val="00556D67"/>
    <w:rsid w:val="0055723F"/>
    <w:rsid w:val="00557D26"/>
    <w:rsid w:val="00557FE4"/>
    <w:rsid w:val="00560466"/>
    <w:rsid w:val="005618A7"/>
    <w:rsid w:val="00561C1E"/>
    <w:rsid w:val="0056230A"/>
    <w:rsid w:val="0056275F"/>
    <w:rsid w:val="00562911"/>
    <w:rsid w:val="00562BE2"/>
    <w:rsid w:val="00562D7D"/>
    <w:rsid w:val="00562EAF"/>
    <w:rsid w:val="005632EE"/>
    <w:rsid w:val="00564091"/>
    <w:rsid w:val="00564326"/>
    <w:rsid w:val="00564469"/>
    <w:rsid w:val="00564555"/>
    <w:rsid w:val="00564930"/>
    <w:rsid w:val="00564BCC"/>
    <w:rsid w:val="005653D6"/>
    <w:rsid w:val="005654C0"/>
    <w:rsid w:val="00565522"/>
    <w:rsid w:val="005656F0"/>
    <w:rsid w:val="005657DF"/>
    <w:rsid w:val="0056633B"/>
    <w:rsid w:val="00566625"/>
    <w:rsid w:val="0056669F"/>
    <w:rsid w:val="00566CD8"/>
    <w:rsid w:val="00566DB1"/>
    <w:rsid w:val="00567009"/>
    <w:rsid w:val="00567DCB"/>
    <w:rsid w:val="00570821"/>
    <w:rsid w:val="00570D57"/>
    <w:rsid w:val="00570EC7"/>
    <w:rsid w:val="00570F27"/>
    <w:rsid w:val="0057146B"/>
    <w:rsid w:val="00571898"/>
    <w:rsid w:val="00571B21"/>
    <w:rsid w:val="00572C97"/>
    <w:rsid w:val="0057341E"/>
    <w:rsid w:val="00573435"/>
    <w:rsid w:val="0057347B"/>
    <w:rsid w:val="00573780"/>
    <w:rsid w:val="00573927"/>
    <w:rsid w:val="00573CA7"/>
    <w:rsid w:val="00573E17"/>
    <w:rsid w:val="00574BCE"/>
    <w:rsid w:val="00574F0D"/>
    <w:rsid w:val="005750CA"/>
    <w:rsid w:val="0057548C"/>
    <w:rsid w:val="005756C9"/>
    <w:rsid w:val="00575819"/>
    <w:rsid w:val="00575AAD"/>
    <w:rsid w:val="00575EFB"/>
    <w:rsid w:val="00576135"/>
    <w:rsid w:val="005761F7"/>
    <w:rsid w:val="00576508"/>
    <w:rsid w:val="00576737"/>
    <w:rsid w:val="00576BC6"/>
    <w:rsid w:val="00577044"/>
    <w:rsid w:val="00577719"/>
    <w:rsid w:val="00577DE2"/>
    <w:rsid w:val="00580563"/>
    <w:rsid w:val="00580B81"/>
    <w:rsid w:val="00580DCF"/>
    <w:rsid w:val="00582C80"/>
    <w:rsid w:val="00583BBA"/>
    <w:rsid w:val="00583D11"/>
    <w:rsid w:val="00584173"/>
    <w:rsid w:val="0058434B"/>
    <w:rsid w:val="00584D54"/>
    <w:rsid w:val="00584D69"/>
    <w:rsid w:val="005859EC"/>
    <w:rsid w:val="00585EBD"/>
    <w:rsid w:val="005860B2"/>
    <w:rsid w:val="00586318"/>
    <w:rsid w:val="00586E78"/>
    <w:rsid w:val="00586E91"/>
    <w:rsid w:val="0058721A"/>
    <w:rsid w:val="005872CC"/>
    <w:rsid w:val="00587584"/>
    <w:rsid w:val="00590445"/>
    <w:rsid w:val="00590DF1"/>
    <w:rsid w:val="00590E6B"/>
    <w:rsid w:val="00591089"/>
    <w:rsid w:val="005923BA"/>
    <w:rsid w:val="005925C0"/>
    <w:rsid w:val="00592B43"/>
    <w:rsid w:val="0059329A"/>
    <w:rsid w:val="005936EE"/>
    <w:rsid w:val="0059373B"/>
    <w:rsid w:val="00593850"/>
    <w:rsid w:val="00593982"/>
    <w:rsid w:val="00593994"/>
    <w:rsid w:val="00593E98"/>
    <w:rsid w:val="005941BE"/>
    <w:rsid w:val="00594D09"/>
    <w:rsid w:val="00595790"/>
    <w:rsid w:val="005958FD"/>
    <w:rsid w:val="00595CA9"/>
    <w:rsid w:val="00596F01"/>
    <w:rsid w:val="00597581"/>
    <w:rsid w:val="00597896"/>
    <w:rsid w:val="005A0DC3"/>
    <w:rsid w:val="005A1A37"/>
    <w:rsid w:val="005A1BF5"/>
    <w:rsid w:val="005A1E83"/>
    <w:rsid w:val="005A1EFE"/>
    <w:rsid w:val="005A1F28"/>
    <w:rsid w:val="005A20B9"/>
    <w:rsid w:val="005A2F25"/>
    <w:rsid w:val="005A3300"/>
    <w:rsid w:val="005A3352"/>
    <w:rsid w:val="005A3B8B"/>
    <w:rsid w:val="005A3D8E"/>
    <w:rsid w:val="005A3F64"/>
    <w:rsid w:val="005A419E"/>
    <w:rsid w:val="005A449B"/>
    <w:rsid w:val="005A460F"/>
    <w:rsid w:val="005A5837"/>
    <w:rsid w:val="005A58C3"/>
    <w:rsid w:val="005A5A2D"/>
    <w:rsid w:val="005A5ACE"/>
    <w:rsid w:val="005A65D9"/>
    <w:rsid w:val="005A6888"/>
    <w:rsid w:val="005A68B4"/>
    <w:rsid w:val="005A6D7E"/>
    <w:rsid w:val="005A7849"/>
    <w:rsid w:val="005A7B05"/>
    <w:rsid w:val="005A7DF2"/>
    <w:rsid w:val="005B0BF7"/>
    <w:rsid w:val="005B12E8"/>
    <w:rsid w:val="005B1606"/>
    <w:rsid w:val="005B2BCF"/>
    <w:rsid w:val="005B2D61"/>
    <w:rsid w:val="005B2F5D"/>
    <w:rsid w:val="005B2F6E"/>
    <w:rsid w:val="005B30CA"/>
    <w:rsid w:val="005B39AD"/>
    <w:rsid w:val="005B4013"/>
    <w:rsid w:val="005B4D7C"/>
    <w:rsid w:val="005B5074"/>
    <w:rsid w:val="005B556C"/>
    <w:rsid w:val="005B5705"/>
    <w:rsid w:val="005B5706"/>
    <w:rsid w:val="005B5C63"/>
    <w:rsid w:val="005B6098"/>
    <w:rsid w:val="005B69DD"/>
    <w:rsid w:val="005B7519"/>
    <w:rsid w:val="005C01F6"/>
    <w:rsid w:val="005C02EF"/>
    <w:rsid w:val="005C090B"/>
    <w:rsid w:val="005C0A99"/>
    <w:rsid w:val="005C0C78"/>
    <w:rsid w:val="005C0CF0"/>
    <w:rsid w:val="005C1346"/>
    <w:rsid w:val="005C16CA"/>
    <w:rsid w:val="005C17AB"/>
    <w:rsid w:val="005C1B2D"/>
    <w:rsid w:val="005C25BC"/>
    <w:rsid w:val="005C29AA"/>
    <w:rsid w:val="005C320F"/>
    <w:rsid w:val="005C36DD"/>
    <w:rsid w:val="005C3AE2"/>
    <w:rsid w:val="005C3B9E"/>
    <w:rsid w:val="005C3C44"/>
    <w:rsid w:val="005C3C62"/>
    <w:rsid w:val="005C540D"/>
    <w:rsid w:val="005C5B96"/>
    <w:rsid w:val="005C77FA"/>
    <w:rsid w:val="005D06FC"/>
    <w:rsid w:val="005D0A82"/>
    <w:rsid w:val="005D1292"/>
    <w:rsid w:val="005D1793"/>
    <w:rsid w:val="005D18A6"/>
    <w:rsid w:val="005D1F19"/>
    <w:rsid w:val="005D213F"/>
    <w:rsid w:val="005D248C"/>
    <w:rsid w:val="005D251C"/>
    <w:rsid w:val="005D284F"/>
    <w:rsid w:val="005D2C8C"/>
    <w:rsid w:val="005D2D62"/>
    <w:rsid w:val="005D40CC"/>
    <w:rsid w:val="005D4159"/>
    <w:rsid w:val="005D4730"/>
    <w:rsid w:val="005D51E4"/>
    <w:rsid w:val="005D5504"/>
    <w:rsid w:val="005D55D1"/>
    <w:rsid w:val="005D574E"/>
    <w:rsid w:val="005D597B"/>
    <w:rsid w:val="005D6072"/>
    <w:rsid w:val="005D609B"/>
    <w:rsid w:val="005D7587"/>
    <w:rsid w:val="005D7631"/>
    <w:rsid w:val="005D7A1B"/>
    <w:rsid w:val="005D7A9E"/>
    <w:rsid w:val="005D7C91"/>
    <w:rsid w:val="005D7CC0"/>
    <w:rsid w:val="005E0F16"/>
    <w:rsid w:val="005E112E"/>
    <w:rsid w:val="005E2063"/>
    <w:rsid w:val="005E25F2"/>
    <w:rsid w:val="005E2F5C"/>
    <w:rsid w:val="005E3E40"/>
    <w:rsid w:val="005E4094"/>
    <w:rsid w:val="005E40C7"/>
    <w:rsid w:val="005E44AD"/>
    <w:rsid w:val="005E4A1B"/>
    <w:rsid w:val="005E4C05"/>
    <w:rsid w:val="005E52D9"/>
    <w:rsid w:val="005E5CA5"/>
    <w:rsid w:val="005E5D0C"/>
    <w:rsid w:val="005E5E49"/>
    <w:rsid w:val="005E61CF"/>
    <w:rsid w:val="005E7612"/>
    <w:rsid w:val="005E7779"/>
    <w:rsid w:val="005E7940"/>
    <w:rsid w:val="005E7AF5"/>
    <w:rsid w:val="005E7ECB"/>
    <w:rsid w:val="005F0125"/>
    <w:rsid w:val="005F0695"/>
    <w:rsid w:val="005F0762"/>
    <w:rsid w:val="005F07B1"/>
    <w:rsid w:val="005F1851"/>
    <w:rsid w:val="005F1DF3"/>
    <w:rsid w:val="005F1E63"/>
    <w:rsid w:val="005F2234"/>
    <w:rsid w:val="005F2A57"/>
    <w:rsid w:val="005F2B7B"/>
    <w:rsid w:val="005F3618"/>
    <w:rsid w:val="005F3966"/>
    <w:rsid w:val="005F3CCD"/>
    <w:rsid w:val="005F3EC4"/>
    <w:rsid w:val="005F4819"/>
    <w:rsid w:val="005F50E8"/>
    <w:rsid w:val="005F5CAF"/>
    <w:rsid w:val="005F5FEF"/>
    <w:rsid w:val="005F63F1"/>
    <w:rsid w:val="005F6EF3"/>
    <w:rsid w:val="005F724D"/>
    <w:rsid w:val="005F75DB"/>
    <w:rsid w:val="005F77CB"/>
    <w:rsid w:val="005F7B19"/>
    <w:rsid w:val="005F7C75"/>
    <w:rsid w:val="005F7FD0"/>
    <w:rsid w:val="0060001E"/>
    <w:rsid w:val="00600519"/>
    <w:rsid w:val="00600729"/>
    <w:rsid w:val="00600758"/>
    <w:rsid w:val="006007B7"/>
    <w:rsid w:val="00601338"/>
    <w:rsid w:val="00601387"/>
    <w:rsid w:val="00601871"/>
    <w:rsid w:val="006019EA"/>
    <w:rsid w:val="00602993"/>
    <w:rsid w:val="00602FCC"/>
    <w:rsid w:val="00603339"/>
    <w:rsid w:val="006033D5"/>
    <w:rsid w:val="00603459"/>
    <w:rsid w:val="00603593"/>
    <w:rsid w:val="00603960"/>
    <w:rsid w:val="0060398B"/>
    <w:rsid w:val="0060427A"/>
    <w:rsid w:val="006049BB"/>
    <w:rsid w:val="00604BA0"/>
    <w:rsid w:val="00604BC7"/>
    <w:rsid w:val="00604C57"/>
    <w:rsid w:val="00604F3A"/>
    <w:rsid w:val="0060535C"/>
    <w:rsid w:val="006055FD"/>
    <w:rsid w:val="00605780"/>
    <w:rsid w:val="00605A4D"/>
    <w:rsid w:val="00606030"/>
    <w:rsid w:val="00606348"/>
    <w:rsid w:val="00606AD3"/>
    <w:rsid w:val="00607115"/>
    <w:rsid w:val="006076E5"/>
    <w:rsid w:val="006077CF"/>
    <w:rsid w:val="0060793D"/>
    <w:rsid w:val="00607BB1"/>
    <w:rsid w:val="00607CD6"/>
    <w:rsid w:val="00607D38"/>
    <w:rsid w:val="00610092"/>
    <w:rsid w:val="006109E5"/>
    <w:rsid w:val="00610ABE"/>
    <w:rsid w:val="00610BAE"/>
    <w:rsid w:val="00610BC8"/>
    <w:rsid w:val="00611035"/>
    <w:rsid w:val="0061105F"/>
    <w:rsid w:val="00611492"/>
    <w:rsid w:val="006117BB"/>
    <w:rsid w:val="00611DB5"/>
    <w:rsid w:val="00611F3E"/>
    <w:rsid w:val="006122F6"/>
    <w:rsid w:val="006126B1"/>
    <w:rsid w:val="00612EFB"/>
    <w:rsid w:val="00612FCE"/>
    <w:rsid w:val="00613710"/>
    <w:rsid w:val="00613842"/>
    <w:rsid w:val="00613ACE"/>
    <w:rsid w:val="00613C0F"/>
    <w:rsid w:val="00614687"/>
    <w:rsid w:val="006148AB"/>
    <w:rsid w:val="00614BBC"/>
    <w:rsid w:val="00614E3E"/>
    <w:rsid w:val="00614FD5"/>
    <w:rsid w:val="0061523F"/>
    <w:rsid w:val="006154AC"/>
    <w:rsid w:val="0061554B"/>
    <w:rsid w:val="0061578A"/>
    <w:rsid w:val="00616695"/>
    <w:rsid w:val="00617EAE"/>
    <w:rsid w:val="00620921"/>
    <w:rsid w:val="00621849"/>
    <w:rsid w:val="006218C2"/>
    <w:rsid w:val="0062209B"/>
    <w:rsid w:val="0062265D"/>
    <w:rsid w:val="00622A3C"/>
    <w:rsid w:val="00622AF6"/>
    <w:rsid w:val="00622F95"/>
    <w:rsid w:val="00623240"/>
    <w:rsid w:val="006232E4"/>
    <w:rsid w:val="0062346B"/>
    <w:rsid w:val="00624BBF"/>
    <w:rsid w:val="0062523F"/>
    <w:rsid w:val="006264A8"/>
    <w:rsid w:val="00626B63"/>
    <w:rsid w:val="00627156"/>
    <w:rsid w:val="00627851"/>
    <w:rsid w:val="00627DBB"/>
    <w:rsid w:val="0063000F"/>
    <w:rsid w:val="00630279"/>
    <w:rsid w:val="006303A7"/>
    <w:rsid w:val="00630505"/>
    <w:rsid w:val="00630993"/>
    <w:rsid w:val="00631065"/>
    <w:rsid w:val="00631545"/>
    <w:rsid w:val="00631855"/>
    <w:rsid w:val="00632186"/>
    <w:rsid w:val="006321E8"/>
    <w:rsid w:val="006322B5"/>
    <w:rsid w:val="00632ACD"/>
    <w:rsid w:val="00633589"/>
    <w:rsid w:val="0063401F"/>
    <w:rsid w:val="00634248"/>
    <w:rsid w:val="00634730"/>
    <w:rsid w:val="00634946"/>
    <w:rsid w:val="00634F0F"/>
    <w:rsid w:val="00635956"/>
    <w:rsid w:val="00635AA5"/>
    <w:rsid w:val="006368B3"/>
    <w:rsid w:val="00636956"/>
    <w:rsid w:val="00636BD2"/>
    <w:rsid w:val="00636F24"/>
    <w:rsid w:val="00636FBF"/>
    <w:rsid w:val="00637076"/>
    <w:rsid w:val="0063785C"/>
    <w:rsid w:val="006378BC"/>
    <w:rsid w:val="006378E6"/>
    <w:rsid w:val="00637D36"/>
    <w:rsid w:val="0064023B"/>
    <w:rsid w:val="006402B6"/>
    <w:rsid w:val="006411F0"/>
    <w:rsid w:val="00641440"/>
    <w:rsid w:val="0064243C"/>
    <w:rsid w:val="006428C9"/>
    <w:rsid w:val="006430C7"/>
    <w:rsid w:val="00643152"/>
    <w:rsid w:val="00643BAA"/>
    <w:rsid w:val="006447EB"/>
    <w:rsid w:val="0064485D"/>
    <w:rsid w:val="00644B64"/>
    <w:rsid w:val="00644D2F"/>
    <w:rsid w:val="00644D76"/>
    <w:rsid w:val="00644E5A"/>
    <w:rsid w:val="00644ED6"/>
    <w:rsid w:val="00644F42"/>
    <w:rsid w:val="006451B8"/>
    <w:rsid w:val="006451E5"/>
    <w:rsid w:val="006456DB"/>
    <w:rsid w:val="00645A52"/>
    <w:rsid w:val="00646531"/>
    <w:rsid w:val="00646AAA"/>
    <w:rsid w:val="006472DD"/>
    <w:rsid w:val="006474C2"/>
    <w:rsid w:val="00647C74"/>
    <w:rsid w:val="00647D53"/>
    <w:rsid w:val="00647D84"/>
    <w:rsid w:val="006501BB"/>
    <w:rsid w:val="0065027B"/>
    <w:rsid w:val="0065031B"/>
    <w:rsid w:val="00650568"/>
    <w:rsid w:val="006507D6"/>
    <w:rsid w:val="006508A5"/>
    <w:rsid w:val="006508EE"/>
    <w:rsid w:val="00650E10"/>
    <w:rsid w:val="006511F6"/>
    <w:rsid w:val="00652103"/>
    <w:rsid w:val="00652E7C"/>
    <w:rsid w:val="006530FF"/>
    <w:rsid w:val="00653142"/>
    <w:rsid w:val="006539A6"/>
    <w:rsid w:val="00653BCC"/>
    <w:rsid w:val="00653F80"/>
    <w:rsid w:val="00653FA7"/>
    <w:rsid w:val="006541B0"/>
    <w:rsid w:val="006541D0"/>
    <w:rsid w:val="0065450E"/>
    <w:rsid w:val="006548EE"/>
    <w:rsid w:val="00654D6C"/>
    <w:rsid w:val="006555D8"/>
    <w:rsid w:val="006560CB"/>
    <w:rsid w:val="00656CB7"/>
    <w:rsid w:val="00657246"/>
    <w:rsid w:val="00657823"/>
    <w:rsid w:val="0065791A"/>
    <w:rsid w:val="00657A6E"/>
    <w:rsid w:val="006608E1"/>
    <w:rsid w:val="006618F8"/>
    <w:rsid w:val="00662773"/>
    <w:rsid w:val="0066294A"/>
    <w:rsid w:val="006629DA"/>
    <w:rsid w:val="00663942"/>
    <w:rsid w:val="00663E93"/>
    <w:rsid w:val="0066491D"/>
    <w:rsid w:val="00664F6D"/>
    <w:rsid w:val="00664FD8"/>
    <w:rsid w:val="0066508B"/>
    <w:rsid w:val="006651F9"/>
    <w:rsid w:val="006654AA"/>
    <w:rsid w:val="006657B9"/>
    <w:rsid w:val="00665D36"/>
    <w:rsid w:val="00665DBC"/>
    <w:rsid w:val="00665E19"/>
    <w:rsid w:val="00667438"/>
    <w:rsid w:val="00667712"/>
    <w:rsid w:val="006679B9"/>
    <w:rsid w:val="0067028D"/>
    <w:rsid w:val="006705B7"/>
    <w:rsid w:val="006705D8"/>
    <w:rsid w:val="0067111F"/>
    <w:rsid w:val="00671539"/>
    <w:rsid w:val="0067181C"/>
    <w:rsid w:val="00671BD8"/>
    <w:rsid w:val="00671D05"/>
    <w:rsid w:val="00671EA9"/>
    <w:rsid w:val="00671FD6"/>
    <w:rsid w:val="0067232E"/>
    <w:rsid w:val="00672389"/>
    <w:rsid w:val="006724C1"/>
    <w:rsid w:val="006731BF"/>
    <w:rsid w:val="006731E9"/>
    <w:rsid w:val="00673811"/>
    <w:rsid w:val="006739EB"/>
    <w:rsid w:val="00673DFB"/>
    <w:rsid w:val="00673F0E"/>
    <w:rsid w:val="006745C6"/>
    <w:rsid w:val="0067471F"/>
    <w:rsid w:val="00674799"/>
    <w:rsid w:val="00674D13"/>
    <w:rsid w:val="00675CB4"/>
    <w:rsid w:val="00676434"/>
    <w:rsid w:val="0067672D"/>
    <w:rsid w:val="00677000"/>
    <w:rsid w:val="00677258"/>
    <w:rsid w:val="0067750C"/>
    <w:rsid w:val="006776E1"/>
    <w:rsid w:val="00677A67"/>
    <w:rsid w:val="00680173"/>
    <w:rsid w:val="0068022E"/>
    <w:rsid w:val="006802EA"/>
    <w:rsid w:val="00680897"/>
    <w:rsid w:val="00680E85"/>
    <w:rsid w:val="0068106A"/>
    <w:rsid w:val="00681125"/>
    <w:rsid w:val="00681301"/>
    <w:rsid w:val="006819CE"/>
    <w:rsid w:val="006821F4"/>
    <w:rsid w:val="00682EC6"/>
    <w:rsid w:val="006844C3"/>
    <w:rsid w:val="0068548B"/>
    <w:rsid w:val="00685513"/>
    <w:rsid w:val="00686DC9"/>
    <w:rsid w:val="00686FD6"/>
    <w:rsid w:val="00687112"/>
    <w:rsid w:val="006877C7"/>
    <w:rsid w:val="006900DB"/>
    <w:rsid w:val="0069039F"/>
    <w:rsid w:val="006903C6"/>
    <w:rsid w:val="00691BCB"/>
    <w:rsid w:val="00691F58"/>
    <w:rsid w:val="00692622"/>
    <w:rsid w:val="0069264A"/>
    <w:rsid w:val="00692659"/>
    <w:rsid w:val="00692822"/>
    <w:rsid w:val="0069358D"/>
    <w:rsid w:val="006936FD"/>
    <w:rsid w:val="00693E8B"/>
    <w:rsid w:val="00693F64"/>
    <w:rsid w:val="0069401B"/>
    <w:rsid w:val="006946BE"/>
    <w:rsid w:val="00694B9B"/>
    <w:rsid w:val="00694CB2"/>
    <w:rsid w:val="0069546C"/>
    <w:rsid w:val="00695EBF"/>
    <w:rsid w:val="006964B4"/>
    <w:rsid w:val="006968B6"/>
    <w:rsid w:val="006975FC"/>
    <w:rsid w:val="006977F2"/>
    <w:rsid w:val="006A0152"/>
    <w:rsid w:val="006A0F78"/>
    <w:rsid w:val="006A0FCE"/>
    <w:rsid w:val="006A1276"/>
    <w:rsid w:val="006A197B"/>
    <w:rsid w:val="006A24FC"/>
    <w:rsid w:val="006A2720"/>
    <w:rsid w:val="006A2D31"/>
    <w:rsid w:val="006A3CE6"/>
    <w:rsid w:val="006A45B9"/>
    <w:rsid w:val="006A4C66"/>
    <w:rsid w:val="006A4CC5"/>
    <w:rsid w:val="006A4CCC"/>
    <w:rsid w:val="006A5881"/>
    <w:rsid w:val="006A5DD8"/>
    <w:rsid w:val="006A630D"/>
    <w:rsid w:val="006A658E"/>
    <w:rsid w:val="006A6644"/>
    <w:rsid w:val="006A726F"/>
    <w:rsid w:val="006A7E36"/>
    <w:rsid w:val="006A7EC9"/>
    <w:rsid w:val="006B02D7"/>
    <w:rsid w:val="006B03BC"/>
    <w:rsid w:val="006B07D9"/>
    <w:rsid w:val="006B10FB"/>
    <w:rsid w:val="006B1206"/>
    <w:rsid w:val="006B18C7"/>
    <w:rsid w:val="006B1D6F"/>
    <w:rsid w:val="006B2056"/>
    <w:rsid w:val="006B2624"/>
    <w:rsid w:val="006B2DB9"/>
    <w:rsid w:val="006B3128"/>
    <w:rsid w:val="006B33B6"/>
    <w:rsid w:val="006B35A5"/>
    <w:rsid w:val="006B40F4"/>
    <w:rsid w:val="006B43C3"/>
    <w:rsid w:val="006B481B"/>
    <w:rsid w:val="006B48FA"/>
    <w:rsid w:val="006B4BCB"/>
    <w:rsid w:val="006B5D97"/>
    <w:rsid w:val="006B636E"/>
    <w:rsid w:val="006B6C0D"/>
    <w:rsid w:val="006B7257"/>
    <w:rsid w:val="006B77DF"/>
    <w:rsid w:val="006B7FC8"/>
    <w:rsid w:val="006C007C"/>
    <w:rsid w:val="006C0697"/>
    <w:rsid w:val="006C0807"/>
    <w:rsid w:val="006C0ACA"/>
    <w:rsid w:val="006C0B7E"/>
    <w:rsid w:val="006C142E"/>
    <w:rsid w:val="006C14DA"/>
    <w:rsid w:val="006C159D"/>
    <w:rsid w:val="006C1A81"/>
    <w:rsid w:val="006C27D8"/>
    <w:rsid w:val="006C4319"/>
    <w:rsid w:val="006C45A0"/>
    <w:rsid w:val="006C4E1D"/>
    <w:rsid w:val="006C4FA2"/>
    <w:rsid w:val="006C523F"/>
    <w:rsid w:val="006C5515"/>
    <w:rsid w:val="006C579A"/>
    <w:rsid w:val="006C5835"/>
    <w:rsid w:val="006C5A11"/>
    <w:rsid w:val="006C6555"/>
    <w:rsid w:val="006C672D"/>
    <w:rsid w:val="006C6DFB"/>
    <w:rsid w:val="006C78E6"/>
    <w:rsid w:val="006C794F"/>
    <w:rsid w:val="006C7BFC"/>
    <w:rsid w:val="006D19E0"/>
    <w:rsid w:val="006D19E9"/>
    <w:rsid w:val="006D1DBB"/>
    <w:rsid w:val="006D241F"/>
    <w:rsid w:val="006D2838"/>
    <w:rsid w:val="006D2C85"/>
    <w:rsid w:val="006D2EF1"/>
    <w:rsid w:val="006D3293"/>
    <w:rsid w:val="006D3E32"/>
    <w:rsid w:val="006D3F10"/>
    <w:rsid w:val="006D478E"/>
    <w:rsid w:val="006D4C13"/>
    <w:rsid w:val="006D50D9"/>
    <w:rsid w:val="006D5354"/>
    <w:rsid w:val="006D5482"/>
    <w:rsid w:val="006D59D5"/>
    <w:rsid w:val="006D5B8A"/>
    <w:rsid w:val="006D601F"/>
    <w:rsid w:val="006D60EA"/>
    <w:rsid w:val="006D6140"/>
    <w:rsid w:val="006D6318"/>
    <w:rsid w:val="006D6440"/>
    <w:rsid w:val="006D71B2"/>
    <w:rsid w:val="006D7390"/>
    <w:rsid w:val="006D796B"/>
    <w:rsid w:val="006D7D7A"/>
    <w:rsid w:val="006E04B7"/>
    <w:rsid w:val="006E07FE"/>
    <w:rsid w:val="006E089C"/>
    <w:rsid w:val="006E0E5D"/>
    <w:rsid w:val="006E0EFC"/>
    <w:rsid w:val="006E1072"/>
    <w:rsid w:val="006E198C"/>
    <w:rsid w:val="006E1AD4"/>
    <w:rsid w:val="006E1C4A"/>
    <w:rsid w:val="006E220A"/>
    <w:rsid w:val="006E3316"/>
    <w:rsid w:val="006E35D4"/>
    <w:rsid w:val="006E3976"/>
    <w:rsid w:val="006E3AD1"/>
    <w:rsid w:val="006E3C59"/>
    <w:rsid w:val="006E4464"/>
    <w:rsid w:val="006E4656"/>
    <w:rsid w:val="006E4810"/>
    <w:rsid w:val="006E483F"/>
    <w:rsid w:val="006E4CAE"/>
    <w:rsid w:val="006E4D3A"/>
    <w:rsid w:val="006E725E"/>
    <w:rsid w:val="006F03CB"/>
    <w:rsid w:val="006F03F2"/>
    <w:rsid w:val="006F06DA"/>
    <w:rsid w:val="006F0A5C"/>
    <w:rsid w:val="006F142F"/>
    <w:rsid w:val="006F1FAB"/>
    <w:rsid w:val="006F22FD"/>
    <w:rsid w:val="006F2527"/>
    <w:rsid w:val="006F25D2"/>
    <w:rsid w:val="006F2883"/>
    <w:rsid w:val="006F2D96"/>
    <w:rsid w:val="006F3094"/>
    <w:rsid w:val="006F31F5"/>
    <w:rsid w:val="006F3443"/>
    <w:rsid w:val="006F353E"/>
    <w:rsid w:val="006F3EE1"/>
    <w:rsid w:val="006F4665"/>
    <w:rsid w:val="006F4935"/>
    <w:rsid w:val="006F4B23"/>
    <w:rsid w:val="006F4C3C"/>
    <w:rsid w:val="006F5084"/>
    <w:rsid w:val="006F5AE6"/>
    <w:rsid w:val="006F5B4A"/>
    <w:rsid w:val="006F76F6"/>
    <w:rsid w:val="006F77B8"/>
    <w:rsid w:val="006F7A3F"/>
    <w:rsid w:val="006F7B54"/>
    <w:rsid w:val="006F7BD0"/>
    <w:rsid w:val="006F7EFC"/>
    <w:rsid w:val="006F7FCB"/>
    <w:rsid w:val="00700EA6"/>
    <w:rsid w:val="007011D4"/>
    <w:rsid w:val="00701935"/>
    <w:rsid w:val="00701AB5"/>
    <w:rsid w:val="00701B6A"/>
    <w:rsid w:val="00701CA9"/>
    <w:rsid w:val="007031A4"/>
    <w:rsid w:val="0070353D"/>
    <w:rsid w:val="00703D58"/>
    <w:rsid w:val="007046D5"/>
    <w:rsid w:val="00704749"/>
    <w:rsid w:val="0070510A"/>
    <w:rsid w:val="00705130"/>
    <w:rsid w:val="007057E3"/>
    <w:rsid w:val="007058BA"/>
    <w:rsid w:val="0070590C"/>
    <w:rsid w:val="0070627E"/>
    <w:rsid w:val="0070706E"/>
    <w:rsid w:val="00707FA1"/>
    <w:rsid w:val="007106B7"/>
    <w:rsid w:val="007108CB"/>
    <w:rsid w:val="00710A73"/>
    <w:rsid w:val="00710DF9"/>
    <w:rsid w:val="00710EB1"/>
    <w:rsid w:val="00710F50"/>
    <w:rsid w:val="00711E41"/>
    <w:rsid w:val="00711E90"/>
    <w:rsid w:val="0071215E"/>
    <w:rsid w:val="00712523"/>
    <w:rsid w:val="007129D1"/>
    <w:rsid w:val="00712CEA"/>
    <w:rsid w:val="00712DFB"/>
    <w:rsid w:val="00713BD2"/>
    <w:rsid w:val="007148C1"/>
    <w:rsid w:val="00715456"/>
    <w:rsid w:val="00715C16"/>
    <w:rsid w:val="00715D3E"/>
    <w:rsid w:val="0071608F"/>
    <w:rsid w:val="007163F8"/>
    <w:rsid w:val="00716422"/>
    <w:rsid w:val="007172C2"/>
    <w:rsid w:val="007172E4"/>
    <w:rsid w:val="00717446"/>
    <w:rsid w:val="007177B8"/>
    <w:rsid w:val="00717833"/>
    <w:rsid w:val="00721003"/>
    <w:rsid w:val="0072102C"/>
    <w:rsid w:val="0072115C"/>
    <w:rsid w:val="0072199A"/>
    <w:rsid w:val="00721E7E"/>
    <w:rsid w:val="00722237"/>
    <w:rsid w:val="00722E4E"/>
    <w:rsid w:val="00722F52"/>
    <w:rsid w:val="007230F3"/>
    <w:rsid w:val="0072352D"/>
    <w:rsid w:val="007236C0"/>
    <w:rsid w:val="007236CB"/>
    <w:rsid w:val="007237FD"/>
    <w:rsid w:val="00724E27"/>
    <w:rsid w:val="007257B3"/>
    <w:rsid w:val="00725A2E"/>
    <w:rsid w:val="007262CF"/>
    <w:rsid w:val="007264A8"/>
    <w:rsid w:val="007267FD"/>
    <w:rsid w:val="0072722A"/>
    <w:rsid w:val="007274C2"/>
    <w:rsid w:val="007276AF"/>
    <w:rsid w:val="00727963"/>
    <w:rsid w:val="00727C41"/>
    <w:rsid w:val="00727CD3"/>
    <w:rsid w:val="0073021F"/>
    <w:rsid w:val="00730E84"/>
    <w:rsid w:val="007318FC"/>
    <w:rsid w:val="007326EE"/>
    <w:rsid w:val="00732C6A"/>
    <w:rsid w:val="00732F00"/>
    <w:rsid w:val="00733349"/>
    <w:rsid w:val="007337D7"/>
    <w:rsid w:val="007338E6"/>
    <w:rsid w:val="00733DFA"/>
    <w:rsid w:val="00733E7E"/>
    <w:rsid w:val="00734424"/>
    <w:rsid w:val="007346AC"/>
    <w:rsid w:val="00735188"/>
    <w:rsid w:val="0073606B"/>
    <w:rsid w:val="00736C2E"/>
    <w:rsid w:val="00737539"/>
    <w:rsid w:val="00737910"/>
    <w:rsid w:val="00737A6B"/>
    <w:rsid w:val="00737D8E"/>
    <w:rsid w:val="007406C3"/>
    <w:rsid w:val="00741176"/>
    <w:rsid w:val="00741687"/>
    <w:rsid w:val="00741A48"/>
    <w:rsid w:val="00742151"/>
    <w:rsid w:val="00742CF8"/>
    <w:rsid w:val="007432EB"/>
    <w:rsid w:val="007433B4"/>
    <w:rsid w:val="0074364A"/>
    <w:rsid w:val="00743A0B"/>
    <w:rsid w:val="0074423F"/>
    <w:rsid w:val="007445DC"/>
    <w:rsid w:val="00744A82"/>
    <w:rsid w:val="00744C8D"/>
    <w:rsid w:val="00745402"/>
    <w:rsid w:val="007455A4"/>
    <w:rsid w:val="007458AE"/>
    <w:rsid w:val="00745A3A"/>
    <w:rsid w:val="00745AD1"/>
    <w:rsid w:val="00745C6B"/>
    <w:rsid w:val="00745E30"/>
    <w:rsid w:val="007460A9"/>
    <w:rsid w:val="00746302"/>
    <w:rsid w:val="00746953"/>
    <w:rsid w:val="00746CAB"/>
    <w:rsid w:val="00746CC8"/>
    <w:rsid w:val="00746FB9"/>
    <w:rsid w:val="00747597"/>
    <w:rsid w:val="00747C18"/>
    <w:rsid w:val="00747FA8"/>
    <w:rsid w:val="00751111"/>
    <w:rsid w:val="007513D5"/>
    <w:rsid w:val="00752318"/>
    <w:rsid w:val="007524D7"/>
    <w:rsid w:val="00753AE0"/>
    <w:rsid w:val="0075482E"/>
    <w:rsid w:val="00754E4C"/>
    <w:rsid w:val="007555F0"/>
    <w:rsid w:val="00755A40"/>
    <w:rsid w:val="00755ABC"/>
    <w:rsid w:val="00755F65"/>
    <w:rsid w:val="00756244"/>
    <w:rsid w:val="007562B1"/>
    <w:rsid w:val="007564CE"/>
    <w:rsid w:val="007565D7"/>
    <w:rsid w:val="00756C8F"/>
    <w:rsid w:val="007604EE"/>
    <w:rsid w:val="007609AA"/>
    <w:rsid w:val="00760B17"/>
    <w:rsid w:val="00760C9B"/>
    <w:rsid w:val="00761329"/>
    <w:rsid w:val="00761CBB"/>
    <w:rsid w:val="00761D5C"/>
    <w:rsid w:val="00761E92"/>
    <w:rsid w:val="00761F71"/>
    <w:rsid w:val="00762778"/>
    <w:rsid w:val="007627C7"/>
    <w:rsid w:val="00762A0D"/>
    <w:rsid w:val="0076362A"/>
    <w:rsid w:val="007638FC"/>
    <w:rsid w:val="00763BB5"/>
    <w:rsid w:val="00764191"/>
    <w:rsid w:val="00764A24"/>
    <w:rsid w:val="00764F66"/>
    <w:rsid w:val="00766172"/>
    <w:rsid w:val="007667B9"/>
    <w:rsid w:val="007667BD"/>
    <w:rsid w:val="00766866"/>
    <w:rsid w:val="00766B43"/>
    <w:rsid w:val="00767393"/>
    <w:rsid w:val="007673B5"/>
    <w:rsid w:val="00767855"/>
    <w:rsid w:val="007679E0"/>
    <w:rsid w:val="00770419"/>
    <w:rsid w:val="007705E9"/>
    <w:rsid w:val="00770755"/>
    <w:rsid w:val="007707DF"/>
    <w:rsid w:val="00770FEA"/>
    <w:rsid w:val="007714E2"/>
    <w:rsid w:val="00771728"/>
    <w:rsid w:val="00771984"/>
    <w:rsid w:val="00771A10"/>
    <w:rsid w:val="00771C02"/>
    <w:rsid w:val="00772825"/>
    <w:rsid w:val="00772BB0"/>
    <w:rsid w:val="00772DDF"/>
    <w:rsid w:val="007733A4"/>
    <w:rsid w:val="00773507"/>
    <w:rsid w:val="007735D8"/>
    <w:rsid w:val="00773A52"/>
    <w:rsid w:val="00773C14"/>
    <w:rsid w:val="00774E5E"/>
    <w:rsid w:val="00775E71"/>
    <w:rsid w:val="00776AAD"/>
    <w:rsid w:val="00776BFA"/>
    <w:rsid w:val="0077730B"/>
    <w:rsid w:val="00777673"/>
    <w:rsid w:val="00777726"/>
    <w:rsid w:val="00777DE2"/>
    <w:rsid w:val="00777F14"/>
    <w:rsid w:val="007800F9"/>
    <w:rsid w:val="0078052A"/>
    <w:rsid w:val="007806EC"/>
    <w:rsid w:val="0078089B"/>
    <w:rsid w:val="00781C9C"/>
    <w:rsid w:val="00782135"/>
    <w:rsid w:val="00782168"/>
    <w:rsid w:val="0078292C"/>
    <w:rsid w:val="00782DA0"/>
    <w:rsid w:val="00783CDD"/>
    <w:rsid w:val="00783EA5"/>
    <w:rsid w:val="00784088"/>
    <w:rsid w:val="00784254"/>
    <w:rsid w:val="007842C3"/>
    <w:rsid w:val="0078437B"/>
    <w:rsid w:val="00785118"/>
    <w:rsid w:val="00785313"/>
    <w:rsid w:val="0078546D"/>
    <w:rsid w:val="00785A82"/>
    <w:rsid w:val="00786A13"/>
    <w:rsid w:val="00786AA4"/>
    <w:rsid w:val="00786FB5"/>
    <w:rsid w:val="00787207"/>
    <w:rsid w:val="007874D9"/>
    <w:rsid w:val="0079000D"/>
    <w:rsid w:val="007908ED"/>
    <w:rsid w:val="00791FF1"/>
    <w:rsid w:val="00792979"/>
    <w:rsid w:val="007929D1"/>
    <w:rsid w:val="00793746"/>
    <w:rsid w:val="00794512"/>
    <w:rsid w:val="007946F8"/>
    <w:rsid w:val="007947EB"/>
    <w:rsid w:val="00794D52"/>
    <w:rsid w:val="00795325"/>
    <w:rsid w:val="007953F2"/>
    <w:rsid w:val="007966F9"/>
    <w:rsid w:val="00797212"/>
    <w:rsid w:val="0079728C"/>
    <w:rsid w:val="007976E5"/>
    <w:rsid w:val="0079773E"/>
    <w:rsid w:val="00797956"/>
    <w:rsid w:val="00797E63"/>
    <w:rsid w:val="00797F56"/>
    <w:rsid w:val="007A095C"/>
    <w:rsid w:val="007A0A3A"/>
    <w:rsid w:val="007A0D20"/>
    <w:rsid w:val="007A102E"/>
    <w:rsid w:val="007A25D0"/>
    <w:rsid w:val="007A28F9"/>
    <w:rsid w:val="007A2CE3"/>
    <w:rsid w:val="007A2F05"/>
    <w:rsid w:val="007A33F3"/>
    <w:rsid w:val="007A4216"/>
    <w:rsid w:val="007A42CC"/>
    <w:rsid w:val="007A45A4"/>
    <w:rsid w:val="007A569E"/>
    <w:rsid w:val="007A56F4"/>
    <w:rsid w:val="007A5820"/>
    <w:rsid w:val="007A585D"/>
    <w:rsid w:val="007A5957"/>
    <w:rsid w:val="007A5C4A"/>
    <w:rsid w:val="007A5C89"/>
    <w:rsid w:val="007A69A5"/>
    <w:rsid w:val="007A721C"/>
    <w:rsid w:val="007A741A"/>
    <w:rsid w:val="007A7597"/>
    <w:rsid w:val="007A764A"/>
    <w:rsid w:val="007A7A21"/>
    <w:rsid w:val="007A7AF6"/>
    <w:rsid w:val="007B1113"/>
    <w:rsid w:val="007B173A"/>
    <w:rsid w:val="007B2373"/>
    <w:rsid w:val="007B26FA"/>
    <w:rsid w:val="007B2CEB"/>
    <w:rsid w:val="007B3E12"/>
    <w:rsid w:val="007B4629"/>
    <w:rsid w:val="007B4DBC"/>
    <w:rsid w:val="007B4E04"/>
    <w:rsid w:val="007B525E"/>
    <w:rsid w:val="007B5623"/>
    <w:rsid w:val="007B5C34"/>
    <w:rsid w:val="007B5D07"/>
    <w:rsid w:val="007B5FF2"/>
    <w:rsid w:val="007B64FF"/>
    <w:rsid w:val="007B68EE"/>
    <w:rsid w:val="007B742C"/>
    <w:rsid w:val="007B775A"/>
    <w:rsid w:val="007C0900"/>
    <w:rsid w:val="007C0B2F"/>
    <w:rsid w:val="007C0DF8"/>
    <w:rsid w:val="007C10E7"/>
    <w:rsid w:val="007C1A2C"/>
    <w:rsid w:val="007C1D37"/>
    <w:rsid w:val="007C1D4E"/>
    <w:rsid w:val="007C25B7"/>
    <w:rsid w:val="007C299A"/>
    <w:rsid w:val="007C2EB5"/>
    <w:rsid w:val="007C34A7"/>
    <w:rsid w:val="007C3796"/>
    <w:rsid w:val="007C3A82"/>
    <w:rsid w:val="007C42E4"/>
    <w:rsid w:val="007C4DBE"/>
    <w:rsid w:val="007C4F9D"/>
    <w:rsid w:val="007C58B0"/>
    <w:rsid w:val="007C5D48"/>
    <w:rsid w:val="007C5F44"/>
    <w:rsid w:val="007C70FD"/>
    <w:rsid w:val="007C76FF"/>
    <w:rsid w:val="007C7764"/>
    <w:rsid w:val="007D06D0"/>
    <w:rsid w:val="007D083E"/>
    <w:rsid w:val="007D091E"/>
    <w:rsid w:val="007D0EA8"/>
    <w:rsid w:val="007D0F2B"/>
    <w:rsid w:val="007D0FA6"/>
    <w:rsid w:val="007D112D"/>
    <w:rsid w:val="007D1218"/>
    <w:rsid w:val="007D131D"/>
    <w:rsid w:val="007D2A70"/>
    <w:rsid w:val="007D2B97"/>
    <w:rsid w:val="007D2BA7"/>
    <w:rsid w:val="007D31E3"/>
    <w:rsid w:val="007D361D"/>
    <w:rsid w:val="007D3BDB"/>
    <w:rsid w:val="007D41F9"/>
    <w:rsid w:val="007D438D"/>
    <w:rsid w:val="007D4E83"/>
    <w:rsid w:val="007D4F6F"/>
    <w:rsid w:val="007D51EB"/>
    <w:rsid w:val="007D5503"/>
    <w:rsid w:val="007D567A"/>
    <w:rsid w:val="007D5797"/>
    <w:rsid w:val="007D59D3"/>
    <w:rsid w:val="007D5BA5"/>
    <w:rsid w:val="007D6888"/>
    <w:rsid w:val="007D70C3"/>
    <w:rsid w:val="007D7887"/>
    <w:rsid w:val="007D7D3B"/>
    <w:rsid w:val="007D7E2E"/>
    <w:rsid w:val="007E0114"/>
    <w:rsid w:val="007E0200"/>
    <w:rsid w:val="007E04A4"/>
    <w:rsid w:val="007E09E4"/>
    <w:rsid w:val="007E0F1C"/>
    <w:rsid w:val="007E10DC"/>
    <w:rsid w:val="007E1BF2"/>
    <w:rsid w:val="007E1D6C"/>
    <w:rsid w:val="007E1EE8"/>
    <w:rsid w:val="007E2050"/>
    <w:rsid w:val="007E26B9"/>
    <w:rsid w:val="007E26E5"/>
    <w:rsid w:val="007E29A7"/>
    <w:rsid w:val="007E3318"/>
    <w:rsid w:val="007E3437"/>
    <w:rsid w:val="007E370F"/>
    <w:rsid w:val="007E3A83"/>
    <w:rsid w:val="007E3C5A"/>
    <w:rsid w:val="007E41F7"/>
    <w:rsid w:val="007E4721"/>
    <w:rsid w:val="007E48A7"/>
    <w:rsid w:val="007E52E9"/>
    <w:rsid w:val="007E53FD"/>
    <w:rsid w:val="007E55A3"/>
    <w:rsid w:val="007E5C0F"/>
    <w:rsid w:val="007E5E1E"/>
    <w:rsid w:val="007E60F3"/>
    <w:rsid w:val="007E6242"/>
    <w:rsid w:val="007E625F"/>
    <w:rsid w:val="007E63F3"/>
    <w:rsid w:val="007E73F0"/>
    <w:rsid w:val="007E7539"/>
    <w:rsid w:val="007E7A3A"/>
    <w:rsid w:val="007E7AA9"/>
    <w:rsid w:val="007F009E"/>
    <w:rsid w:val="007F058B"/>
    <w:rsid w:val="007F084F"/>
    <w:rsid w:val="007F0D46"/>
    <w:rsid w:val="007F0F81"/>
    <w:rsid w:val="007F1273"/>
    <w:rsid w:val="007F166B"/>
    <w:rsid w:val="007F1A9A"/>
    <w:rsid w:val="007F1C9E"/>
    <w:rsid w:val="007F1D56"/>
    <w:rsid w:val="007F29C8"/>
    <w:rsid w:val="007F2CA7"/>
    <w:rsid w:val="007F2CDB"/>
    <w:rsid w:val="007F30A7"/>
    <w:rsid w:val="007F32E1"/>
    <w:rsid w:val="007F33F8"/>
    <w:rsid w:val="007F3483"/>
    <w:rsid w:val="007F3495"/>
    <w:rsid w:val="007F3AFB"/>
    <w:rsid w:val="007F3D5E"/>
    <w:rsid w:val="007F3EAE"/>
    <w:rsid w:val="007F3F24"/>
    <w:rsid w:val="007F4046"/>
    <w:rsid w:val="007F4687"/>
    <w:rsid w:val="007F4F73"/>
    <w:rsid w:val="007F5081"/>
    <w:rsid w:val="007F5D7C"/>
    <w:rsid w:val="007F60E5"/>
    <w:rsid w:val="007F65AF"/>
    <w:rsid w:val="007F7348"/>
    <w:rsid w:val="007F7733"/>
    <w:rsid w:val="007F78B9"/>
    <w:rsid w:val="007F7AB0"/>
    <w:rsid w:val="007F7F0E"/>
    <w:rsid w:val="00800149"/>
    <w:rsid w:val="00800921"/>
    <w:rsid w:val="00800930"/>
    <w:rsid w:val="00800AFB"/>
    <w:rsid w:val="00800C6C"/>
    <w:rsid w:val="00801255"/>
    <w:rsid w:val="0080179A"/>
    <w:rsid w:val="008027E7"/>
    <w:rsid w:val="00802BEC"/>
    <w:rsid w:val="008039BF"/>
    <w:rsid w:val="00803D29"/>
    <w:rsid w:val="00804A92"/>
    <w:rsid w:val="00804CF4"/>
    <w:rsid w:val="0080536C"/>
    <w:rsid w:val="008058DF"/>
    <w:rsid w:val="00806432"/>
    <w:rsid w:val="00806FAB"/>
    <w:rsid w:val="0080707A"/>
    <w:rsid w:val="00807F1A"/>
    <w:rsid w:val="00810100"/>
    <w:rsid w:val="008102D9"/>
    <w:rsid w:val="00810348"/>
    <w:rsid w:val="0081066C"/>
    <w:rsid w:val="00811081"/>
    <w:rsid w:val="0081170E"/>
    <w:rsid w:val="008119D2"/>
    <w:rsid w:val="008119DA"/>
    <w:rsid w:val="00811C44"/>
    <w:rsid w:val="0081330C"/>
    <w:rsid w:val="0081472E"/>
    <w:rsid w:val="00814BED"/>
    <w:rsid w:val="00814ED3"/>
    <w:rsid w:val="008150E9"/>
    <w:rsid w:val="008152CF"/>
    <w:rsid w:val="0081541E"/>
    <w:rsid w:val="0081562A"/>
    <w:rsid w:val="00815ADB"/>
    <w:rsid w:val="00815BC2"/>
    <w:rsid w:val="0081679C"/>
    <w:rsid w:val="008170FB"/>
    <w:rsid w:val="00817605"/>
    <w:rsid w:val="0082107B"/>
    <w:rsid w:val="008210CE"/>
    <w:rsid w:val="008218EB"/>
    <w:rsid w:val="00821D17"/>
    <w:rsid w:val="00821EC0"/>
    <w:rsid w:val="00821F7A"/>
    <w:rsid w:val="00822242"/>
    <w:rsid w:val="0082250E"/>
    <w:rsid w:val="008229FC"/>
    <w:rsid w:val="00823847"/>
    <w:rsid w:val="00824557"/>
    <w:rsid w:val="00824685"/>
    <w:rsid w:val="00824C29"/>
    <w:rsid w:val="00824D50"/>
    <w:rsid w:val="008250B2"/>
    <w:rsid w:val="0082511A"/>
    <w:rsid w:val="00825201"/>
    <w:rsid w:val="00825214"/>
    <w:rsid w:val="00825491"/>
    <w:rsid w:val="008256B6"/>
    <w:rsid w:val="0082601A"/>
    <w:rsid w:val="00826032"/>
    <w:rsid w:val="008264A8"/>
    <w:rsid w:val="0082702B"/>
    <w:rsid w:val="00830001"/>
    <w:rsid w:val="00830176"/>
    <w:rsid w:val="008301CB"/>
    <w:rsid w:val="00830BAB"/>
    <w:rsid w:val="008313AA"/>
    <w:rsid w:val="00831748"/>
    <w:rsid w:val="008318C0"/>
    <w:rsid w:val="008318C3"/>
    <w:rsid w:val="00831F86"/>
    <w:rsid w:val="00832487"/>
    <w:rsid w:val="00832878"/>
    <w:rsid w:val="00832932"/>
    <w:rsid w:val="0083294A"/>
    <w:rsid w:val="0083296D"/>
    <w:rsid w:val="00832CFF"/>
    <w:rsid w:val="0083339D"/>
    <w:rsid w:val="00833A6D"/>
    <w:rsid w:val="00833AC7"/>
    <w:rsid w:val="00833C89"/>
    <w:rsid w:val="00834C0D"/>
    <w:rsid w:val="00834FA8"/>
    <w:rsid w:val="00834FAC"/>
    <w:rsid w:val="00835B72"/>
    <w:rsid w:val="00835DDC"/>
    <w:rsid w:val="00836367"/>
    <w:rsid w:val="0083665B"/>
    <w:rsid w:val="00837115"/>
    <w:rsid w:val="00837173"/>
    <w:rsid w:val="008377C2"/>
    <w:rsid w:val="00837FB0"/>
    <w:rsid w:val="0084017D"/>
    <w:rsid w:val="00840607"/>
    <w:rsid w:val="00840631"/>
    <w:rsid w:val="00841C61"/>
    <w:rsid w:val="00841F63"/>
    <w:rsid w:val="008422A0"/>
    <w:rsid w:val="00842364"/>
    <w:rsid w:val="008424A5"/>
    <w:rsid w:val="00843022"/>
    <w:rsid w:val="00843300"/>
    <w:rsid w:val="00843687"/>
    <w:rsid w:val="00845037"/>
    <w:rsid w:val="00845AD5"/>
    <w:rsid w:val="00845ADC"/>
    <w:rsid w:val="00845B00"/>
    <w:rsid w:val="00845E09"/>
    <w:rsid w:val="00845E52"/>
    <w:rsid w:val="0084625C"/>
    <w:rsid w:val="008466AA"/>
    <w:rsid w:val="0084705C"/>
    <w:rsid w:val="00847CBD"/>
    <w:rsid w:val="008503A0"/>
    <w:rsid w:val="008506A2"/>
    <w:rsid w:val="00850913"/>
    <w:rsid w:val="00850C18"/>
    <w:rsid w:val="00850D9B"/>
    <w:rsid w:val="0085116C"/>
    <w:rsid w:val="00851630"/>
    <w:rsid w:val="00851D54"/>
    <w:rsid w:val="00851F25"/>
    <w:rsid w:val="00852326"/>
    <w:rsid w:val="008523AB"/>
    <w:rsid w:val="00852965"/>
    <w:rsid w:val="00852BA1"/>
    <w:rsid w:val="00852BC0"/>
    <w:rsid w:val="00852E73"/>
    <w:rsid w:val="00852EBC"/>
    <w:rsid w:val="00852F12"/>
    <w:rsid w:val="008531A4"/>
    <w:rsid w:val="0085381D"/>
    <w:rsid w:val="00853B1F"/>
    <w:rsid w:val="00853D51"/>
    <w:rsid w:val="008540CD"/>
    <w:rsid w:val="008541D6"/>
    <w:rsid w:val="008548D0"/>
    <w:rsid w:val="0085490C"/>
    <w:rsid w:val="00854C15"/>
    <w:rsid w:val="008552F9"/>
    <w:rsid w:val="008553CD"/>
    <w:rsid w:val="00855F9B"/>
    <w:rsid w:val="008560CB"/>
    <w:rsid w:val="0085649A"/>
    <w:rsid w:val="00856F61"/>
    <w:rsid w:val="008579E9"/>
    <w:rsid w:val="0086160E"/>
    <w:rsid w:val="00861C11"/>
    <w:rsid w:val="00861C7F"/>
    <w:rsid w:val="00861F1B"/>
    <w:rsid w:val="0086278A"/>
    <w:rsid w:val="00862962"/>
    <w:rsid w:val="00862B3D"/>
    <w:rsid w:val="00862F65"/>
    <w:rsid w:val="00862F9B"/>
    <w:rsid w:val="008631C4"/>
    <w:rsid w:val="00863917"/>
    <w:rsid w:val="00863C30"/>
    <w:rsid w:val="00863CF7"/>
    <w:rsid w:val="0086419F"/>
    <w:rsid w:val="00864455"/>
    <w:rsid w:val="00864E22"/>
    <w:rsid w:val="00864E65"/>
    <w:rsid w:val="0086512E"/>
    <w:rsid w:val="008659F4"/>
    <w:rsid w:val="0086615D"/>
    <w:rsid w:val="00866373"/>
    <w:rsid w:val="008668AB"/>
    <w:rsid w:val="00866D2E"/>
    <w:rsid w:val="00867473"/>
    <w:rsid w:val="00867B81"/>
    <w:rsid w:val="00867BDD"/>
    <w:rsid w:val="00870244"/>
    <w:rsid w:val="00871494"/>
    <w:rsid w:val="008719F0"/>
    <w:rsid w:val="008719FE"/>
    <w:rsid w:val="008723BF"/>
    <w:rsid w:val="0087330C"/>
    <w:rsid w:val="008737F6"/>
    <w:rsid w:val="00874070"/>
    <w:rsid w:val="008740FC"/>
    <w:rsid w:val="00875026"/>
    <w:rsid w:val="008752E9"/>
    <w:rsid w:val="00875528"/>
    <w:rsid w:val="00875D54"/>
    <w:rsid w:val="0087673B"/>
    <w:rsid w:val="00876B25"/>
    <w:rsid w:val="00876E62"/>
    <w:rsid w:val="00876E7A"/>
    <w:rsid w:val="00877479"/>
    <w:rsid w:val="00877DD7"/>
    <w:rsid w:val="008801CB"/>
    <w:rsid w:val="00880260"/>
    <w:rsid w:val="008805C2"/>
    <w:rsid w:val="0088100F"/>
    <w:rsid w:val="008810F4"/>
    <w:rsid w:val="008812D8"/>
    <w:rsid w:val="00881720"/>
    <w:rsid w:val="008827DA"/>
    <w:rsid w:val="00882E2C"/>
    <w:rsid w:val="00882EF4"/>
    <w:rsid w:val="00883831"/>
    <w:rsid w:val="008838CB"/>
    <w:rsid w:val="00883AFE"/>
    <w:rsid w:val="00883B4B"/>
    <w:rsid w:val="0088443E"/>
    <w:rsid w:val="00884AC1"/>
    <w:rsid w:val="00884C8B"/>
    <w:rsid w:val="00885512"/>
    <w:rsid w:val="00885991"/>
    <w:rsid w:val="00885C92"/>
    <w:rsid w:val="00885D00"/>
    <w:rsid w:val="008865A8"/>
    <w:rsid w:val="008865EF"/>
    <w:rsid w:val="00886607"/>
    <w:rsid w:val="00886620"/>
    <w:rsid w:val="008868A3"/>
    <w:rsid w:val="00887212"/>
    <w:rsid w:val="008879F9"/>
    <w:rsid w:val="00887D62"/>
    <w:rsid w:val="00890262"/>
    <w:rsid w:val="0089080D"/>
    <w:rsid w:val="00890B65"/>
    <w:rsid w:val="00890EED"/>
    <w:rsid w:val="00891460"/>
    <w:rsid w:val="0089215D"/>
    <w:rsid w:val="00892354"/>
    <w:rsid w:val="008924F5"/>
    <w:rsid w:val="00892E87"/>
    <w:rsid w:val="00892F88"/>
    <w:rsid w:val="0089313B"/>
    <w:rsid w:val="0089386C"/>
    <w:rsid w:val="00893B5B"/>
    <w:rsid w:val="008940F5"/>
    <w:rsid w:val="00894180"/>
    <w:rsid w:val="0089426B"/>
    <w:rsid w:val="00894553"/>
    <w:rsid w:val="00894EA3"/>
    <w:rsid w:val="00894F0B"/>
    <w:rsid w:val="00895503"/>
    <w:rsid w:val="00895D3C"/>
    <w:rsid w:val="00896316"/>
    <w:rsid w:val="00896DBD"/>
    <w:rsid w:val="00897079"/>
    <w:rsid w:val="00897BDA"/>
    <w:rsid w:val="008A04D3"/>
    <w:rsid w:val="008A06A4"/>
    <w:rsid w:val="008A0CCA"/>
    <w:rsid w:val="008A0DD5"/>
    <w:rsid w:val="008A0DD6"/>
    <w:rsid w:val="008A191A"/>
    <w:rsid w:val="008A1D96"/>
    <w:rsid w:val="008A21E6"/>
    <w:rsid w:val="008A25FB"/>
    <w:rsid w:val="008A2B9A"/>
    <w:rsid w:val="008A3119"/>
    <w:rsid w:val="008A3472"/>
    <w:rsid w:val="008A3664"/>
    <w:rsid w:val="008A3E6D"/>
    <w:rsid w:val="008A4021"/>
    <w:rsid w:val="008A4A5A"/>
    <w:rsid w:val="008A50F8"/>
    <w:rsid w:val="008A5147"/>
    <w:rsid w:val="008A5530"/>
    <w:rsid w:val="008A6000"/>
    <w:rsid w:val="008A6258"/>
    <w:rsid w:val="008A63DD"/>
    <w:rsid w:val="008A6499"/>
    <w:rsid w:val="008A69CD"/>
    <w:rsid w:val="008A69EE"/>
    <w:rsid w:val="008A6C14"/>
    <w:rsid w:val="008A6CF5"/>
    <w:rsid w:val="008A6DD0"/>
    <w:rsid w:val="008A7431"/>
    <w:rsid w:val="008A7574"/>
    <w:rsid w:val="008A7704"/>
    <w:rsid w:val="008B0BFF"/>
    <w:rsid w:val="008B0CD8"/>
    <w:rsid w:val="008B0D72"/>
    <w:rsid w:val="008B0EC1"/>
    <w:rsid w:val="008B15D8"/>
    <w:rsid w:val="008B193F"/>
    <w:rsid w:val="008B1965"/>
    <w:rsid w:val="008B1DE9"/>
    <w:rsid w:val="008B2029"/>
    <w:rsid w:val="008B2321"/>
    <w:rsid w:val="008B2423"/>
    <w:rsid w:val="008B24BA"/>
    <w:rsid w:val="008B255A"/>
    <w:rsid w:val="008B3ABA"/>
    <w:rsid w:val="008B40C1"/>
    <w:rsid w:val="008B42B4"/>
    <w:rsid w:val="008B4376"/>
    <w:rsid w:val="008B4693"/>
    <w:rsid w:val="008B48FC"/>
    <w:rsid w:val="008B4BDC"/>
    <w:rsid w:val="008B4DE9"/>
    <w:rsid w:val="008B53E4"/>
    <w:rsid w:val="008B54AB"/>
    <w:rsid w:val="008B5D57"/>
    <w:rsid w:val="008B6466"/>
    <w:rsid w:val="008B6600"/>
    <w:rsid w:val="008B73ED"/>
    <w:rsid w:val="008B7407"/>
    <w:rsid w:val="008B790C"/>
    <w:rsid w:val="008C0404"/>
    <w:rsid w:val="008C0682"/>
    <w:rsid w:val="008C0F28"/>
    <w:rsid w:val="008C1782"/>
    <w:rsid w:val="008C2228"/>
    <w:rsid w:val="008C36EA"/>
    <w:rsid w:val="008C3837"/>
    <w:rsid w:val="008C3C31"/>
    <w:rsid w:val="008C4212"/>
    <w:rsid w:val="008C4DBD"/>
    <w:rsid w:val="008C5199"/>
    <w:rsid w:val="008C5288"/>
    <w:rsid w:val="008C5D5A"/>
    <w:rsid w:val="008C5E24"/>
    <w:rsid w:val="008C5EF6"/>
    <w:rsid w:val="008C5FA1"/>
    <w:rsid w:val="008C6290"/>
    <w:rsid w:val="008C6355"/>
    <w:rsid w:val="008C66FA"/>
    <w:rsid w:val="008C6D17"/>
    <w:rsid w:val="008C6E5E"/>
    <w:rsid w:val="008C70E0"/>
    <w:rsid w:val="008C78BF"/>
    <w:rsid w:val="008D041E"/>
    <w:rsid w:val="008D13FE"/>
    <w:rsid w:val="008D1F3D"/>
    <w:rsid w:val="008D208D"/>
    <w:rsid w:val="008D240B"/>
    <w:rsid w:val="008D3224"/>
    <w:rsid w:val="008D3C53"/>
    <w:rsid w:val="008D3F23"/>
    <w:rsid w:val="008D3F6C"/>
    <w:rsid w:val="008D40B2"/>
    <w:rsid w:val="008D5727"/>
    <w:rsid w:val="008D59EF"/>
    <w:rsid w:val="008D5BC8"/>
    <w:rsid w:val="008D61C6"/>
    <w:rsid w:val="008D62C2"/>
    <w:rsid w:val="008D6B35"/>
    <w:rsid w:val="008D7237"/>
    <w:rsid w:val="008D7735"/>
    <w:rsid w:val="008D79C8"/>
    <w:rsid w:val="008D7E4E"/>
    <w:rsid w:val="008E001E"/>
    <w:rsid w:val="008E01B6"/>
    <w:rsid w:val="008E0325"/>
    <w:rsid w:val="008E0BA7"/>
    <w:rsid w:val="008E0D3C"/>
    <w:rsid w:val="008E17D6"/>
    <w:rsid w:val="008E180A"/>
    <w:rsid w:val="008E1A3B"/>
    <w:rsid w:val="008E1C16"/>
    <w:rsid w:val="008E2278"/>
    <w:rsid w:val="008E3184"/>
    <w:rsid w:val="008E3468"/>
    <w:rsid w:val="008E3739"/>
    <w:rsid w:val="008E3F6C"/>
    <w:rsid w:val="008E3FB1"/>
    <w:rsid w:val="008E4012"/>
    <w:rsid w:val="008E44C1"/>
    <w:rsid w:val="008E4C5C"/>
    <w:rsid w:val="008E4D29"/>
    <w:rsid w:val="008E4D50"/>
    <w:rsid w:val="008E4F78"/>
    <w:rsid w:val="008E569D"/>
    <w:rsid w:val="008E5B43"/>
    <w:rsid w:val="008E6240"/>
    <w:rsid w:val="008E66EA"/>
    <w:rsid w:val="008E6866"/>
    <w:rsid w:val="008E7254"/>
    <w:rsid w:val="008E72A3"/>
    <w:rsid w:val="008F0928"/>
    <w:rsid w:val="008F0BFA"/>
    <w:rsid w:val="008F0F60"/>
    <w:rsid w:val="008F1263"/>
    <w:rsid w:val="008F142E"/>
    <w:rsid w:val="008F1945"/>
    <w:rsid w:val="008F1BC6"/>
    <w:rsid w:val="008F1CCD"/>
    <w:rsid w:val="008F1D79"/>
    <w:rsid w:val="008F2118"/>
    <w:rsid w:val="008F2CE2"/>
    <w:rsid w:val="008F2E2A"/>
    <w:rsid w:val="008F3772"/>
    <w:rsid w:val="008F3973"/>
    <w:rsid w:val="008F3A75"/>
    <w:rsid w:val="008F3DAC"/>
    <w:rsid w:val="008F3F2C"/>
    <w:rsid w:val="008F475B"/>
    <w:rsid w:val="008F4774"/>
    <w:rsid w:val="008F5340"/>
    <w:rsid w:val="008F5358"/>
    <w:rsid w:val="008F66C2"/>
    <w:rsid w:val="008F6BC7"/>
    <w:rsid w:val="008F6E7A"/>
    <w:rsid w:val="008F7553"/>
    <w:rsid w:val="008F7896"/>
    <w:rsid w:val="00900166"/>
    <w:rsid w:val="00900E95"/>
    <w:rsid w:val="00901169"/>
    <w:rsid w:val="00902540"/>
    <w:rsid w:val="009028DD"/>
    <w:rsid w:val="00902D97"/>
    <w:rsid w:val="00902E99"/>
    <w:rsid w:val="00903C84"/>
    <w:rsid w:val="0090425A"/>
    <w:rsid w:val="00904999"/>
    <w:rsid w:val="00904A99"/>
    <w:rsid w:val="00904D91"/>
    <w:rsid w:val="009052C8"/>
    <w:rsid w:val="00905962"/>
    <w:rsid w:val="00905EBD"/>
    <w:rsid w:val="00906247"/>
    <w:rsid w:val="0090687A"/>
    <w:rsid w:val="0090757C"/>
    <w:rsid w:val="009075D9"/>
    <w:rsid w:val="0090768C"/>
    <w:rsid w:val="009076E3"/>
    <w:rsid w:val="0091001F"/>
    <w:rsid w:val="009101E6"/>
    <w:rsid w:val="0091031F"/>
    <w:rsid w:val="009112A1"/>
    <w:rsid w:val="009116F8"/>
    <w:rsid w:val="00911823"/>
    <w:rsid w:val="009120E4"/>
    <w:rsid w:val="00912285"/>
    <w:rsid w:val="00912383"/>
    <w:rsid w:val="009123F6"/>
    <w:rsid w:val="00912AB9"/>
    <w:rsid w:val="00912CB4"/>
    <w:rsid w:val="00912D9E"/>
    <w:rsid w:val="00912EC7"/>
    <w:rsid w:val="009133B3"/>
    <w:rsid w:val="009133FA"/>
    <w:rsid w:val="00914ADF"/>
    <w:rsid w:val="00914FF5"/>
    <w:rsid w:val="009151F7"/>
    <w:rsid w:val="0091524C"/>
    <w:rsid w:val="00915440"/>
    <w:rsid w:val="00915DF6"/>
    <w:rsid w:val="009168ED"/>
    <w:rsid w:val="0091696E"/>
    <w:rsid w:val="00916A6B"/>
    <w:rsid w:val="009174D0"/>
    <w:rsid w:val="00917A97"/>
    <w:rsid w:val="00917B11"/>
    <w:rsid w:val="009201E5"/>
    <w:rsid w:val="009209F7"/>
    <w:rsid w:val="00920C93"/>
    <w:rsid w:val="00920FFD"/>
    <w:rsid w:val="009215B5"/>
    <w:rsid w:val="00921932"/>
    <w:rsid w:val="0092228A"/>
    <w:rsid w:val="009223F2"/>
    <w:rsid w:val="0092290D"/>
    <w:rsid w:val="0092326D"/>
    <w:rsid w:val="009248A2"/>
    <w:rsid w:val="009254E9"/>
    <w:rsid w:val="009255A1"/>
    <w:rsid w:val="00926288"/>
    <w:rsid w:val="00926499"/>
    <w:rsid w:val="009267E1"/>
    <w:rsid w:val="009268E0"/>
    <w:rsid w:val="00926B49"/>
    <w:rsid w:val="0092769B"/>
    <w:rsid w:val="00927707"/>
    <w:rsid w:val="00927BEE"/>
    <w:rsid w:val="00927C6B"/>
    <w:rsid w:val="0093019B"/>
    <w:rsid w:val="009305BC"/>
    <w:rsid w:val="00931379"/>
    <w:rsid w:val="009317A8"/>
    <w:rsid w:val="00931834"/>
    <w:rsid w:val="0093191E"/>
    <w:rsid w:val="009321AD"/>
    <w:rsid w:val="00932B72"/>
    <w:rsid w:val="00933176"/>
    <w:rsid w:val="009334D0"/>
    <w:rsid w:val="00933D5E"/>
    <w:rsid w:val="00934267"/>
    <w:rsid w:val="00934380"/>
    <w:rsid w:val="009348B6"/>
    <w:rsid w:val="0093575A"/>
    <w:rsid w:val="009358A1"/>
    <w:rsid w:val="009362D0"/>
    <w:rsid w:val="00936AE5"/>
    <w:rsid w:val="00937208"/>
    <w:rsid w:val="0093720E"/>
    <w:rsid w:val="0093762C"/>
    <w:rsid w:val="00937C52"/>
    <w:rsid w:val="009404E1"/>
    <w:rsid w:val="00940FA9"/>
    <w:rsid w:val="009414C8"/>
    <w:rsid w:val="009428BF"/>
    <w:rsid w:val="00942A6E"/>
    <w:rsid w:val="00942A87"/>
    <w:rsid w:val="009433FD"/>
    <w:rsid w:val="0094412B"/>
    <w:rsid w:val="009450FD"/>
    <w:rsid w:val="00945186"/>
    <w:rsid w:val="00945722"/>
    <w:rsid w:val="00945DD7"/>
    <w:rsid w:val="00945E99"/>
    <w:rsid w:val="00945F91"/>
    <w:rsid w:val="00946389"/>
    <w:rsid w:val="009463D0"/>
    <w:rsid w:val="0094642C"/>
    <w:rsid w:val="009466D7"/>
    <w:rsid w:val="009466F2"/>
    <w:rsid w:val="0094748C"/>
    <w:rsid w:val="00947D59"/>
    <w:rsid w:val="00947ED4"/>
    <w:rsid w:val="00950106"/>
    <w:rsid w:val="009501F9"/>
    <w:rsid w:val="00950487"/>
    <w:rsid w:val="0095077B"/>
    <w:rsid w:val="0095091B"/>
    <w:rsid w:val="00950CE7"/>
    <w:rsid w:val="009517D6"/>
    <w:rsid w:val="00951A0D"/>
    <w:rsid w:val="00951B77"/>
    <w:rsid w:val="00951C90"/>
    <w:rsid w:val="009520F7"/>
    <w:rsid w:val="00952B0F"/>
    <w:rsid w:val="00952D9E"/>
    <w:rsid w:val="00954037"/>
    <w:rsid w:val="009544E9"/>
    <w:rsid w:val="0095502C"/>
    <w:rsid w:val="00955231"/>
    <w:rsid w:val="009557B0"/>
    <w:rsid w:val="00955F36"/>
    <w:rsid w:val="00955F52"/>
    <w:rsid w:val="00956488"/>
    <w:rsid w:val="0095737B"/>
    <w:rsid w:val="009576FD"/>
    <w:rsid w:val="0096008C"/>
    <w:rsid w:val="009601DA"/>
    <w:rsid w:val="009604B8"/>
    <w:rsid w:val="00960819"/>
    <w:rsid w:val="00960D77"/>
    <w:rsid w:val="00961E62"/>
    <w:rsid w:val="00961F31"/>
    <w:rsid w:val="00961FBC"/>
    <w:rsid w:val="009622F4"/>
    <w:rsid w:val="0096243D"/>
    <w:rsid w:val="0096260D"/>
    <w:rsid w:val="00962819"/>
    <w:rsid w:val="00962EE6"/>
    <w:rsid w:val="009633A6"/>
    <w:rsid w:val="00963630"/>
    <w:rsid w:val="00965458"/>
    <w:rsid w:val="0096556A"/>
    <w:rsid w:val="00966429"/>
    <w:rsid w:val="00967585"/>
    <w:rsid w:val="00967F5B"/>
    <w:rsid w:val="00967F90"/>
    <w:rsid w:val="009701F2"/>
    <w:rsid w:val="00970E1A"/>
    <w:rsid w:val="00970E3F"/>
    <w:rsid w:val="00971BAA"/>
    <w:rsid w:val="00971BAE"/>
    <w:rsid w:val="00971DAF"/>
    <w:rsid w:val="00971F18"/>
    <w:rsid w:val="00972D28"/>
    <w:rsid w:val="00973D0F"/>
    <w:rsid w:val="00974462"/>
    <w:rsid w:val="009751B1"/>
    <w:rsid w:val="0097545F"/>
    <w:rsid w:val="00975552"/>
    <w:rsid w:val="00975964"/>
    <w:rsid w:val="00975A41"/>
    <w:rsid w:val="00975D0A"/>
    <w:rsid w:val="00976A7F"/>
    <w:rsid w:val="00976CF4"/>
    <w:rsid w:val="0097701A"/>
    <w:rsid w:val="00977498"/>
    <w:rsid w:val="009778DB"/>
    <w:rsid w:val="00977967"/>
    <w:rsid w:val="009779BD"/>
    <w:rsid w:val="00977BB1"/>
    <w:rsid w:val="00977E4F"/>
    <w:rsid w:val="0098001A"/>
    <w:rsid w:val="00980860"/>
    <w:rsid w:val="00980E88"/>
    <w:rsid w:val="00980F9F"/>
    <w:rsid w:val="0098112B"/>
    <w:rsid w:val="00981180"/>
    <w:rsid w:val="00981667"/>
    <w:rsid w:val="00981B4D"/>
    <w:rsid w:val="00982765"/>
    <w:rsid w:val="00982850"/>
    <w:rsid w:val="00982A07"/>
    <w:rsid w:val="00982FEA"/>
    <w:rsid w:val="009830B7"/>
    <w:rsid w:val="00983549"/>
    <w:rsid w:val="009836CF"/>
    <w:rsid w:val="00983841"/>
    <w:rsid w:val="00983DA9"/>
    <w:rsid w:val="009847FF"/>
    <w:rsid w:val="00984A92"/>
    <w:rsid w:val="009855DB"/>
    <w:rsid w:val="00986050"/>
    <w:rsid w:val="009866FD"/>
    <w:rsid w:val="00986822"/>
    <w:rsid w:val="00986949"/>
    <w:rsid w:val="00986961"/>
    <w:rsid w:val="00986BAE"/>
    <w:rsid w:val="0098717E"/>
    <w:rsid w:val="00987C32"/>
    <w:rsid w:val="00990236"/>
    <w:rsid w:val="00990598"/>
    <w:rsid w:val="009918A1"/>
    <w:rsid w:val="00993866"/>
    <w:rsid w:val="00993EDA"/>
    <w:rsid w:val="009941FD"/>
    <w:rsid w:val="009944C5"/>
    <w:rsid w:val="009944D2"/>
    <w:rsid w:val="009949E5"/>
    <w:rsid w:val="00994C26"/>
    <w:rsid w:val="00994D6A"/>
    <w:rsid w:val="0099503A"/>
    <w:rsid w:val="0099525B"/>
    <w:rsid w:val="0099532C"/>
    <w:rsid w:val="009956EF"/>
    <w:rsid w:val="00995D47"/>
    <w:rsid w:val="009960F3"/>
    <w:rsid w:val="00996588"/>
    <w:rsid w:val="009967FE"/>
    <w:rsid w:val="0099704B"/>
    <w:rsid w:val="00997281"/>
    <w:rsid w:val="00997380"/>
    <w:rsid w:val="00997779"/>
    <w:rsid w:val="009A00D9"/>
    <w:rsid w:val="009A057D"/>
    <w:rsid w:val="009A0CC3"/>
    <w:rsid w:val="009A0FC8"/>
    <w:rsid w:val="009A1446"/>
    <w:rsid w:val="009A153C"/>
    <w:rsid w:val="009A1D90"/>
    <w:rsid w:val="009A1F2F"/>
    <w:rsid w:val="009A26EE"/>
    <w:rsid w:val="009A27C7"/>
    <w:rsid w:val="009A2F14"/>
    <w:rsid w:val="009A318F"/>
    <w:rsid w:val="009A3270"/>
    <w:rsid w:val="009A3547"/>
    <w:rsid w:val="009A4807"/>
    <w:rsid w:val="009A540A"/>
    <w:rsid w:val="009A54BB"/>
    <w:rsid w:val="009A55EC"/>
    <w:rsid w:val="009A5B4D"/>
    <w:rsid w:val="009A6252"/>
    <w:rsid w:val="009A7703"/>
    <w:rsid w:val="009A7B89"/>
    <w:rsid w:val="009B06AD"/>
    <w:rsid w:val="009B08E5"/>
    <w:rsid w:val="009B0EA0"/>
    <w:rsid w:val="009B0FE6"/>
    <w:rsid w:val="009B10F1"/>
    <w:rsid w:val="009B12AD"/>
    <w:rsid w:val="009B1404"/>
    <w:rsid w:val="009B1D98"/>
    <w:rsid w:val="009B1DCF"/>
    <w:rsid w:val="009B21D0"/>
    <w:rsid w:val="009B239A"/>
    <w:rsid w:val="009B2708"/>
    <w:rsid w:val="009B2A39"/>
    <w:rsid w:val="009B2B11"/>
    <w:rsid w:val="009B34C3"/>
    <w:rsid w:val="009B3A77"/>
    <w:rsid w:val="009B3C79"/>
    <w:rsid w:val="009B3FF6"/>
    <w:rsid w:val="009B415F"/>
    <w:rsid w:val="009B5A8C"/>
    <w:rsid w:val="009B61B8"/>
    <w:rsid w:val="009B6AAC"/>
    <w:rsid w:val="009B6ABF"/>
    <w:rsid w:val="009B6C3D"/>
    <w:rsid w:val="009B6F9F"/>
    <w:rsid w:val="009B7470"/>
    <w:rsid w:val="009B7D04"/>
    <w:rsid w:val="009C0485"/>
    <w:rsid w:val="009C06E1"/>
    <w:rsid w:val="009C09DB"/>
    <w:rsid w:val="009C0B7C"/>
    <w:rsid w:val="009C0E6F"/>
    <w:rsid w:val="009C1C56"/>
    <w:rsid w:val="009C1CC8"/>
    <w:rsid w:val="009C2107"/>
    <w:rsid w:val="009C229A"/>
    <w:rsid w:val="009C2308"/>
    <w:rsid w:val="009C2B70"/>
    <w:rsid w:val="009C3472"/>
    <w:rsid w:val="009C431D"/>
    <w:rsid w:val="009C46CE"/>
    <w:rsid w:val="009C478B"/>
    <w:rsid w:val="009C4882"/>
    <w:rsid w:val="009C5418"/>
    <w:rsid w:val="009C6307"/>
    <w:rsid w:val="009C63FB"/>
    <w:rsid w:val="009C6A4B"/>
    <w:rsid w:val="009C6D53"/>
    <w:rsid w:val="009C710F"/>
    <w:rsid w:val="009C7296"/>
    <w:rsid w:val="009C734E"/>
    <w:rsid w:val="009C77C0"/>
    <w:rsid w:val="009C7E99"/>
    <w:rsid w:val="009C7FD8"/>
    <w:rsid w:val="009D1403"/>
    <w:rsid w:val="009D1527"/>
    <w:rsid w:val="009D1CA9"/>
    <w:rsid w:val="009D2469"/>
    <w:rsid w:val="009D246D"/>
    <w:rsid w:val="009D26BC"/>
    <w:rsid w:val="009D2803"/>
    <w:rsid w:val="009D2833"/>
    <w:rsid w:val="009D2C12"/>
    <w:rsid w:val="009D2E44"/>
    <w:rsid w:val="009D30F6"/>
    <w:rsid w:val="009D37E3"/>
    <w:rsid w:val="009D3DC1"/>
    <w:rsid w:val="009D3E58"/>
    <w:rsid w:val="009D4453"/>
    <w:rsid w:val="009D448E"/>
    <w:rsid w:val="009D4A0F"/>
    <w:rsid w:val="009D4A21"/>
    <w:rsid w:val="009D4EF8"/>
    <w:rsid w:val="009D5938"/>
    <w:rsid w:val="009D5956"/>
    <w:rsid w:val="009D5FB1"/>
    <w:rsid w:val="009D617D"/>
    <w:rsid w:val="009D65AD"/>
    <w:rsid w:val="009D6F67"/>
    <w:rsid w:val="009D773E"/>
    <w:rsid w:val="009D7994"/>
    <w:rsid w:val="009D79BF"/>
    <w:rsid w:val="009D7A39"/>
    <w:rsid w:val="009D7C21"/>
    <w:rsid w:val="009E0398"/>
    <w:rsid w:val="009E0FC5"/>
    <w:rsid w:val="009E1143"/>
    <w:rsid w:val="009E1513"/>
    <w:rsid w:val="009E1637"/>
    <w:rsid w:val="009E216A"/>
    <w:rsid w:val="009E245D"/>
    <w:rsid w:val="009E2F31"/>
    <w:rsid w:val="009E3814"/>
    <w:rsid w:val="009E3AA8"/>
    <w:rsid w:val="009E3C5B"/>
    <w:rsid w:val="009E42C8"/>
    <w:rsid w:val="009E4678"/>
    <w:rsid w:val="009E4B15"/>
    <w:rsid w:val="009E4C87"/>
    <w:rsid w:val="009E4F06"/>
    <w:rsid w:val="009E4F80"/>
    <w:rsid w:val="009E5126"/>
    <w:rsid w:val="009E51B2"/>
    <w:rsid w:val="009E53CA"/>
    <w:rsid w:val="009E5669"/>
    <w:rsid w:val="009E5A5F"/>
    <w:rsid w:val="009E5DE5"/>
    <w:rsid w:val="009E76DB"/>
    <w:rsid w:val="009E77BB"/>
    <w:rsid w:val="009E7DB6"/>
    <w:rsid w:val="009F0265"/>
    <w:rsid w:val="009F13B1"/>
    <w:rsid w:val="009F16D1"/>
    <w:rsid w:val="009F177E"/>
    <w:rsid w:val="009F1AC4"/>
    <w:rsid w:val="009F1AEE"/>
    <w:rsid w:val="009F1F93"/>
    <w:rsid w:val="009F1FD0"/>
    <w:rsid w:val="009F207D"/>
    <w:rsid w:val="009F23AF"/>
    <w:rsid w:val="009F258E"/>
    <w:rsid w:val="009F2593"/>
    <w:rsid w:val="009F25DF"/>
    <w:rsid w:val="009F2E49"/>
    <w:rsid w:val="009F319A"/>
    <w:rsid w:val="009F320B"/>
    <w:rsid w:val="009F3453"/>
    <w:rsid w:val="009F36C1"/>
    <w:rsid w:val="009F3A48"/>
    <w:rsid w:val="009F3CC3"/>
    <w:rsid w:val="009F3EDA"/>
    <w:rsid w:val="009F4524"/>
    <w:rsid w:val="009F4D5D"/>
    <w:rsid w:val="009F4F16"/>
    <w:rsid w:val="009F508B"/>
    <w:rsid w:val="009F557C"/>
    <w:rsid w:val="009F5C4D"/>
    <w:rsid w:val="009F5E1B"/>
    <w:rsid w:val="009F633E"/>
    <w:rsid w:val="009F6494"/>
    <w:rsid w:val="009F6A0E"/>
    <w:rsid w:val="009F6DF3"/>
    <w:rsid w:val="009F74FE"/>
    <w:rsid w:val="009F76C3"/>
    <w:rsid w:val="009F78BC"/>
    <w:rsid w:val="00A003B1"/>
    <w:rsid w:val="00A006AD"/>
    <w:rsid w:val="00A00C72"/>
    <w:rsid w:val="00A00CF4"/>
    <w:rsid w:val="00A0115A"/>
    <w:rsid w:val="00A017C1"/>
    <w:rsid w:val="00A02AD7"/>
    <w:rsid w:val="00A02AE3"/>
    <w:rsid w:val="00A0313F"/>
    <w:rsid w:val="00A036F6"/>
    <w:rsid w:val="00A0402E"/>
    <w:rsid w:val="00A0408A"/>
    <w:rsid w:val="00A040BF"/>
    <w:rsid w:val="00A0416F"/>
    <w:rsid w:val="00A04F29"/>
    <w:rsid w:val="00A051E4"/>
    <w:rsid w:val="00A05CE3"/>
    <w:rsid w:val="00A06387"/>
    <w:rsid w:val="00A0649D"/>
    <w:rsid w:val="00A06CD2"/>
    <w:rsid w:val="00A06CD6"/>
    <w:rsid w:val="00A06EE2"/>
    <w:rsid w:val="00A070F4"/>
    <w:rsid w:val="00A077F6"/>
    <w:rsid w:val="00A07CC3"/>
    <w:rsid w:val="00A07F08"/>
    <w:rsid w:val="00A102C9"/>
    <w:rsid w:val="00A10709"/>
    <w:rsid w:val="00A10FA6"/>
    <w:rsid w:val="00A11374"/>
    <w:rsid w:val="00A11389"/>
    <w:rsid w:val="00A11B3D"/>
    <w:rsid w:val="00A11EAB"/>
    <w:rsid w:val="00A11F24"/>
    <w:rsid w:val="00A128CF"/>
    <w:rsid w:val="00A13067"/>
    <w:rsid w:val="00A136FB"/>
    <w:rsid w:val="00A139A5"/>
    <w:rsid w:val="00A13AC9"/>
    <w:rsid w:val="00A14734"/>
    <w:rsid w:val="00A1485D"/>
    <w:rsid w:val="00A149D6"/>
    <w:rsid w:val="00A15F09"/>
    <w:rsid w:val="00A16678"/>
    <w:rsid w:val="00A16E03"/>
    <w:rsid w:val="00A16FD1"/>
    <w:rsid w:val="00A175DF"/>
    <w:rsid w:val="00A20479"/>
    <w:rsid w:val="00A207F0"/>
    <w:rsid w:val="00A2097C"/>
    <w:rsid w:val="00A213B8"/>
    <w:rsid w:val="00A21534"/>
    <w:rsid w:val="00A2232F"/>
    <w:rsid w:val="00A2251D"/>
    <w:rsid w:val="00A22D11"/>
    <w:rsid w:val="00A23487"/>
    <w:rsid w:val="00A235F9"/>
    <w:rsid w:val="00A23621"/>
    <w:rsid w:val="00A241C6"/>
    <w:rsid w:val="00A24402"/>
    <w:rsid w:val="00A2447B"/>
    <w:rsid w:val="00A249ED"/>
    <w:rsid w:val="00A24A10"/>
    <w:rsid w:val="00A24BF0"/>
    <w:rsid w:val="00A25064"/>
    <w:rsid w:val="00A2534B"/>
    <w:rsid w:val="00A25405"/>
    <w:rsid w:val="00A2573B"/>
    <w:rsid w:val="00A25763"/>
    <w:rsid w:val="00A258E4"/>
    <w:rsid w:val="00A260AC"/>
    <w:rsid w:val="00A261C9"/>
    <w:rsid w:val="00A26251"/>
    <w:rsid w:val="00A262CE"/>
    <w:rsid w:val="00A267AC"/>
    <w:rsid w:val="00A26B08"/>
    <w:rsid w:val="00A26D71"/>
    <w:rsid w:val="00A27461"/>
    <w:rsid w:val="00A2771A"/>
    <w:rsid w:val="00A2774E"/>
    <w:rsid w:val="00A27845"/>
    <w:rsid w:val="00A2785F"/>
    <w:rsid w:val="00A3090D"/>
    <w:rsid w:val="00A30949"/>
    <w:rsid w:val="00A309CD"/>
    <w:rsid w:val="00A30B1C"/>
    <w:rsid w:val="00A31256"/>
    <w:rsid w:val="00A31500"/>
    <w:rsid w:val="00A31DCB"/>
    <w:rsid w:val="00A32995"/>
    <w:rsid w:val="00A32D82"/>
    <w:rsid w:val="00A3424C"/>
    <w:rsid w:val="00A344D3"/>
    <w:rsid w:val="00A34908"/>
    <w:rsid w:val="00A34916"/>
    <w:rsid w:val="00A35510"/>
    <w:rsid w:val="00A355A8"/>
    <w:rsid w:val="00A357A5"/>
    <w:rsid w:val="00A35883"/>
    <w:rsid w:val="00A35D54"/>
    <w:rsid w:val="00A36EFA"/>
    <w:rsid w:val="00A37498"/>
    <w:rsid w:val="00A37EAF"/>
    <w:rsid w:val="00A412A6"/>
    <w:rsid w:val="00A4150F"/>
    <w:rsid w:val="00A41722"/>
    <w:rsid w:val="00A41AE6"/>
    <w:rsid w:val="00A41E91"/>
    <w:rsid w:val="00A4249A"/>
    <w:rsid w:val="00A4285C"/>
    <w:rsid w:val="00A42CE6"/>
    <w:rsid w:val="00A43682"/>
    <w:rsid w:val="00A43909"/>
    <w:rsid w:val="00A43CFA"/>
    <w:rsid w:val="00A43F0B"/>
    <w:rsid w:val="00A44475"/>
    <w:rsid w:val="00A446A0"/>
    <w:rsid w:val="00A448BB"/>
    <w:rsid w:val="00A44C57"/>
    <w:rsid w:val="00A44F51"/>
    <w:rsid w:val="00A44FD2"/>
    <w:rsid w:val="00A4523D"/>
    <w:rsid w:val="00A45394"/>
    <w:rsid w:val="00A4589A"/>
    <w:rsid w:val="00A45B2A"/>
    <w:rsid w:val="00A47DCE"/>
    <w:rsid w:val="00A47F6C"/>
    <w:rsid w:val="00A5033B"/>
    <w:rsid w:val="00A503C6"/>
    <w:rsid w:val="00A507E2"/>
    <w:rsid w:val="00A50F2E"/>
    <w:rsid w:val="00A515EF"/>
    <w:rsid w:val="00A51849"/>
    <w:rsid w:val="00A51882"/>
    <w:rsid w:val="00A519F9"/>
    <w:rsid w:val="00A51A09"/>
    <w:rsid w:val="00A51E7A"/>
    <w:rsid w:val="00A52E2C"/>
    <w:rsid w:val="00A52FEB"/>
    <w:rsid w:val="00A5312C"/>
    <w:rsid w:val="00A531AE"/>
    <w:rsid w:val="00A533A6"/>
    <w:rsid w:val="00A555E7"/>
    <w:rsid w:val="00A55C61"/>
    <w:rsid w:val="00A55E1D"/>
    <w:rsid w:val="00A55FF3"/>
    <w:rsid w:val="00A561E0"/>
    <w:rsid w:val="00A5716D"/>
    <w:rsid w:val="00A57347"/>
    <w:rsid w:val="00A574DE"/>
    <w:rsid w:val="00A57E50"/>
    <w:rsid w:val="00A60D82"/>
    <w:rsid w:val="00A60DA3"/>
    <w:rsid w:val="00A61B8A"/>
    <w:rsid w:val="00A61C4B"/>
    <w:rsid w:val="00A6275D"/>
    <w:rsid w:val="00A62AB7"/>
    <w:rsid w:val="00A62D62"/>
    <w:rsid w:val="00A62EA6"/>
    <w:rsid w:val="00A632B2"/>
    <w:rsid w:val="00A633F5"/>
    <w:rsid w:val="00A640B0"/>
    <w:rsid w:val="00A6411A"/>
    <w:rsid w:val="00A643BF"/>
    <w:rsid w:val="00A64957"/>
    <w:rsid w:val="00A64AF7"/>
    <w:rsid w:val="00A65078"/>
    <w:rsid w:val="00A652D8"/>
    <w:rsid w:val="00A654E3"/>
    <w:rsid w:val="00A65731"/>
    <w:rsid w:val="00A66752"/>
    <w:rsid w:val="00A66C79"/>
    <w:rsid w:val="00A6705D"/>
    <w:rsid w:val="00A67077"/>
    <w:rsid w:val="00A6779C"/>
    <w:rsid w:val="00A67DE4"/>
    <w:rsid w:val="00A7020D"/>
    <w:rsid w:val="00A705E4"/>
    <w:rsid w:val="00A70914"/>
    <w:rsid w:val="00A709ED"/>
    <w:rsid w:val="00A70D4D"/>
    <w:rsid w:val="00A713CE"/>
    <w:rsid w:val="00A715BF"/>
    <w:rsid w:val="00A71722"/>
    <w:rsid w:val="00A7180A"/>
    <w:rsid w:val="00A71C6E"/>
    <w:rsid w:val="00A7309B"/>
    <w:rsid w:val="00A73B74"/>
    <w:rsid w:val="00A73EA1"/>
    <w:rsid w:val="00A74775"/>
    <w:rsid w:val="00A74CC2"/>
    <w:rsid w:val="00A74D2B"/>
    <w:rsid w:val="00A750BE"/>
    <w:rsid w:val="00A753C8"/>
    <w:rsid w:val="00A75D74"/>
    <w:rsid w:val="00A7639B"/>
    <w:rsid w:val="00A76CA4"/>
    <w:rsid w:val="00A76E2E"/>
    <w:rsid w:val="00A775CB"/>
    <w:rsid w:val="00A7773C"/>
    <w:rsid w:val="00A77BDF"/>
    <w:rsid w:val="00A77C31"/>
    <w:rsid w:val="00A77E1D"/>
    <w:rsid w:val="00A800F4"/>
    <w:rsid w:val="00A80274"/>
    <w:rsid w:val="00A81683"/>
    <w:rsid w:val="00A8184C"/>
    <w:rsid w:val="00A818BB"/>
    <w:rsid w:val="00A81AB9"/>
    <w:rsid w:val="00A81E71"/>
    <w:rsid w:val="00A82024"/>
    <w:rsid w:val="00A8242E"/>
    <w:rsid w:val="00A835AD"/>
    <w:rsid w:val="00A838F6"/>
    <w:rsid w:val="00A84B91"/>
    <w:rsid w:val="00A84E48"/>
    <w:rsid w:val="00A84E98"/>
    <w:rsid w:val="00A85170"/>
    <w:rsid w:val="00A8529B"/>
    <w:rsid w:val="00A8541E"/>
    <w:rsid w:val="00A858A9"/>
    <w:rsid w:val="00A8600F"/>
    <w:rsid w:val="00A86315"/>
    <w:rsid w:val="00A86FB7"/>
    <w:rsid w:val="00A871E5"/>
    <w:rsid w:val="00A8728F"/>
    <w:rsid w:val="00A876B6"/>
    <w:rsid w:val="00A8773E"/>
    <w:rsid w:val="00A87B09"/>
    <w:rsid w:val="00A87B99"/>
    <w:rsid w:val="00A87F82"/>
    <w:rsid w:val="00A906AD"/>
    <w:rsid w:val="00A9157E"/>
    <w:rsid w:val="00A9180A"/>
    <w:rsid w:val="00A91D40"/>
    <w:rsid w:val="00A91DE4"/>
    <w:rsid w:val="00A92174"/>
    <w:rsid w:val="00A9241C"/>
    <w:rsid w:val="00A9254C"/>
    <w:rsid w:val="00A928F4"/>
    <w:rsid w:val="00A92EB0"/>
    <w:rsid w:val="00A92FFE"/>
    <w:rsid w:val="00A9302C"/>
    <w:rsid w:val="00A9359B"/>
    <w:rsid w:val="00A938B1"/>
    <w:rsid w:val="00A93BCC"/>
    <w:rsid w:val="00A9410A"/>
    <w:rsid w:val="00A94886"/>
    <w:rsid w:val="00A9565B"/>
    <w:rsid w:val="00A956BB"/>
    <w:rsid w:val="00A95C7F"/>
    <w:rsid w:val="00A95D31"/>
    <w:rsid w:val="00A96032"/>
    <w:rsid w:val="00A96383"/>
    <w:rsid w:val="00A96550"/>
    <w:rsid w:val="00A965AB"/>
    <w:rsid w:val="00A968C7"/>
    <w:rsid w:val="00A96CF3"/>
    <w:rsid w:val="00A971C6"/>
    <w:rsid w:val="00A9752B"/>
    <w:rsid w:val="00A9780E"/>
    <w:rsid w:val="00A9785F"/>
    <w:rsid w:val="00A978C8"/>
    <w:rsid w:val="00AA016A"/>
    <w:rsid w:val="00AA0997"/>
    <w:rsid w:val="00AA0A04"/>
    <w:rsid w:val="00AA126A"/>
    <w:rsid w:val="00AA195F"/>
    <w:rsid w:val="00AA255D"/>
    <w:rsid w:val="00AA2EC1"/>
    <w:rsid w:val="00AA326F"/>
    <w:rsid w:val="00AA339A"/>
    <w:rsid w:val="00AA381C"/>
    <w:rsid w:val="00AA4955"/>
    <w:rsid w:val="00AA4DD9"/>
    <w:rsid w:val="00AA4EF9"/>
    <w:rsid w:val="00AA615C"/>
    <w:rsid w:val="00AA7645"/>
    <w:rsid w:val="00AA76B2"/>
    <w:rsid w:val="00AA7962"/>
    <w:rsid w:val="00AB051D"/>
    <w:rsid w:val="00AB0EF2"/>
    <w:rsid w:val="00AB0FAD"/>
    <w:rsid w:val="00AB16FA"/>
    <w:rsid w:val="00AB1BD6"/>
    <w:rsid w:val="00AB225E"/>
    <w:rsid w:val="00AB37AD"/>
    <w:rsid w:val="00AB38B5"/>
    <w:rsid w:val="00AB4220"/>
    <w:rsid w:val="00AB4255"/>
    <w:rsid w:val="00AB5020"/>
    <w:rsid w:val="00AB51C8"/>
    <w:rsid w:val="00AB5D09"/>
    <w:rsid w:val="00AB5E64"/>
    <w:rsid w:val="00AB6621"/>
    <w:rsid w:val="00AB6A82"/>
    <w:rsid w:val="00AB6D39"/>
    <w:rsid w:val="00AB739C"/>
    <w:rsid w:val="00AB79E2"/>
    <w:rsid w:val="00AB7AB5"/>
    <w:rsid w:val="00AB7AE5"/>
    <w:rsid w:val="00AC01D0"/>
    <w:rsid w:val="00AC0DFA"/>
    <w:rsid w:val="00AC1159"/>
    <w:rsid w:val="00AC12B1"/>
    <w:rsid w:val="00AC14EB"/>
    <w:rsid w:val="00AC1A97"/>
    <w:rsid w:val="00AC1D01"/>
    <w:rsid w:val="00AC1D9B"/>
    <w:rsid w:val="00AC1F88"/>
    <w:rsid w:val="00AC2562"/>
    <w:rsid w:val="00AC2E87"/>
    <w:rsid w:val="00AC314D"/>
    <w:rsid w:val="00AC3C9A"/>
    <w:rsid w:val="00AC4151"/>
    <w:rsid w:val="00AC4225"/>
    <w:rsid w:val="00AC4252"/>
    <w:rsid w:val="00AC4624"/>
    <w:rsid w:val="00AC543A"/>
    <w:rsid w:val="00AC5D14"/>
    <w:rsid w:val="00AC5D75"/>
    <w:rsid w:val="00AC61A5"/>
    <w:rsid w:val="00AC667D"/>
    <w:rsid w:val="00AC6822"/>
    <w:rsid w:val="00AC7314"/>
    <w:rsid w:val="00AC7966"/>
    <w:rsid w:val="00AD080D"/>
    <w:rsid w:val="00AD08DE"/>
    <w:rsid w:val="00AD0B4B"/>
    <w:rsid w:val="00AD0EC5"/>
    <w:rsid w:val="00AD1137"/>
    <w:rsid w:val="00AD1444"/>
    <w:rsid w:val="00AD1ABA"/>
    <w:rsid w:val="00AD1F47"/>
    <w:rsid w:val="00AD25A9"/>
    <w:rsid w:val="00AD2697"/>
    <w:rsid w:val="00AD270A"/>
    <w:rsid w:val="00AD30C6"/>
    <w:rsid w:val="00AD3572"/>
    <w:rsid w:val="00AD3BDE"/>
    <w:rsid w:val="00AD40B0"/>
    <w:rsid w:val="00AD4889"/>
    <w:rsid w:val="00AD4E97"/>
    <w:rsid w:val="00AD4FDA"/>
    <w:rsid w:val="00AD5237"/>
    <w:rsid w:val="00AD52A0"/>
    <w:rsid w:val="00AD55B1"/>
    <w:rsid w:val="00AD577F"/>
    <w:rsid w:val="00AD59F6"/>
    <w:rsid w:val="00AD6488"/>
    <w:rsid w:val="00AD6814"/>
    <w:rsid w:val="00AD6AB0"/>
    <w:rsid w:val="00AD6EFB"/>
    <w:rsid w:val="00AD7089"/>
    <w:rsid w:val="00AD7B3C"/>
    <w:rsid w:val="00AD7C41"/>
    <w:rsid w:val="00AD7EC6"/>
    <w:rsid w:val="00AE0066"/>
    <w:rsid w:val="00AE0E0C"/>
    <w:rsid w:val="00AE2F9D"/>
    <w:rsid w:val="00AE30FD"/>
    <w:rsid w:val="00AE3249"/>
    <w:rsid w:val="00AE3B42"/>
    <w:rsid w:val="00AE3E11"/>
    <w:rsid w:val="00AE3F12"/>
    <w:rsid w:val="00AE4165"/>
    <w:rsid w:val="00AE450A"/>
    <w:rsid w:val="00AE4591"/>
    <w:rsid w:val="00AE469E"/>
    <w:rsid w:val="00AE5729"/>
    <w:rsid w:val="00AE5DF6"/>
    <w:rsid w:val="00AE6042"/>
    <w:rsid w:val="00AE7027"/>
    <w:rsid w:val="00AE722D"/>
    <w:rsid w:val="00AE72CF"/>
    <w:rsid w:val="00AE7481"/>
    <w:rsid w:val="00AE7780"/>
    <w:rsid w:val="00AF02B7"/>
    <w:rsid w:val="00AF02C4"/>
    <w:rsid w:val="00AF04B2"/>
    <w:rsid w:val="00AF11F2"/>
    <w:rsid w:val="00AF19EC"/>
    <w:rsid w:val="00AF1A0D"/>
    <w:rsid w:val="00AF1B77"/>
    <w:rsid w:val="00AF23A2"/>
    <w:rsid w:val="00AF2540"/>
    <w:rsid w:val="00AF2C1C"/>
    <w:rsid w:val="00AF2D91"/>
    <w:rsid w:val="00AF2ED4"/>
    <w:rsid w:val="00AF3044"/>
    <w:rsid w:val="00AF33DE"/>
    <w:rsid w:val="00AF34A6"/>
    <w:rsid w:val="00AF3D2F"/>
    <w:rsid w:val="00AF3E26"/>
    <w:rsid w:val="00AF4B5C"/>
    <w:rsid w:val="00AF6218"/>
    <w:rsid w:val="00AF6E2F"/>
    <w:rsid w:val="00AF7613"/>
    <w:rsid w:val="00AF76AE"/>
    <w:rsid w:val="00AF7E9E"/>
    <w:rsid w:val="00AF7F1B"/>
    <w:rsid w:val="00B00112"/>
    <w:rsid w:val="00B0065B"/>
    <w:rsid w:val="00B0102B"/>
    <w:rsid w:val="00B010F3"/>
    <w:rsid w:val="00B01271"/>
    <w:rsid w:val="00B01476"/>
    <w:rsid w:val="00B01699"/>
    <w:rsid w:val="00B01D2C"/>
    <w:rsid w:val="00B02668"/>
    <w:rsid w:val="00B02701"/>
    <w:rsid w:val="00B02821"/>
    <w:rsid w:val="00B02ABE"/>
    <w:rsid w:val="00B02E6D"/>
    <w:rsid w:val="00B03335"/>
    <w:rsid w:val="00B036DE"/>
    <w:rsid w:val="00B04275"/>
    <w:rsid w:val="00B04940"/>
    <w:rsid w:val="00B04A9B"/>
    <w:rsid w:val="00B055E2"/>
    <w:rsid w:val="00B05C52"/>
    <w:rsid w:val="00B05D89"/>
    <w:rsid w:val="00B06813"/>
    <w:rsid w:val="00B0681B"/>
    <w:rsid w:val="00B06F41"/>
    <w:rsid w:val="00B07310"/>
    <w:rsid w:val="00B07A53"/>
    <w:rsid w:val="00B07C06"/>
    <w:rsid w:val="00B10218"/>
    <w:rsid w:val="00B10C78"/>
    <w:rsid w:val="00B10D0A"/>
    <w:rsid w:val="00B112BC"/>
    <w:rsid w:val="00B1184D"/>
    <w:rsid w:val="00B11C2A"/>
    <w:rsid w:val="00B12853"/>
    <w:rsid w:val="00B12D00"/>
    <w:rsid w:val="00B12D8F"/>
    <w:rsid w:val="00B130C8"/>
    <w:rsid w:val="00B135FC"/>
    <w:rsid w:val="00B13649"/>
    <w:rsid w:val="00B14509"/>
    <w:rsid w:val="00B148B5"/>
    <w:rsid w:val="00B14AE0"/>
    <w:rsid w:val="00B156D0"/>
    <w:rsid w:val="00B15BD0"/>
    <w:rsid w:val="00B16395"/>
    <w:rsid w:val="00B16638"/>
    <w:rsid w:val="00B16FA5"/>
    <w:rsid w:val="00B17725"/>
    <w:rsid w:val="00B17AAA"/>
    <w:rsid w:val="00B17AF8"/>
    <w:rsid w:val="00B20036"/>
    <w:rsid w:val="00B20314"/>
    <w:rsid w:val="00B20980"/>
    <w:rsid w:val="00B21EE4"/>
    <w:rsid w:val="00B221BC"/>
    <w:rsid w:val="00B22A53"/>
    <w:rsid w:val="00B22AC7"/>
    <w:rsid w:val="00B22FA6"/>
    <w:rsid w:val="00B231B3"/>
    <w:rsid w:val="00B23E61"/>
    <w:rsid w:val="00B24F3E"/>
    <w:rsid w:val="00B24FD2"/>
    <w:rsid w:val="00B2596D"/>
    <w:rsid w:val="00B25FE0"/>
    <w:rsid w:val="00B2626B"/>
    <w:rsid w:val="00B26373"/>
    <w:rsid w:val="00B26539"/>
    <w:rsid w:val="00B26781"/>
    <w:rsid w:val="00B26C0E"/>
    <w:rsid w:val="00B26D53"/>
    <w:rsid w:val="00B2727D"/>
    <w:rsid w:val="00B27A9D"/>
    <w:rsid w:val="00B3055C"/>
    <w:rsid w:val="00B30636"/>
    <w:rsid w:val="00B3095E"/>
    <w:rsid w:val="00B3162A"/>
    <w:rsid w:val="00B31A1F"/>
    <w:rsid w:val="00B3251D"/>
    <w:rsid w:val="00B325DD"/>
    <w:rsid w:val="00B32AC0"/>
    <w:rsid w:val="00B32C1E"/>
    <w:rsid w:val="00B33930"/>
    <w:rsid w:val="00B33B18"/>
    <w:rsid w:val="00B33E16"/>
    <w:rsid w:val="00B33E29"/>
    <w:rsid w:val="00B348C9"/>
    <w:rsid w:val="00B35438"/>
    <w:rsid w:val="00B3595A"/>
    <w:rsid w:val="00B35CBB"/>
    <w:rsid w:val="00B3664E"/>
    <w:rsid w:val="00B3762B"/>
    <w:rsid w:val="00B4004A"/>
    <w:rsid w:val="00B402C8"/>
    <w:rsid w:val="00B40983"/>
    <w:rsid w:val="00B40C9E"/>
    <w:rsid w:val="00B414AE"/>
    <w:rsid w:val="00B41967"/>
    <w:rsid w:val="00B41AA1"/>
    <w:rsid w:val="00B4214A"/>
    <w:rsid w:val="00B42746"/>
    <w:rsid w:val="00B44F53"/>
    <w:rsid w:val="00B45149"/>
    <w:rsid w:val="00B452B4"/>
    <w:rsid w:val="00B4572B"/>
    <w:rsid w:val="00B45BE6"/>
    <w:rsid w:val="00B45E54"/>
    <w:rsid w:val="00B460ED"/>
    <w:rsid w:val="00B462EC"/>
    <w:rsid w:val="00B4658D"/>
    <w:rsid w:val="00B4677D"/>
    <w:rsid w:val="00B46DE0"/>
    <w:rsid w:val="00B47047"/>
    <w:rsid w:val="00B47268"/>
    <w:rsid w:val="00B47558"/>
    <w:rsid w:val="00B47C96"/>
    <w:rsid w:val="00B47CA4"/>
    <w:rsid w:val="00B50DF0"/>
    <w:rsid w:val="00B514C4"/>
    <w:rsid w:val="00B517EF"/>
    <w:rsid w:val="00B51C62"/>
    <w:rsid w:val="00B51D1C"/>
    <w:rsid w:val="00B52394"/>
    <w:rsid w:val="00B52EEF"/>
    <w:rsid w:val="00B52FA5"/>
    <w:rsid w:val="00B53818"/>
    <w:rsid w:val="00B53EE9"/>
    <w:rsid w:val="00B5490B"/>
    <w:rsid w:val="00B54A51"/>
    <w:rsid w:val="00B54E5A"/>
    <w:rsid w:val="00B54EFE"/>
    <w:rsid w:val="00B54F9F"/>
    <w:rsid w:val="00B551A6"/>
    <w:rsid w:val="00B5543C"/>
    <w:rsid w:val="00B55974"/>
    <w:rsid w:val="00B55DA9"/>
    <w:rsid w:val="00B55FD5"/>
    <w:rsid w:val="00B561E9"/>
    <w:rsid w:val="00B5696B"/>
    <w:rsid w:val="00B56D5F"/>
    <w:rsid w:val="00B57122"/>
    <w:rsid w:val="00B574E9"/>
    <w:rsid w:val="00B5775F"/>
    <w:rsid w:val="00B57B30"/>
    <w:rsid w:val="00B60BBF"/>
    <w:rsid w:val="00B60BC1"/>
    <w:rsid w:val="00B612EC"/>
    <w:rsid w:val="00B613A3"/>
    <w:rsid w:val="00B61449"/>
    <w:rsid w:val="00B617EA"/>
    <w:rsid w:val="00B61B9C"/>
    <w:rsid w:val="00B61C8E"/>
    <w:rsid w:val="00B61FAB"/>
    <w:rsid w:val="00B627F7"/>
    <w:rsid w:val="00B62E03"/>
    <w:rsid w:val="00B62E90"/>
    <w:rsid w:val="00B636FD"/>
    <w:rsid w:val="00B63F17"/>
    <w:rsid w:val="00B64DA7"/>
    <w:rsid w:val="00B6608A"/>
    <w:rsid w:val="00B66282"/>
    <w:rsid w:val="00B672E0"/>
    <w:rsid w:val="00B70344"/>
    <w:rsid w:val="00B703B8"/>
    <w:rsid w:val="00B7085A"/>
    <w:rsid w:val="00B71C59"/>
    <w:rsid w:val="00B72D4F"/>
    <w:rsid w:val="00B74B77"/>
    <w:rsid w:val="00B74BC2"/>
    <w:rsid w:val="00B755DC"/>
    <w:rsid w:val="00B75C48"/>
    <w:rsid w:val="00B767B6"/>
    <w:rsid w:val="00B7691B"/>
    <w:rsid w:val="00B76963"/>
    <w:rsid w:val="00B769A2"/>
    <w:rsid w:val="00B7751B"/>
    <w:rsid w:val="00B77B34"/>
    <w:rsid w:val="00B811B7"/>
    <w:rsid w:val="00B8137D"/>
    <w:rsid w:val="00B8160A"/>
    <w:rsid w:val="00B81A94"/>
    <w:rsid w:val="00B831FD"/>
    <w:rsid w:val="00B83740"/>
    <w:rsid w:val="00B83839"/>
    <w:rsid w:val="00B838A3"/>
    <w:rsid w:val="00B84511"/>
    <w:rsid w:val="00B84DA5"/>
    <w:rsid w:val="00B85556"/>
    <w:rsid w:val="00B859AC"/>
    <w:rsid w:val="00B859CC"/>
    <w:rsid w:val="00B85CD8"/>
    <w:rsid w:val="00B86D06"/>
    <w:rsid w:val="00B87A08"/>
    <w:rsid w:val="00B87A3F"/>
    <w:rsid w:val="00B87AE2"/>
    <w:rsid w:val="00B90630"/>
    <w:rsid w:val="00B90B13"/>
    <w:rsid w:val="00B90E31"/>
    <w:rsid w:val="00B90F03"/>
    <w:rsid w:val="00B91042"/>
    <w:rsid w:val="00B912D4"/>
    <w:rsid w:val="00B91BC4"/>
    <w:rsid w:val="00B92466"/>
    <w:rsid w:val="00B92950"/>
    <w:rsid w:val="00B9316E"/>
    <w:rsid w:val="00B93333"/>
    <w:rsid w:val="00B93D4A"/>
    <w:rsid w:val="00B93D59"/>
    <w:rsid w:val="00B940BE"/>
    <w:rsid w:val="00B943C3"/>
    <w:rsid w:val="00B9477F"/>
    <w:rsid w:val="00B949FB"/>
    <w:rsid w:val="00B94BDD"/>
    <w:rsid w:val="00B94D8D"/>
    <w:rsid w:val="00B94E4F"/>
    <w:rsid w:val="00B94E7D"/>
    <w:rsid w:val="00B94F4A"/>
    <w:rsid w:val="00B95198"/>
    <w:rsid w:val="00B95350"/>
    <w:rsid w:val="00B95D66"/>
    <w:rsid w:val="00B95E12"/>
    <w:rsid w:val="00B95F8A"/>
    <w:rsid w:val="00B960E9"/>
    <w:rsid w:val="00B96197"/>
    <w:rsid w:val="00B96651"/>
    <w:rsid w:val="00B96705"/>
    <w:rsid w:val="00B96747"/>
    <w:rsid w:val="00B96EC5"/>
    <w:rsid w:val="00B978EA"/>
    <w:rsid w:val="00B97D7B"/>
    <w:rsid w:val="00B97D87"/>
    <w:rsid w:val="00B97F14"/>
    <w:rsid w:val="00BA0156"/>
    <w:rsid w:val="00BA0606"/>
    <w:rsid w:val="00BA06CC"/>
    <w:rsid w:val="00BA173D"/>
    <w:rsid w:val="00BA1B15"/>
    <w:rsid w:val="00BA2B5B"/>
    <w:rsid w:val="00BA2CF2"/>
    <w:rsid w:val="00BA2F9F"/>
    <w:rsid w:val="00BA402C"/>
    <w:rsid w:val="00BA5419"/>
    <w:rsid w:val="00BA5761"/>
    <w:rsid w:val="00BA5B03"/>
    <w:rsid w:val="00BA5B2A"/>
    <w:rsid w:val="00BA5BB2"/>
    <w:rsid w:val="00BA5DE2"/>
    <w:rsid w:val="00BA69D3"/>
    <w:rsid w:val="00BA6B12"/>
    <w:rsid w:val="00BA6B61"/>
    <w:rsid w:val="00BA6EC6"/>
    <w:rsid w:val="00BA72D0"/>
    <w:rsid w:val="00BA7587"/>
    <w:rsid w:val="00BA7760"/>
    <w:rsid w:val="00BA7FAE"/>
    <w:rsid w:val="00BB08FB"/>
    <w:rsid w:val="00BB0D6D"/>
    <w:rsid w:val="00BB1DEF"/>
    <w:rsid w:val="00BB24C3"/>
    <w:rsid w:val="00BB270D"/>
    <w:rsid w:val="00BB2850"/>
    <w:rsid w:val="00BB29A9"/>
    <w:rsid w:val="00BB2EE1"/>
    <w:rsid w:val="00BB3269"/>
    <w:rsid w:val="00BB3B11"/>
    <w:rsid w:val="00BB4DBE"/>
    <w:rsid w:val="00BB5030"/>
    <w:rsid w:val="00BB5117"/>
    <w:rsid w:val="00BB617E"/>
    <w:rsid w:val="00BB6626"/>
    <w:rsid w:val="00BB6A70"/>
    <w:rsid w:val="00BB7025"/>
    <w:rsid w:val="00BB7128"/>
    <w:rsid w:val="00BB79D7"/>
    <w:rsid w:val="00BC01DF"/>
    <w:rsid w:val="00BC08F4"/>
    <w:rsid w:val="00BC0F70"/>
    <w:rsid w:val="00BC17B3"/>
    <w:rsid w:val="00BC3046"/>
    <w:rsid w:val="00BC37CC"/>
    <w:rsid w:val="00BC406F"/>
    <w:rsid w:val="00BC43F0"/>
    <w:rsid w:val="00BC4714"/>
    <w:rsid w:val="00BC51F1"/>
    <w:rsid w:val="00BC53E4"/>
    <w:rsid w:val="00BC558C"/>
    <w:rsid w:val="00BC5CC6"/>
    <w:rsid w:val="00BC6403"/>
    <w:rsid w:val="00BC6569"/>
    <w:rsid w:val="00BC7191"/>
    <w:rsid w:val="00BC7293"/>
    <w:rsid w:val="00BC7C63"/>
    <w:rsid w:val="00BD00F1"/>
    <w:rsid w:val="00BD1B7D"/>
    <w:rsid w:val="00BD1C58"/>
    <w:rsid w:val="00BD2112"/>
    <w:rsid w:val="00BD278D"/>
    <w:rsid w:val="00BD283E"/>
    <w:rsid w:val="00BD3650"/>
    <w:rsid w:val="00BD40D0"/>
    <w:rsid w:val="00BD459D"/>
    <w:rsid w:val="00BD49E9"/>
    <w:rsid w:val="00BD4CC7"/>
    <w:rsid w:val="00BD4E18"/>
    <w:rsid w:val="00BD504F"/>
    <w:rsid w:val="00BD5777"/>
    <w:rsid w:val="00BD5CEF"/>
    <w:rsid w:val="00BD5EE9"/>
    <w:rsid w:val="00BD61D4"/>
    <w:rsid w:val="00BD633F"/>
    <w:rsid w:val="00BD64C9"/>
    <w:rsid w:val="00BD662A"/>
    <w:rsid w:val="00BD7424"/>
    <w:rsid w:val="00BD76C6"/>
    <w:rsid w:val="00BD7968"/>
    <w:rsid w:val="00BD7BE2"/>
    <w:rsid w:val="00BE0352"/>
    <w:rsid w:val="00BE036F"/>
    <w:rsid w:val="00BE0667"/>
    <w:rsid w:val="00BE06EF"/>
    <w:rsid w:val="00BE092B"/>
    <w:rsid w:val="00BE157E"/>
    <w:rsid w:val="00BE1726"/>
    <w:rsid w:val="00BE234B"/>
    <w:rsid w:val="00BE2731"/>
    <w:rsid w:val="00BE299A"/>
    <w:rsid w:val="00BE3595"/>
    <w:rsid w:val="00BE3CA3"/>
    <w:rsid w:val="00BE3E8C"/>
    <w:rsid w:val="00BE45B0"/>
    <w:rsid w:val="00BE4BFB"/>
    <w:rsid w:val="00BE4CFD"/>
    <w:rsid w:val="00BE512C"/>
    <w:rsid w:val="00BE572D"/>
    <w:rsid w:val="00BE5F8E"/>
    <w:rsid w:val="00BE6B89"/>
    <w:rsid w:val="00BE6F2A"/>
    <w:rsid w:val="00BE741A"/>
    <w:rsid w:val="00BE7465"/>
    <w:rsid w:val="00BE7B6D"/>
    <w:rsid w:val="00BE7C73"/>
    <w:rsid w:val="00BE7DCF"/>
    <w:rsid w:val="00BF0312"/>
    <w:rsid w:val="00BF0860"/>
    <w:rsid w:val="00BF0B4E"/>
    <w:rsid w:val="00BF1320"/>
    <w:rsid w:val="00BF155F"/>
    <w:rsid w:val="00BF2068"/>
    <w:rsid w:val="00BF3392"/>
    <w:rsid w:val="00BF3BBA"/>
    <w:rsid w:val="00BF3DD4"/>
    <w:rsid w:val="00BF3E12"/>
    <w:rsid w:val="00BF4344"/>
    <w:rsid w:val="00BF4891"/>
    <w:rsid w:val="00BF4E83"/>
    <w:rsid w:val="00BF5611"/>
    <w:rsid w:val="00BF5DD9"/>
    <w:rsid w:val="00BF60AC"/>
    <w:rsid w:val="00BF631D"/>
    <w:rsid w:val="00BF633D"/>
    <w:rsid w:val="00BF7473"/>
    <w:rsid w:val="00BF7B83"/>
    <w:rsid w:val="00BF7DBE"/>
    <w:rsid w:val="00C00BAC"/>
    <w:rsid w:val="00C010A2"/>
    <w:rsid w:val="00C01824"/>
    <w:rsid w:val="00C01A04"/>
    <w:rsid w:val="00C01B42"/>
    <w:rsid w:val="00C01C4B"/>
    <w:rsid w:val="00C034B6"/>
    <w:rsid w:val="00C03B6E"/>
    <w:rsid w:val="00C03DE0"/>
    <w:rsid w:val="00C03F92"/>
    <w:rsid w:val="00C04596"/>
    <w:rsid w:val="00C045DC"/>
    <w:rsid w:val="00C047C6"/>
    <w:rsid w:val="00C05200"/>
    <w:rsid w:val="00C0535F"/>
    <w:rsid w:val="00C05691"/>
    <w:rsid w:val="00C056E9"/>
    <w:rsid w:val="00C057A2"/>
    <w:rsid w:val="00C05909"/>
    <w:rsid w:val="00C064CC"/>
    <w:rsid w:val="00C067C5"/>
    <w:rsid w:val="00C0687D"/>
    <w:rsid w:val="00C07B74"/>
    <w:rsid w:val="00C07FF5"/>
    <w:rsid w:val="00C10A08"/>
    <w:rsid w:val="00C11140"/>
    <w:rsid w:val="00C11F71"/>
    <w:rsid w:val="00C12CAF"/>
    <w:rsid w:val="00C12CF3"/>
    <w:rsid w:val="00C130F3"/>
    <w:rsid w:val="00C1395A"/>
    <w:rsid w:val="00C1451B"/>
    <w:rsid w:val="00C150FC"/>
    <w:rsid w:val="00C15456"/>
    <w:rsid w:val="00C155A3"/>
    <w:rsid w:val="00C15D77"/>
    <w:rsid w:val="00C15F72"/>
    <w:rsid w:val="00C161C1"/>
    <w:rsid w:val="00C16203"/>
    <w:rsid w:val="00C16238"/>
    <w:rsid w:val="00C16AFD"/>
    <w:rsid w:val="00C16F7D"/>
    <w:rsid w:val="00C17A7D"/>
    <w:rsid w:val="00C20BC6"/>
    <w:rsid w:val="00C2103F"/>
    <w:rsid w:val="00C21154"/>
    <w:rsid w:val="00C2178E"/>
    <w:rsid w:val="00C2211A"/>
    <w:rsid w:val="00C22135"/>
    <w:rsid w:val="00C23D4F"/>
    <w:rsid w:val="00C240B7"/>
    <w:rsid w:val="00C24715"/>
    <w:rsid w:val="00C2501E"/>
    <w:rsid w:val="00C2531C"/>
    <w:rsid w:val="00C25C91"/>
    <w:rsid w:val="00C25CF4"/>
    <w:rsid w:val="00C25FDF"/>
    <w:rsid w:val="00C26C3C"/>
    <w:rsid w:val="00C26CC4"/>
    <w:rsid w:val="00C26D70"/>
    <w:rsid w:val="00C26DA9"/>
    <w:rsid w:val="00C2708B"/>
    <w:rsid w:val="00C274DF"/>
    <w:rsid w:val="00C279FC"/>
    <w:rsid w:val="00C3024E"/>
    <w:rsid w:val="00C302F0"/>
    <w:rsid w:val="00C305D7"/>
    <w:rsid w:val="00C3163D"/>
    <w:rsid w:val="00C3226A"/>
    <w:rsid w:val="00C328B2"/>
    <w:rsid w:val="00C32AB4"/>
    <w:rsid w:val="00C331F8"/>
    <w:rsid w:val="00C3321B"/>
    <w:rsid w:val="00C3381A"/>
    <w:rsid w:val="00C33D28"/>
    <w:rsid w:val="00C34F32"/>
    <w:rsid w:val="00C351A3"/>
    <w:rsid w:val="00C3581F"/>
    <w:rsid w:val="00C3637F"/>
    <w:rsid w:val="00C37164"/>
    <w:rsid w:val="00C37313"/>
    <w:rsid w:val="00C373F7"/>
    <w:rsid w:val="00C375AA"/>
    <w:rsid w:val="00C40178"/>
    <w:rsid w:val="00C401D4"/>
    <w:rsid w:val="00C4020E"/>
    <w:rsid w:val="00C4032C"/>
    <w:rsid w:val="00C40A8E"/>
    <w:rsid w:val="00C40F62"/>
    <w:rsid w:val="00C414B4"/>
    <w:rsid w:val="00C4185E"/>
    <w:rsid w:val="00C418A6"/>
    <w:rsid w:val="00C41906"/>
    <w:rsid w:val="00C42781"/>
    <w:rsid w:val="00C42C4F"/>
    <w:rsid w:val="00C43A4A"/>
    <w:rsid w:val="00C43D10"/>
    <w:rsid w:val="00C43D91"/>
    <w:rsid w:val="00C44056"/>
    <w:rsid w:val="00C44790"/>
    <w:rsid w:val="00C449B1"/>
    <w:rsid w:val="00C4660E"/>
    <w:rsid w:val="00C47CB9"/>
    <w:rsid w:val="00C50329"/>
    <w:rsid w:val="00C5073E"/>
    <w:rsid w:val="00C50891"/>
    <w:rsid w:val="00C5109F"/>
    <w:rsid w:val="00C512B4"/>
    <w:rsid w:val="00C517AE"/>
    <w:rsid w:val="00C51AC6"/>
    <w:rsid w:val="00C51B38"/>
    <w:rsid w:val="00C51B74"/>
    <w:rsid w:val="00C520E7"/>
    <w:rsid w:val="00C5310B"/>
    <w:rsid w:val="00C53736"/>
    <w:rsid w:val="00C53B72"/>
    <w:rsid w:val="00C53D5A"/>
    <w:rsid w:val="00C53FA0"/>
    <w:rsid w:val="00C54247"/>
    <w:rsid w:val="00C545D7"/>
    <w:rsid w:val="00C54B0F"/>
    <w:rsid w:val="00C54C0E"/>
    <w:rsid w:val="00C54C8B"/>
    <w:rsid w:val="00C55073"/>
    <w:rsid w:val="00C5524C"/>
    <w:rsid w:val="00C55934"/>
    <w:rsid w:val="00C56231"/>
    <w:rsid w:val="00C5703E"/>
    <w:rsid w:val="00C60B76"/>
    <w:rsid w:val="00C616E0"/>
    <w:rsid w:val="00C61DF0"/>
    <w:rsid w:val="00C61E2B"/>
    <w:rsid w:val="00C62353"/>
    <w:rsid w:val="00C62688"/>
    <w:rsid w:val="00C629C6"/>
    <w:rsid w:val="00C62B65"/>
    <w:rsid w:val="00C62EBC"/>
    <w:rsid w:val="00C62F21"/>
    <w:rsid w:val="00C6379A"/>
    <w:rsid w:val="00C63933"/>
    <w:rsid w:val="00C63AFD"/>
    <w:rsid w:val="00C63C50"/>
    <w:rsid w:val="00C63CCB"/>
    <w:rsid w:val="00C643EF"/>
    <w:rsid w:val="00C64561"/>
    <w:rsid w:val="00C64D0A"/>
    <w:rsid w:val="00C650E3"/>
    <w:rsid w:val="00C65817"/>
    <w:rsid w:val="00C65B77"/>
    <w:rsid w:val="00C65D0A"/>
    <w:rsid w:val="00C6616E"/>
    <w:rsid w:val="00C66361"/>
    <w:rsid w:val="00C66BF2"/>
    <w:rsid w:val="00C672B8"/>
    <w:rsid w:val="00C67D85"/>
    <w:rsid w:val="00C67EB5"/>
    <w:rsid w:val="00C7047C"/>
    <w:rsid w:val="00C70897"/>
    <w:rsid w:val="00C70B14"/>
    <w:rsid w:val="00C70CA5"/>
    <w:rsid w:val="00C70D2A"/>
    <w:rsid w:val="00C70E3A"/>
    <w:rsid w:val="00C711D0"/>
    <w:rsid w:val="00C71776"/>
    <w:rsid w:val="00C72258"/>
    <w:rsid w:val="00C726B9"/>
    <w:rsid w:val="00C72921"/>
    <w:rsid w:val="00C731AC"/>
    <w:rsid w:val="00C73969"/>
    <w:rsid w:val="00C73F42"/>
    <w:rsid w:val="00C74294"/>
    <w:rsid w:val="00C74EFB"/>
    <w:rsid w:val="00C75BAB"/>
    <w:rsid w:val="00C75EDD"/>
    <w:rsid w:val="00C764DC"/>
    <w:rsid w:val="00C766E2"/>
    <w:rsid w:val="00C772F7"/>
    <w:rsid w:val="00C77414"/>
    <w:rsid w:val="00C77C3B"/>
    <w:rsid w:val="00C80077"/>
    <w:rsid w:val="00C8100A"/>
    <w:rsid w:val="00C81021"/>
    <w:rsid w:val="00C814C9"/>
    <w:rsid w:val="00C81B01"/>
    <w:rsid w:val="00C827F5"/>
    <w:rsid w:val="00C82929"/>
    <w:rsid w:val="00C82942"/>
    <w:rsid w:val="00C82D58"/>
    <w:rsid w:val="00C83626"/>
    <w:rsid w:val="00C837BF"/>
    <w:rsid w:val="00C837E0"/>
    <w:rsid w:val="00C83CE7"/>
    <w:rsid w:val="00C83D62"/>
    <w:rsid w:val="00C84553"/>
    <w:rsid w:val="00C859BE"/>
    <w:rsid w:val="00C85BCD"/>
    <w:rsid w:val="00C85FC7"/>
    <w:rsid w:val="00C85FF2"/>
    <w:rsid w:val="00C86075"/>
    <w:rsid w:val="00C86534"/>
    <w:rsid w:val="00C86E69"/>
    <w:rsid w:val="00C86F38"/>
    <w:rsid w:val="00C90887"/>
    <w:rsid w:val="00C90898"/>
    <w:rsid w:val="00C90C96"/>
    <w:rsid w:val="00C90E0A"/>
    <w:rsid w:val="00C90E13"/>
    <w:rsid w:val="00C90FC2"/>
    <w:rsid w:val="00C91B90"/>
    <w:rsid w:val="00C930C1"/>
    <w:rsid w:val="00C93EFB"/>
    <w:rsid w:val="00C93F28"/>
    <w:rsid w:val="00C944CD"/>
    <w:rsid w:val="00C94643"/>
    <w:rsid w:val="00C957C0"/>
    <w:rsid w:val="00C95B7B"/>
    <w:rsid w:val="00C9662E"/>
    <w:rsid w:val="00C96746"/>
    <w:rsid w:val="00C96C07"/>
    <w:rsid w:val="00C9707A"/>
    <w:rsid w:val="00CA0D4E"/>
    <w:rsid w:val="00CA1144"/>
    <w:rsid w:val="00CA18F8"/>
    <w:rsid w:val="00CA218E"/>
    <w:rsid w:val="00CA21DC"/>
    <w:rsid w:val="00CA22D2"/>
    <w:rsid w:val="00CA22EF"/>
    <w:rsid w:val="00CA2814"/>
    <w:rsid w:val="00CA2EE3"/>
    <w:rsid w:val="00CA3074"/>
    <w:rsid w:val="00CA34D8"/>
    <w:rsid w:val="00CA374F"/>
    <w:rsid w:val="00CA3D76"/>
    <w:rsid w:val="00CA4847"/>
    <w:rsid w:val="00CA52F5"/>
    <w:rsid w:val="00CA59F5"/>
    <w:rsid w:val="00CA5F35"/>
    <w:rsid w:val="00CA6021"/>
    <w:rsid w:val="00CA65F1"/>
    <w:rsid w:val="00CA67D5"/>
    <w:rsid w:val="00CA6C04"/>
    <w:rsid w:val="00CA7302"/>
    <w:rsid w:val="00CB0274"/>
    <w:rsid w:val="00CB0599"/>
    <w:rsid w:val="00CB098D"/>
    <w:rsid w:val="00CB0E44"/>
    <w:rsid w:val="00CB12A5"/>
    <w:rsid w:val="00CB1C97"/>
    <w:rsid w:val="00CB2079"/>
    <w:rsid w:val="00CB2AD8"/>
    <w:rsid w:val="00CB3293"/>
    <w:rsid w:val="00CB403A"/>
    <w:rsid w:val="00CB541C"/>
    <w:rsid w:val="00CB5ED8"/>
    <w:rsid w:val="00CB76CC"/>
    <w:rsid w:val="00CB7812"/>
    <w:rsid w:val="00CC0069"/>
    <w:rsid w:val="00CC0228"/>
    <w:rsid w:val="00CC038E"/>
    <w:rsid w:val="00CC08FB"/>
    <w:rsid w:val="00CC0AB7"/>
    <w:rsid w:val="00CC0D64"/>
    <w:rsid w:val="00CC0FF5"/>
    <w:rsid w:val="00CC1081"/>
    <w:rsid w:val="00CC15AE"/>
    <w:rsid w:val="00CC20AD"/>
    <w:rsid w:val="00CC257A"/>
    <w:rsid w:val="00CC2A75"/>
    <w:rsid w:val="00CC2BAC"/>
    <w:rsid w:val="00CC37BC"/>
    <w:rsid w:val="00CC38B1"/>
    <w:rsid w:val="00CC3A04"/>
    <w:rsid w:val="00CC3AF7"/>
    <w:rsid w:val="00CC3FF7"/>
    <w:rsid w:val="00CC520F"/>
    <w:rsid w:val="00CC5602"/>
    <w:rsid w:val="00CC5B86"/>
    <w:rsid w:val="00CC6AD6"/>
    <w:rsid w:val="00CC6E87"/>
    <w:rsid w:val="00CC7217"/>
    <w:rsid w:val="00CC727D"/>
    <w:rsid w:val="00CD0862"/>
    <w:rsid w:val="00CD1013"/>
    <w:rsid w:val="00CD1605"/>
    <w:rsid w:val="00CD1A75"/>
    <w:rsid w:val="00CD28B2"/>
    <w:rsid w:val="00CD2BD8"/>
    <w:rsid w:val="00CD2EC7"/>
    <w:rsid w:val="00CD2F53"/>
    <w:rsid w:val="00CD359E"/>
    <w:rsid w:val="00CD3BAB"/>
    <w:rsid w:val="00CD3CEB"/>
    <w:rsid w:val="00CD3FEB"/>
    <w:rsid w:val="00CD455E"/>
    <w:rsid w:val="00CD4991"/>
    <w:rsid w:val="00CD4BDB"/>
    <w:rsid w:val="00CD52A7"/>
    <w:rsid w:val="00CD56FA"/>
    <w:rsid w:val="00CD5A55"/>
    <w:rsid w:val="00CD651E"/>
    <w:rsid w:val="00CD6C14"/>
    <w:rsid w:val="00CD6C3A"/>
    <w:rsid w:val="00CD6EDA"/>
    <w:rsid w:val="00CD73EB"/>
    <w:rsid w:val="00CD7AC2"/>
    <w:rsid w:val="00CD7EBD"/>
    <w:rsid w:val="00CE0403"/>
    <w:rsid w:val="00CE08FD"/>
    <w:rsid w:val="00CE0BA1"/>
    <w:rsid w:val="00CE14A5"/>
    <w:rsid w:val="00CE161F"/>
    <w:rsid w:val="00CE1C81"/>
    <w:rsid w:val="00CE1EBB"/>
    <w:rsid w:val="00CE1F78"/>
    <w:rsid w:val="00CE2689"/>
    <w:rsid w:val="00CE2829"/>
    <w:rsid w:val="00CE2ABF"/>
    <w:rsid w:val="00CE2CD4"/>
    <w:rsid w:val="00CE2E9C"/>
    <w:rsid w:val="00CE3184"/>
    <w:rsid w:val="00CE335A"/>
    <w:rsid w:val="00CE3417"/>
    <w:rsid w:val="00CE35B8"/>
    <w:rsid w:val="00CE3AF1"/>
    <w:rsid w:val="00CE3FB9"/>
    <w:rsid w:val="00CE410E"/>
    <w:rsid w:val="00CE4115"/>
    <w:rsid w:val="00CE4123"/>
    <w:rsid w:val="00CE44AC"/>
    <w:rsid w:val="00CE49E5"/>
    <w:rsid w:val="00CE53E3"/>
    <w:rsid w:val="00CE61CC"/>
    <w:rsid w:val="00CE702E"/>
    <w:rsid w:val="00CE7030"/>
    <w:rsid w:val="00CE732E"/>
    <w:rsid w:val="00CE769D"/>
    <w:rsid w:val="00CE78DF"/>
    <w:rsid w:val="00CE7912"/>
    <w:rsid w:val="00CE79B8"/>
    <w:rsid w:val="00CE7B6D"/>
    <w:rsid w:val="00CE7D88"/>
    <w:rsid w:val="00CE7FD1"/>
    <w:rsid w:val="00CF015C"/>
    <w:rsid w:val="00CF05C9"/>
    <w:rsid w:val="00CF0A66"/>
    <w:rsid w:val="00CF0BA4"/>
    <w:rsid w:val="00CF0CB4"/>
    <w:rsid w:val="00CF0F43"/>
    <w:rsid w:val="00CF0F81"/>
    <w:rsid w:val="00CF11A2"/>
    <w:rsid w:val="00CF15DE"/>
    <w:rsid w:val="00CF16CE"/>
    <w:rsid w:val="00CF1CB8"/>
    <w:rsid w:val="00CF1E5B"/>
    <w:rsid w:val="00CF1E85"/>
    <w:rsid w:val="00CF22F7"/>
    <w:rsid w:val="00CF2564"/>
    <w:rsid w:val="00CF2AC2"/>
    <w:rsid w:val="00CF2B26"/>
    <w:rsid w:val="00CF3318"/>
    <w:rsid w:val="00CF33A2"/>
    <w:rsid w:val="00CF37D8"/>
    <w:rsid w:val="00CF3957"/>
    <w:rsid w:val="00CF3DEA"/>
    <w:rsid w:val="00CF4688"/>
    <w:rsid w:val="00CF479F"/>
    <w:rsid w:val="00CF4948"/>
    <w:rsid w:val="00CF4C7F"/>
    <w:rsid w:val="00CF4D0D"/>
    <w:rsid w:val="00CF4EE2"/>
    <w:rsid w:val="00CF5094"/>
    <w:rsid w:val="00CF54E2"/>
    <w:rsid w:val="00CF6228"/>
    <w:rsid w:val="00CF64AB"/>
    <w:rsid w:val="00CF6ED5"/>
    <w:rsid w:val="00CF7578"/>
    <w:rsid w:val="00CF77E8"/>
    <w:rsid w:val="00CF79DB"/>
    <w:rsid w:val="00CF7A40"/>
    <w:rsid w:val="00D00290"/>
    <w:rsid w:val="00D0063E"/>
    <w:rsid w:val="00D0091B"/>
    <w:rsid w:val="00D00BDE"/>
    <w:rsid w:val="00D00DE7"/>
    <w:rsid w:val="00D015AA"/>
    <w:rsid w:val="00D01FE2"/>
    <w:rsid w:val="00D020EE"/>
    <w:rsid w:val="00D022ED"/>
    <w:rsid w:val="00D023CD"/>
    <w:rsid w:val="00D02430"/>
    <w:rsid w:val="00D02527"/>
    <w:rsid w:val="00D02EB3"/>
    <w:rsid w:val="00D03C35"/>
    <w:rsid w:val="00D0419A"/>
    <w:rsid w:val="00D04A7D"/>
    <w:rsid w:val="00D04CA8"/>
    <w:rsid w:val="00D054C3"/>
    <w:rsid w:val="00D057B9"/>
    <w:rsid w:val="00D05DD4"/>
    <w:rsid w:val="00D0627C"/>
    <w:rsid w:val="00D06868"/>
    <w:rsid w:val="00D06935"/>
    <w:rsid w:val="00D06F21"/>
    <w:rsid w:val="00D073FF"/>
    <w:rsid w:val="00D07563"/>
    <w:rsid w:val="00D07CD7"/>
    <w:rsid w:val="00D07D3E"/>
    <w:rsid w:val="00D101F3"/>
    <w:rsid w:val="00D102C2"/>
    <w:rsid w:val="00D10EDF"/>
    <w:rsid w:val="00D1145A"/>
    <w:rsid w:val="00D114B9"/>
    <w:rsid w:val="00D11F25"/>
    <w:rsid w:val="00D120BA"/>
    <w:rsid w:val="00D137A1"/>
    <w:rsid w:val="00D13DC0"/>
    <w:rsid w:val="00D14387"/>
    <w:rsid w:val="00D14673"/>
    <w:rsid w:val="00D15116"/>
    <w:rsid w:val="00D15D8B"/>
    <w:rsid w:val="00D164DD"/>
    <w:rsid w:val="00D16A0B"/>
    <w:rsid w:val="00D1721D"/>
    <w:rsid w:val="00D177EA"/>
    <w:rsid w:val="00D17E73"/>
    <w:rsid w:val="00D17E87"/>
    <w:rsid w:val="00D17FF9"/>
    <w:rsid w:val="00D20588"/>
    <w:rsid w:val="00D2059D"/>
    <w:rsid w:val="00D20697"/>
    <w:rsid w:val="00D20B8D"/>
    <w:rsid w:val="00D21C9C"/>
    <w:rsid w:val="00D229B4"/>
    <w:rsid w:val="00D22ED6"/>
    <w:rsid w:val="00D230CB"/>
    <w:rsid w:val="00D2326D"/>
    <w:rsid w:val="00D239D8"/>
    <w:rsid w:val="00D23C5C"/>
    <w:rsid w:val="00D23F5C"/>
    <w:rsid w:val="00D23F8C"/>
    <w:rsid w:val="00D241CF"/>
    <w:rsid w:val="00D245BA"/>
    <w:rsid w:val="00D245FF"/>
    <w:rsid w:val="00D24B52"/>
    <w:rsid w:val="00D24D47"/>
    <w:rsid w:val="00D2501B"/>
    <w:rsid w:val="00D2546C"/>
    <w:rsid w:val="00D26BD9"/>
    <w:rsid w:val="00D26C3C"/>
    <w:rsid w:val="00D2790C"/>
    <w:rsid w:val="00D27DEF"/>
    <w:rsid w:val="00D27FEC"/>
    <w:rsid w:val="00D300A2"/>
    <w:rsid w:val="00D308AD"/>
    <w:rsid w:val="00D3171C"/>
    <w:rsid w:val="00D31B3C"/>
    <w:rsid w:val="00D32B5F"/>
    <w:rsid w:val="00D32E2A"/>
    <w:rsid w:val="00D32E5A"/>
    <w:rsid w:val="00D33173"/>
    <w:rsid w:val="00D332A9"/>
    <w:rsid w:val="00D33729"/>
    <w:rsid w:val="00D33AB5"/>
    <w:rsid w:val="00D33FE5"/>
    <w:rsid w:val="00D34806"/>
    <w:rsid w:val="00D34C23"/>
    <w:rsid w:val="00D34D7D"/>
    <w:rsid w:val="00D3550B"/>
    <w:rsid w:val="00D35580"/>
    <w:rsid w:val="00D401EA"/>
    <w:rsid w:val="00D4044E"/>
    <w:rsid w:val="00D40A82"/>
    <w:rsid w:val="00D4124D"/>
    <w:rsid w:val="00D41287"/>
    <w:rsid w:val="00D41933"/>
    <w:rsid w:val="00D41B23"/>
    <w:rsid w:val="00D41B44"/>
    <w:rsid w:val="00D4205A"/>
    <w:rsid w:val="00D42A7F"/>
    <w:rsid w:val="00D42ECD"/>
    <w:rsid w:val="00D431F9"/>
    <w:rsid w:val="00D4326F"/>
    <w:rsid w:val="00D43881"/>
    <w:rsid w:val="00D45C14"/>
    <w:rsid w:val="00D45F22"/>
    <w:rsid w:val="00D46FFF"/>
    <w:rsid w:val="00D47587"/>
    <w:rsid w:val="00D478E8"/>
    <w:rsid w:val="00D503F5"/>
    <w:rsid w:val="00D504E6"/>
    <w:rsid w:val="00D51A98"/>
    <w:rsid w:val="00D51CF0"/>
    <w:rsid w:val="00D51D9E"/>
    <w:rsid w:val="00D5200E"/>
    <w:rsid w:val="00D520A7"/>
    <w:rsid w:val="00D525F4"/>
    <w:rsid w:val="00D52975"/>
    <w:rsid w:val="00D52A69"/>
    <w:rsid w:val="00D53DFD"/>
    <w:rsid w:val="00D53F29"/>
    <w:rsid w:val="00D5447D"/>
    <w:rsid w:val="00D5457B"/>
    <w:rsid w:val="00D545E2"/>
    <w:rsid w:val="00D5460F"/>
    <w:rsid w:val="00D54DFA"/>
    <w:rsid w:val="00D550CA"/>
    <w:rsid w:val="00D552DB"/>
    <w:rsid w:val="00D552F6"/>
    <w:rsid w:val="00D555DC"/>
    <w:rsid w:val="00D55952"/>
    <w:rsid w:val="00D55BDB"/>
    <w:rsid w:val="00D56C30"/>
    <w:rsid w:val="00D56C75"/>
    <w:rsid w:val="00D56CC2"/>
    <w:rsid w:val="00D5711E"/>
    <w:rsid w:val="00D576B4"/>
    <w:rsid w:val="00D578F3"/>
    <w:rsid w:val="00D57D3A"/>
    <w:rsid w:val="00D603D5"/>
    <w:rsid w:val="00D60998"/>
    <w:rsid w:val="00D609F2"/>
    <w:rsid w:val="00D60AAE"/>
    <w:rsid w:val="00D6186F"/>
    <w:rsid w:val="00D61BB0"/>
    <w:rsid w:val="00D624E4"/>
    <w:rsid w:val="00D62544"/>
    <w:rsid w:val="00D62918"/>
    <w:rsid w:val="00D62CCF"/>
    <w:rsid w:val="00D6413E"/>
    <w:rsid w:val="00D6423B"/>
    <w:rsid w:val="00D64293"/>
    <w:rsid w:val="00D64620"/>
    <w:rsid w:val="00D64835"/>
    <w:rsid w:val="00D64989"/>
    <w:rsid w:val="00D64BAA"/>
    <w:rsid w:val="00D64CEE"/>
    <w:rsid w:val="00D64DC6"/>
    <w:rsid w:val="00D65187"/>
    <w:rsid w:val="00D653B7"/>
    <w:rsid w:val="00D65C39"/>
    <w:rsid w:val="00D65E07"/>
    <w:rsid w:val="00D65EC3"/>
    <w:rsid w:val="00D66C62"/>
    <w:rsid w:val="00D66DAF"/>
    <w:rsid w:val="00D67E8A"/>
    <w:rsid w:val="00D67ECA"/>
    <w:rsid w:val="00D67EEA"/>
    <w:rsid w:val="00D70000"/>
    <w:rsid w:val="00D7029F"/>
    <w:rsid w:val="00D715C8"/>
    <w:rsid w:val="00D717EE"/>
    <w:rsid w:val="00D718DD"/>
    <w:rsid w:val="00D71A84"/>
    <w:rsid w:val="00D71C12"/>
    <w:rsid w:val="00D71F3A"/>
    <w:rsid w:val="00D723E6"/>
    <w:rsid w:val="00D724C9"/>
    <w:rsid w:val="00D72665"/>
    <w:rsid w:val="00D72B6B"/>
    <w:rsid w:val="00D72BC8"/>
    <w:rsid w:val="00D72FED"/>
    <w:rsid w:val="00D73096"/>
    <w:rsid w:val="00D734F6"/>
    <w:rsid w:val="00D73603"/>
    <w:rsid w:val="00D7374F"/>
    <w:rsid w:val="00D73BA8"/>
    <w:rsid w:val="00D741F2"/>
    <w:rsid w:val="00D74308"/>
    <w:rsid w:val="00D74960"/>
    <w:rsid w:val="00D74D83"/>
    <w:rsid w:val="00D7533E"/>
    <w:rsid w:val="00D765DB"/>
    <w:rsid w:val="00D768FE"/>
    <w:rsid w:val="00D77953"/>
    <w:rsid w:val="00D77DA7"/>
    <w:rsid w:val="00D80C64"/>
    <w:rsid w:val="00D8122C"/>
    <w:rsid w:val="00D814FD"/>
    <w:rsid w:val="00D817AB"/>
    <w:rsid w:val="00D81DAB"/>
    <w:rsid w:val="00D8226A"/>
    <w:rsid w:val="00D8241A"/>
    <w:rsid w:val="00D82C10"/>
    <w:rsid w:val="00D82E02"/>
    <w:rsid w:val="00D832A6"/>
    <w:rsid w:val="00D8396E"/>
    <w:rsid w:val="00D83C4C"/>
    <w:rsid w:val="00D83EB8"/>
    <w:rsid w:val="00D83F1F"/>
    <w:rsid w:val="00D8453F"/>
    <w:rsid w:val="00D847E3"/>
    <w:rsid w:val="00D851FC"/>
    <w:rsid w:val="00D85486"/>
    <w:rsid w:val="00D85D86"/>
    <w:rsid w:val="00D86419"/>
    <w:rsid w:val="00D866BA"/>
    <w:rsid w:val="00D86A32"/>
    <w:rsid w:val="00D90B9F"/>
    <w:rsid w:val="00D90C19"/>
    <w:rsid w:val="00D9193E"/>
    <w:rsid w:val="00D9198A"/>
    <w:rsid w:val="00D91FF3"/>
    <w:rsid w:val="00D92262"/>
    <w:rsid w:val="00D92D5A"/>
    <w:rsid w:val="00D92DCE"/>
    <w:rsid w:val="00D93F3A"/>
    <w:rsid w:val="00D9401F"/>
    <w:rsid w:val="00D94680"/>
    <w:rsid w:val="00D94DC8"/>
    <w:rsid w:val="00D95384"/>
    <w:rsid w:val="00D956FD"/>
    <w:rsid w:val="00D9574E"/>
    <w:rsid w:val="00D962D1"/>
    <w:rsid w:val="00D96514"/>
    <w:rsid w:val="00D96602"/>
    <w:rsid w:val="00D9709C"/>
    <w:rsid w:val="00DA0981"/>
    <w:rsid w:val="00DA122C"/>
    <w:rsid w:val="00DA1459"/>
    <w:rsid w:val="00DA14BA"/>
    <w:rsid w:val="00DA21E7"/>
    <w:rsid w:val="00DA2C94"/>
    <w:rsid w:val="00DA3E83"/>
    <w:rsid w:val="00DA4001"/>
    <w:rsid w:val="00DA426A"/>
    <w:rsid w:val="00DA512D"/>
    <w:rsid w:val="00DA5E6F"/>
    <w:rsid w:val="00DA6049"/>
    <w:rsid w:val="00DA657C"/>
    <w:rsid w:val="00DA72DA"/>
    <w:rsid w:val="00DB0429"/>
    <w:rsid w:val="00DB046A"/>
    <w:rsid w:val="00DB0CD8"/>
    <w:rsid w:val="00DB0E20"/>
    <w:rsid w:val="00DB1B4B"/>
    <w:rsid w:val="00DB1DB8"/>
    <w:rsid w:val="00DB1FB2"/>
    <w:rsid w:val="00DB2287"/>
    <w:rsid w:val="00DB25DD"/>
    <w:rsid w:val="00DB290B"/>
    <w:rsid w:val="00DB2F5A"/>
    <w:rsid w:val="00DB37D1"/>
    <w:rsid w:val="00DB3BD3"/>
    <w:rsid w:val="00DB3EC6"/>
    <w:rsid w:val="00DB4A85"/>
    <w:rsid w:val="00DB544E"/>
    <w:rsid w:val="00DB63A9"/>
    <w:rsid w:val="00DB6B44"/>
    <w:rsid w:val="00DB6BB9"/>
    <w:rsid w:val="00DB6EC8"/>
    <w:rsid w:val="00DB71C1"/>
    <w:rsid w:val="00DB78B0"/>
    <w:rsid w:val="00DB7923"/>
    <w:rsid w:val="00DB7C2D"/>
    <w:rsid w:val="00DC03A7"/>
    <w:rsid w:val="00DC0683"/>
    <w:rsid w:val="00DC0CB2"/>
    <w:rsid w:val="00DC1183"/>
    <w:rsid w:val="00DC21D8"/>
    <w:rsid w:val="00DC37DA"/>
    <w:rsid w:val="00DC3F82"/>
    <w:rsid w:val="00DC44F3"/>
    <w:rsid w:val="00DC450A"/>
    <w:rsid w:val="00DC53DD"/>
    <w:rsid w:val="00DC5B61"/>
    <w:rsid w:val="00DC5EAB"/>
    <w:rsid w:val="00DC5FC3"/>
    <w:rsid w:val="00DC677D"/>
    <w:rsid w:val="00DC6CAA"/>
    <w:rsid w:val="00DC7256"/>
    <w:rsid w:val="00DC7F29"/>
    <w:rsid w:val="00DD04E6"/>
    <w:rsid w:val="00DD0543"/>
    <w:rsid w:val="00DD10B5"/>
    <w:rsid w:val="00DD1482"/>
    <w:rsid w:val="00DD1650"/>
    <w:rsid w:val="00DD174D"/>
    <w:rsid w:val="00DD18A3"/>
    <w:rsid w:val="00DD1DD1"/>
    <w:rsid w:val="00DD246F"/>
    <w:rsid w:val="00DD25A1"/>
    <w:rsid w:val="00DD269C"/>
    <w:rsid w:val="00DD2FAF"/>
    <w:rsid w:val="00DD327F"/>
    <w:rsid w:val="00DD3368"/>
    <w:rsid w:val="00DD3939"/>
    <w:rsid w:val="00DD3D77"/>
    <w:rsid w:val="00DD3D98"/>
    <w:rsid w:val="00DD418F"/>
    <w:rsid w:val="00DD563B"/>
    <w:rsid w:val="00DD568A"/>
    <w:rsid w:val="00DD5ADD"/>
    <w:rsid w:val="00DD624C"/>
    <w:rsid w:val="00DD6608"/>
    <w:rsid w:val="00DD7268"/>
    <w:rsid w:val="00DD76F8"/>
    <w:rsid w:val="00DD77B8"/>
    <w:rsid w:val="00DD7C34"/>
    <w:rsid w:val="00DD7DCC"/>
    <w:rsid w:val="00DD7F9C"/>
    <w:rsid w:val="00DE000A"/>
    <w:rsid w:val="00DE07BC"/>
    <w:rsid w:val="00DE08FF"/>
    <w:rsid w:val="00DE177A"/>
    <w:rsid w:val="00DE1853"/>
    <w:rsid w:val="00DE237D"/>
    <w:rsid w:val="00DE250C"/>
    <w:rsid w:val="00DE2A8E"/>
    <w:rsid w:val="00DE358E"/>
    <w:rsid w:val="00DE3BAE"/>
    <w:rsid w:val="00DE3C89"/>
    <w:rsid w:val="00DE3EAB"/>
    <w:rsid w:val="00DE4267"/>
    <w:rsid w:val="00DE4287"/>
    <w:rsid w:val="00DE4CC1"/>
    <w:rsid w:val="00DE50E0"/>
    <w:rsid w:val="00DE5A86"/>
    <w:rsid w:val="00DE6F95"/>
    <w:rsid w:val="00DE75D2"/>
    <w:rsid w:val="00DE7CDA"/>
    <w:rsid w:val="00DF088E"/>
    <w:rsid w:val="00DF11FE"/>
    <w:rsid w:val="00DF1458"/>
    <w:rsid w:val="00DF1479"/>
    <w:rsid w:val="00DF1F5C"/>
    <w:rsid w:val="00DF239B"/>
    <w:rsid w:val="00DF2906"/>
    <w:rsid w:val="00DF319E"/>
    <w:rsid w:val="00DF3211"/>
    <w:rsid w:val="00DF3C4B"/>
    <w:rsid w:val="00DF43F3"/>
    <w:rsid w:val="00DF4565"/>
    <w:rsid w:val="00DF4604"/>
    <w:rsid w:val="00DF4809"/>
    <w:rsid w:val="00DF509D"/>
    <w:rsid w:val="00DF5979"/>
    <w:rsid w:val="00DF67F3"/>
    <w:rsid w:val="00DF6830"/>
    <w:rsid w:val="00DF7634"/>
    <w:rsid w:val="00DF7949"/>
    <w:rsid w:val="00DF7EC9"/>
    <w:rsid w:val="00E00202"/>
    <w:rsid w:val="00E002C7"/>
    <w:rsid w:val="00E004EE"/>
    <w:rsid w:val="00E005F1"/>
    <w:rsid w:val="00E00758"/>
    <w:rsid w:val="00E00E54"/>
    <w:rsid w:val="00E015E3"/>
    <w:rsid w:val="00E01782"/>
    <w:rsid w:val="00E01B8F"/>
    <w:rsid w:val="00E01FAF"/>
    <w:rsid w:val="00E023F7"/>
    <w:rsid w:val="00E02F76"/>
    <w:rsid w:val="00E03064"/>
    <w:rsid w:val="00E03889"/>
    <w:rsid w:val="00E039CB"/>
    <w:rsid w:val="00E03B74"/>
    <w:rsid w:val="00E04A2B"/>
    <w:rsid w:val="00E04BF0"/>
    <w:rsid w:val="00E04C72"/>
    <w:rsid w:val="00E0507E"/>
    <w:rsid w:val="00E05ACA"/>
    <w:rsid w:val="00E05B4A"/>
    <w:rsid w:val="00E05DA9"/>
    <w:rsid w:val="00E0625A"/>
    <w:rsid w:val="00E064A0"/>
    <w:rsid w:val="00E06F45"/>
    <w:rsid w:val="00E07247"/>
    <w:rsid w:val="00E0730C"/>
    <w:rsid w:val="00E10225"/>
    <w:rsid w:val="00E10398"/>
    <w:rsid w:val="00E103AD"/>
    <w:rsid w:val="00E1086C"/>
    <w:rsid w:val="00E10AE5"/>
    <w:rsid w:val="00E10C72"/>
    <w:rsid w:val="00E11110"/>
    <w:rsid w:val="00E11373"/>
    <w:rsid w:val="00E1147C"/>
    <w:rsid w:val="00E1196F"/>
    <w:rsid w:val="00E11E10"/>
    <w:rsid w:val="00E1278C"/>
    <w:rsid w:val="00E12FDA"/>
    <w:rsid w:val="00E1362B"/>
    <w:rsid w:val="00E13653"/>
    <w:rsid w:val="00E137CF"/>
    <w:rsid w:val="00E1382D"/>
    <w:rsid w:val="00E13A74"/>
    <w:rsid w:val="00E13CFF"/>
    <w:rsid w:val="00E14355"/>
    <w:rsid w:val="00E14627"/>
    <w:rsid w:val="00E1494F"/>
    <w:rsid w:val="00E14BE2"/>
    <w:rsid w:val="00E1518A"/>
    <w:rsid w:val="00E15570"/>
    <w:rsid w:val="00E15E14"/>
    <w:rsid w:val="00E16147"/>
    <w:rsid w:val="00E1639B"/>
    <w:rsid w:val="00E16B89"/>
    <w:rsid w:val="00E17023"/>
    <w:rsid w:val="00E1730B"/>
    <w:rsid w:val="00E17551"/>
    <w:rsid w:val="00E175D8"/>
    <w:rsid w:val="00E17814"/>
    <w:rsid w:val="00E17A50"/>
    <w:rsid w:val="00E17B31"/>
    <w:rsid w:val="00E2043F"/>
    <w:rsid w:val="00E209B6"/>
    <w:rsid w:val="00E21421"/>
    <w:rsid w:val="00E21D3C"/>
    <w:rsid w:val="00E22CD2"/>
    <w:rsid w:val="00E2318D"/>
    <w:rsid w:val="00E237DD"/>
    <w:rsid w:val="00E23E3E"/>
    <w:rsid w:val="00E2411A"/>
    <w:rsid w:val="00E247A2"/>
    <w:rsid w:val="00E24F5A"/>
    <w:rsid w:val="00E25255"/>
    <w:rsid w:val="00E2597E"/>
    <w:rsid w:val="00E25AEB"/>
    <w:rsid w:val="00E2601B"/>
    <w:rsid w:val="00E261D9"/>
    <w:rsid w:val="00E2768F"/>
    <w:rsid w:val="00E27697"/>
    <w:rsid w:val="00E3077C"/>
    <w:rsid w:val="00E3089A"/>
    <w:rsid w:val="00E30D45"/>
    <w:rsid w:val="00E31288"/>
    <w:rsid w:val="00E3135C"/>
    <w:rsid w:val="00E31B72"/>
    <w:rsid w:val="00E31BE9"/>
    <w:rsid w:val="00E322DF"/>
    <w:rsid w:val="00E33D5A"/>
    <w:rsid w:val="00E34033"/>
    <w:rsid w:val="00E34828"/>
    <w:rsid w:val="00E34B7B"/>
    <w:rsid w:val="00E34FB7"/>
    <w:rsid w:val="00E35188"/>
    <w:rsid w:val="00E351DE"/>
    <w:rsid w:val="00E355E5"/>
    <w:rsid w:val="00E3563E"/>
    <w:rsid w:val="00E359B6"/>
    <w:rsid w:val="00E35D11"/>
    <w:rsid w:val="00E35E43"/>
    <w:rsid w:val="00E36956"/>
    <w:rsid w:val="00E36E40"/>
    <w:rsid w:val="00E37A3C"/>
    <w:rsid w:val="00E37DBE"/>
    <w:rsid w:val="00E37DC8"/>
    <w:rsid w:val="00E4003A"/>
    <w:rsid w:val="00E40827"/>
    <w:rsid w:val="00E408FF"/>
    <w:rsid w:val="00E409A1"/>
    <w:rsid w:val="00E40E71"/>
    <w:rsid w:val="00E417AE"/>
    <w:rsid w:val="00E417BB"/>
    <w:rsid w:val="00E41926"/>
    <w:rsid w:val="00E41A88"/>
    <w:rsid w:val="00E41C17"/>
    <w:rsid w:val="00E428D9"/>
    <w:rsid w:val="00E4381F"/>
    <w:rsid w:val="00E43B7E"/>
    <w:rsid w:val="00E43F73"/>
    <w:rsid w:val="00E44074"/>
    <w:rsid w:val="00E4427C"/>
    <w:rsid w:val="00E44316"/>
    <w:rsid w:val="00E44322"/>
    <w:rsid w:val="00E446F7"/>
    <w:rsid w:val="00E450C4"/>
    <w:rsid w:val="00E452FB"/>
    <w:rsid w:val="00E4539C"/>
    <w:rsid w:val="00E45545"/>
    <w:rsid w:val="00E459B9"/>
    <w:rsid w:val="00E45ED1"/>
    <w:rsid w:val="00E45FD5"/>
    <w:rsid w:val="00E45FF4"/>
    <w:rsid w:val="00E4636C"/>
    <w:rsid w:val="00E464AB"/>
    <w:rsid w:val="00E46CFC"/>
    <w:rsid w:val="00E47040"/>
    <w:rsid w:val="00E470BD"/>
    <w:rsid w:val="00E478EE"/>
    <w:rsid w:val="00E501C7"/>
    <w:rsid w:val="00E50DAA"/>
    <w:rsid w:val="00E50E53"/>
    <w:rsid w:val="00E51F9B"/>
    <w:rsid w:val="00E52303"/>
    <w:rsid w:val="00E523C6"/>
    <w:rsid w:val="00E52C95"/>
    <w:rsid w:val="00E52D7B"/>
    <w:rsid w:val="00E52EE9"/>
    <w:rsid w:val="00E52F8C"/>
    <w:rsid w:val="00E530F6"/>
    <w:rsid w:val="00E540E0"/>
    <w:rsid w:val="00E550FA"/>
    <w:rsid w:val="00E56578"/>
    <w:rsid w:val="00E569E6"/>
    <w:rsid w:val="00E56B70"/>
    <w:rsid w:val="00E56DEA"/>
    <w:rsid w:val="00E56FD1"/>
    <w:rsid w:val="00E57642"/>
    <w:rsid w:val="00E57CCE"/>
    <w:rsid w:val="00E57F9D"/>
    <w:rsid w:val="00E608FA"/>
    <w:rsid w:val="00E6126E"/>
    <w:rsid w:val="00E617FF"/>
    <w:rsid w:val="00E61B01"/>
    <w:rsid w:val="00E61E91"/>
    <w:rsid w:val="00E620C7"/>
    <w:rsid w:val="00E62552"/>
    <w:rsid w:val="00E626A3"/>
    <w:rsid w:val="00E62EE4"/>
    <w:rsid w:val="00E64079"/>
    <w:rsid w:val="00E64602"/>
    <w:rsid w:val="00E64654"/>
    <w:rsid w:val="00E64741"/>
    <w:rsid w:val="00E64A08"/>
    <w:rsid w:val="00E64CF6"/>
    <w:rsid w:val="00E64F6F"/>
    <w:rsid w:val="00E6547C"/>
    <w:rsid w:val="00E65754"/>
    <w:rsid w:val="00E65836"/>
    <w:rsid w:val="00E6594F"/>
    <w:rsid w:val="00E65CDB"/>
    <w:rsid w:val="00E665E2"/>
    <w:rsid w:val="00E66632"/>
    <w:rsid w:val="00E66A25"/>
    <w:rsid w:val="00E66D6B"/>
    <w:rsid w:val="00E6711E"/>
    <w:rsid w:val="00E6735F"/>
    <w:rsid w:val="00E67AA3"/>
    <w:rsid w:val="00E7024C"/>
    <w:rsid w:val="00E70414"/>
    <w:rsid w:val="00E707F2"/>
    <w:rsid w:val="00E7090B"/>
    <w:rsid w:val="00E70F08"/>
    <w:rsid w:val="00E71D3F"/>
    <w:rsid w:val="00E7335E"/>
    <w:rsid w:val="00E73DD2"/>
    <w:rsid w:val="00E73E6F"/>
    <w:rsid w:val="00E746AF"/>
    <w:rsid w:val="00E74A7F"/>
    <w:rsid w:val="00E7584E"/>
    <w:rsid w:val="00E75EF6"/>
    <w:rsid w:val="00E76B36"/>
    <w:rsid w:val="00E76E90"/>
    <w:rsid w:val="00E77395"/>
    <w:rsid w:val="00E773E3"/>
    <w:rsid w:val="00E7768A"/>
    <w:rsid w:val="00E776F9"/>
    <w:rsid w:val="00E779C0"/>
    <w:rsid w:val="00E804A8"/>
    <w:rsid w:val="00E80F67"/>
    <w:rsid w:val="00E810F7"/>
    <w:rsid w:val="00E811DC"/>
    <w:rsid w:val="00E8171F"/>
    <w:rsid w:val="00E81D8E"/>
    <w:rsid w:val="00E82099"/>
    <w:rsid w:val="00E8211D"/>
    <w:rsid w:val="00E82602"/>
    <w:rsid w:val="00E83199"/>
    <w:rsid w:val="00E83427"/>
    <w:rsid w:val="00E83E21"/>
    <w:rsid w:val="00E843B9"/>
    <w:rsid w:val="00E84948"/>
    <w:rsid w:val="00E85461"/>
    <w:rsid w:val="00E856DB"/>
    <w:rsid w:val="00E85FC2"/>
    <w:rsid w:val="00E8637F"/>
    <w:rsid w:val="00E86A06"/>
    <w:rsid w:val="00E86BAA"/>
    <w:rsid w:val="00E86C58"/>
    <w:rsid w:val="00E87174"/>
    <w:rsid w:val="00E873F6"/>
    <w:rsid w:val="00E87BA1"/>
    <w:rsid w:val="00E90421"/>
    <w:rsid w:val="00E90C07"/>
    <w:rsid w:val="00E90CCC"/>
    <w:rsid w:val="00E91B27"/>
    <w:rsid w:val="00E922A6"/>
    <w:rsid w:val="00E925DD"/>
    <w:rsid w:val="00E92D2C"/>
    <w:rsid w:val="00E95288"/>
    <w:rsid w:val="00E963DE"/>
    <w:rsid w:val="00E96C86"/>
    <w:rsid w:val="00E978C1"/>
    <w:rsid w:val="00EA02C1"/>
    <w:rsid w:val="00EA068C"/>
    <w:rsid w:val="00EA0E81"/>
    <w:rsid w:val="00EA103A"/>
    <w:rsid w:val="00EA12B0"/>
    <w:rsid w:val="00EA1391"/>
    <w:rsid w:val="00EA13FA"/>
    <w:rsid w:val="00EA1C3E"/>
    <w:rsid w:val="00EA1D33"/>
    <w:rsid w:val="00EA1D9F"/>
    <w:rsid w:val="00EA32FB"/>
    <w:rsid w:val="00EA3A38"/>
    <w:rsid w:val="00EA3D8C"/>
    <w:rsid w:val="00EA4185"/>
    <w:rsid w:val="00EA4B09"/>
    <w:rsid w:val="00EA4B47"/>
    <w:rsid w:val="00EA4F26"/>
    <w:rsid w:val="00EA5548"/>
    <w:rsid w:val="00EA575D"/>
    <w:rsid w:val="00EA5F9A"/>
    <w:rsid w:val="00EA5FF0"/>
    <w:rsid w:val="00EA63AD"/>
    <w:rsid w:val="00EA6572"/>
    <w:rsid w:val="00EA681F"/>
    <w:rsid w:val="00EA6C24"/>
    <w:rsid w:val="00EA6E9A"/>
    <w:rsid w:val="00EB0015"/>
    <w:rsid w:val="00EB01AE"/>
    <w:rsid w:val="00EB0A95"/>
    <w:rsid w:val="00EB1353"/>
    <w:rsid w:val="00EB1397"/>
    <w:rsid w:val="00EB16FF"/>
    <w:rsid w:val="00EB173E"/>
    <w:rsid w:val="00EB1C26"/>
    <w:rsid w:val="00EB26A3"/>
    <w:rsid w:val="00EB3039"/>
    <w:rsid w:val="00EB3473"/>
    <w:rsid w:val="00EB3FD5"/>
    <w:rsid w:val="00EB4622"/>
    <w:rsid w:val="00EB4681"/>
    <w:rsid w:val="00EB4D7E"/>
    <w:rsid w:val="00EB50C1"/>
    <w:rsid w:val="00EB5B3B"/>
    <w:rsid w:val="00EB67F4"/>
    <w:rsid w:val="00EC0807"/>
    <w:rsid w:val="00EC08E3"/>
    <w:rsid w:val="00EC0BE5"/>
    <w:rsid w:val="00EC19A2"/>
    <w:rsid w:val="00EC2533"/>
    <w:rsid w:val="00EC26CD"/>
    <w:rsid w:val="00EC2750"/>
    <w:rsid w:val="00EC2E44"/>
    <w:rsid w:val="00EC3B57"/>
    <w:rsid w:val="00EC3CC4"/>
    <w:rsid w:val="00EC3F0D"/>
    <w:rsid w:val="00EC4005"/>
    <w:rsid w:val="00EC47A9"/>
    <w:rsid w:val="00EC4870"/>
    <w:rsid w:val="00EC4A94"/>
    <w:rsid w:val="00EC4B0D"/>
    <w:rsid w:val="00EC4E78"/>
    <w:rsid w:val="00EC566B"/>
    <w:rsid w:val="00EC5BF3"/>
    <w:rsid w:val="00EC625B"/>
    <w:rsid w:val="00EC6403"/>
    <w:rsid w:val="00EC67AC"/>
    <w:rsid w:val="00EC6A26"/>
    <w:rsid w:val="00EC71C5"/>
    <w:rsid w:val="00EC774B"/>
    <w:rsid w:val="00EC7864"/>
    <w:rsid w:val="00EC7D06"/>
    <w:rsid w:val="00EC7E16"/>
    <w:rsid w:val="00ED0B33"/>
    <w:rsid w:val="00ED1CF2"/>
    <w:rsid w:val="00ED1D17"/>
    <w:rsid w:val="00ED1ED2"/>
    <w:rsid w:val="00ED23EE"/>
    <w:rsid w:val="00ED29FE"/>
    <w:rsid w:val="00ED2A66"/>
    <w:rsid w:val="00ED33C1"/>
    <w:rsid w:val="00ED3BD2"/>
    <w:rsid w:val="00ED421B"/>
    <w:rsid w:val="00ED454D"/>
    <w:rsid w:val="00ED500E"/>
    <w:rsid w:val="00ED5370"/>
    <w:rsid w:val="00ED557B"/>
    <w:rsid w:val="00ED569F"/>
    <w:rsid w:val="00ED59D0"/>
    <w:rsid w:val="00ED5A03"/>
    <w:rsid w:val="00ED5F1F"/>
    <w:rsid w:val="00ED5FF1"/>
    <w:rsid w:val="00ED6A9D"/>
    <w:rsid w:val="00ED6BC4"/>
    <w:rsid w:val="00ED71D1"/>
    <w:rsid w:val="00ED721B"/>
    <w:rsid w:val="00ED774B"/>
    <w:rsid w:val="00ED7856"/>
    <w:rsid w:val="00ED7EB7"/>
    <w:rsid w:val="00EE00F6"/>
    <w:rsid w:val="00EE0366"/>
    <w:rsid w:val="00EE0B26"/>
    <w:rsid w:val="00EE1585"/>
    <w:rsid w:val="00EE1FD1"/>
    <w:rsid w:val="00EE2054"/>
    <w:rsid w:val="00EE259E"/>
    <w:rsid w:val="00EE2CD3"/>
    <w:rsid w:val="00EE2E07"/>
    <w:rsid w:val="00EE3262"/>
    <w:rsid w:val="00EE34C1"/>
    <w:rsid w:val="00EE35A2"/>
    <w:rsid w:val="00EE3689"/>
    <w:rsid w:val="00EE36A5"/>
    <w:rsid w:val="00EE452B"/>
    <w:rsid w:val="00EE4AE8"/>
    <w:rsid w:val="00EE5154"/>
    <w:rsid w:val="00EE53D4"/>
    <w:rsid w:val="00EE5A37"/>
    <w:rsid w:val="00EE5E10"/>
    <w:rsid w:val="00EE62E8"/>
    <w:rsid w:val="00EE6B9D"/>
    <w:rsid w:val="00EE70F9"/>
    <w:rsid w:val="00EE7A70"/>
    <w:rsid w:val="00EE7B94"/>
    <w:rsid w:val="00EF07B7"/>
    <w:rsid w:val="00EF0C14"/>
    <w:rsid w:val="00EF189C"/>
    <w:rsid w:val="00EF20B8"/>
    <w:rsid w:val="00EF2658"/>
    <w:rsid w:val="00EF2D66"/>
    <w:rsid w:val="00EF2ED1"/>
    <w:rsid w:val="00EF3116"/>
    <w:rsid w:val="00EF32AC"/>
    <w:rsid w:val="00EF32B7"/>
    <w:rsid w:val="00EF39A5"/>
    <w:rsid w:val="00EF40AC"/>
    <w:rsid w:val="00EF4518"/>
    <w:rsid w:val="00EF5A3E"/>
    <w:rsid w:val="00EF5E78"/>
    <w:rsid w:val="00EF630B"/>
    <w:rsid w:val="00EF649D"/>
    <w:rsid w:val="00EF6ED0"/>
    <w:rsid w:val="00F00457"/>
    <w:rsid w:val="00F00615"/>
    <w:rsid w:val="00F00AF2"/>
    <w:rsid w:val="00F00B69"/>
    <w:rsid w:val="00F00C15"/>
    <w:rsid w:val="00F0123F"/>
    <w:rsid w:val="00F01D85"/>
    <w:rsid w:val="00F01F5E"/>
    <w:rsid w:val="00F021E5"/>
    <w:rsid w:val="00F0338B"/>
    <w:rsid w:val="00F03874"/>
    <w:rsid w:val="00F03891"/>
    <w:rsid w:val="00F03A2A"/>
    <w:rsid w:val="00F0490B"/>
    <w:rsid w:val="00F04EF9"/>
    <w:rsid w:val="00F0580C"/>
    <w:rsid w:val="00F05F3B"/>
    <w:rsid w:val="00F06BC8"/>
    <w:rsid w:val="00F06ED5"/>
    <w:rsid w:val="00F073D9"/>
    <w:rsid w:val="00F078E6"/>
    <w:rsid w:val="00F103F8"/>
    <w:rsid w:val="00F10D3D"/>
    <w:rsid w:val="00F10F04"/>
    <w:rsid w:val="00F12E94"/>
    <w:rsid w:val="00F13166"/>
    <w:rsid w:val="00F134C2"/>
    <w:rsid w:val="00F135CA"/>
    <w:rsid w:val="00F136B5"/>
    <w:rsid w:val="00F13915"/>
    <w:rsid w:val="00F13994"/>
    <w:rsid w:val="00F13CDC"/>
    <w:rsid w:val="00F13D0F"/>
    <w:rsid w:val="00F13FB9"/>
    <w:rsid w:val="00F141F4"/>
    <w:rsid w:val="00F14515"/>
    <w:rsid w:val="00F15AE3"/>
    <w:rsid w:val="00F15F70"/>
    <w:rsid w:val="00F1671D"/>
    <w:rsid w:val="00F169F3"/>
    <w:rsid w:val="00F17055"/>
    <w:rsid w:val="00F1710D"/>
    <w:rsid w:val="00F174CA"/>
    <w:rsid w:val="00F17760"/>
    <w:rsid w:val="00F17CEB"/>
    <w:rsid w:val="00F20809"/>
    <w:rsid w:val="00F2185A"/>
    <w:rsid w:val="00F220D5"/>
    <w:rsid w:val="00F2220D"/>
    <w:rsid w:val="00F227EC"/>
    <w:rsid w:val="00F22A60"/>
    <w:rsid w:val="00F22F3C"/>
    <w:rsid w:val="00F23094"/>
    <w:rsid w:val="00F231A8"/>
    <w:rsid w:val="00F23C5D"/>
    <w:rsid w:val="00F24218"/>
    <w:rsid w:val="00F2426B"/>
    <w:rsid w:val="00F2486D"/>
    <w:rsid w:val="00F24DD4"/>
    <w:rsid w:val="00F262ED"/>
    <w:rsid w:val="00F26AE9"/>
    <w:rsid w:val="00F274FB"/>
    <w:rsid w:val="00F305BD"/>
    <w:rsid w:val="00F30751"/>
    <w:rsid w:val="00F3082C"/>
    <w:rsid w:val="00F308D2"/>
    <w:rsid w:val="00F30966"/>
    <w:rsid w:val="00F32188"/>
    <w:rsid w:val="00F333A5"/>
    <w:rsid w:val="00F33C3F"/>
    <w:rsid w:val="00F34937"/>
    <w:rsid w:val="00F359ED"/>
    <w:rsid w:val="00F35AE1"/>
    <w:rsid w:val="00F36040"/>
    <w:rsid w:val="00F36127"/>
    <w:rsid w:val="00F36CA7"/>
    <w:rsid w:val="00F36D9A"/>
    <w:rsid w:val="00F37017"/>
    <w:rsid w:val="00F37331"/>
    <w:rsid w:val="00F3776A"/>
    <w:rsid w:val="00F37939"/>
    <w:rsid w:val="00F37F99"/>
    <w:rsid w:val="00F40457"/>
    <w:rsid w:val="00F41103"/>
    <w:rsid w:val="00F41761"/>
    <w:rsid w:val="00F422C8"/>
    <w:rsid w:val="00F422CD"/>
    <w:rsid w:val="00F4288C"/>
    <w:rsid w:val="00F42B69"/>
    <w:rsid w:val="00F42BB1"/>
    <w:rsid w:val="00F42CAE"/>
    <w:rsid w:val="00F433EE"/>
    <w:rsid w:val="00F43570"/>
    <w:rsid w:val="00F4397F"/>
    <w:rsid w:val="00F439B7"/>
    <w:rsid w:val="00F447FE"/>
    <w:rsid w:val="00F45298"/>
    <w:rsid w:val="00F45378"/>
    <w:rsid w:val="00F45382"/>
    <w:rsid w:val="00F45852"/>
    <w:rsid w:val="00F459F5"/>
    <w:rsid w:val="00F45E39"/>
    <w:rsid w:val="00F45F02"/>
    <w:rsid w:val="00F46326"/>
    <w:rsid w:val="00F46558"/>
    <w:rsid w:val="00F46840"/>
    <w:rsid w:val="00F476E9"/>
    <w:rsid w:val="00F47E98"/>
    <w:rsid w:val="00F50007"/>
    <w:rsid w:val="00F5014A"/>
    <w:rsid w:val="00F504F1"/>
    <w:rsid w:val="00F509AB"/>
    <w:rsid w:val="00F50A1F"/>
    <w:rsid w:val="00F512E0"/>
    <w:rsid w:val="00F51A19"/>
    <w:rsid w:val="00F51F1C"/>
    <w:rsid w:val="00F521A1"/>
    <w:rsid w:val="00F52446"/>
    <w:rsid w:val="00F527A1"/>
    <w:rsid w:val="00F52978"/>
    <w:rsid w:val="00F53686"/>
    <w:rsid w:val="00F5449B"/>
    <w:rsid w:val="00F5450E"/>
    <w:rsid w:val="00F5463B"/>
    <w:rsid w:val="00F54B2E"/>
    <w:rsid w:val="00F54B35"/>
    <w:rsid w:val="00F54F95"/>
    <w:rsid w:val="00F550CA"/>
    <w:rsid w:val="00F55113"/>
    <w:rsid w:val="00F56CCB"/>
    <w:rsid w:val="00F56F7A"/>
    <w:rsid w:val="00F573B4"/>
    <w:rsid w:val="00F604D5"/>
    <w:rsid w:val="00F60565"/>
    <w:rsid w:val="00F60B97"/>
    <w:rsid w:val="00F60C8C"/>
    <w:rsid w:val="00F60D66"/>
    <w:rsid w:val="00F616D7"/>
    <w:rsid w:val="00F6178E"/>
    <w:rsid w:val="00F61CA3"/>
    <w:rsid w:val="00F61F8B"/>
    <w:rsid w:val="00F626F9"/>
    <w:rsid w:val="00F62A70"/>
    <w:rsid w:val="00F62AA6"/>
    <w:rsid w:val="00F62D26"/>
    <w:rsid w:val="00F6320B"/>
    <w:rsid w:val="00F637B1"/>
    <w:rsid w:val="00F63AFD"/>
    <w:rsid w:val="00F64098"/>
    <w:rsid w:val="00F647CD"/>
    <w:rsid w:val="00F6491A"/>
    <w:rsid w:val="00F64AEC"/>
    <w:rsid w:val="00F64D54"/>
    <w:rsid w:val="00F65011"/>
    <w:rsid w:val="00F65089"/>
    <w:rsid w:val="00F652AB"/>
    <w:rsid w:val="00F653FF"/>
    <w:rsid w:val="00F6553C"/>
    <w:rsid w:val="00F657F0"/>
    <w:rsid w:val="00F65C8E"/>
    <w:rsid w:val="00F66942"/>
    <w:rsid w:val="00F66B60"/>
    <w:rsid w:val="00F66F38"/>
    <w:rsid w:val="00F672D0"/>
    <w:rsid w:val="00F67CA5"/>
    <w:rsid w:val="00F67CB4"/>
    <w:rsid w:val="00F70299"/>
    <w:rsid w:val="00F7068F"/>
    <w:rsid w:val="00F70D72"/>
    <w:rsid w:val="00F70F00"/>
    <w:rsid w:val="00F70F6E"/>
    <w:rsid w:val="00F711A7"/>
    <w:rsid w:val="00F71540"/>
    <w:rsid w:val="00F71E85"/>
    <w:rsid w:val="00F71FA9"/>
    <w:rsid w:val="00F721B5"/>
    <w:rsid w:val="00F72B5E"/>
    <w:rsid w:val="00F73B3A"/>
    <w:rsid w:val="00F73C9B"/>
    <w:rsid w:val="00F73DFF"/>
    <w:rsid w:val="00F74EEB"/>
    <w:rsid w:val="00F753AF"/>
    <w:rsid w:val="00F75E76"/>
    <w:rsid w:val="00F76251"/>
    <w:rsid w:val="00F7660A"/>
    <w:rsid w:val="00F76913"/>
    <w:rsid w:val="00F76993"/>
    <w:rsid w:val="00F76F21"/>
    <w:rsid w:val="00F7718D"/>
    <w:rsid w:val="00F77233"/>
    <w:rsid w:val="00F77409"/>
    <w:rsid w:val="00F77489"/>
    <w:rsid w:val="00F77552"/>
    <w:rsid w:val="00F77A44"/>
    <w:rsid w:val="00F77DD1"/>
    <w:rsid w:val="00F77F5C"/>
    <w:rsid w:val="00F80498"/>
    <w:rsid w:val="00F804AB"/>
    <w:rsid w:val="00F8095A"/>
    <w:rsid w:val="00F8110D"/>
    <w:rsid w:val="00F81332"/>
    <w:rsid w:val="00F816F5"/>
    <w:rsid w:val="00F81766"/>
    <w:rsid w:val="00F823A4"/>
    <w:rsid w:val="00F8278B"/>
    <w:rsid w:val="00F83310"/>
    <w:rsid w:val="00F83436"/>
    <w:rsid w:val="00F839BB"/>
    <w:rsid w:val="00F83F0C"/>
    <w:rsid w:val="00F84CC7"/>
    <w:rsid w:val="00F86B45"/>
    <w:rsid w:val="00F86BB2"/>
    <w:rsid w:val="00F871BF"/>
    <w:rsid w:val="00F87669"/>
    <w:rsid w:val="00F9012B"/>
    <w:rsid w:val="00F909ED"/>
    <w:rsid w:val="00F90B31"/>
    <w:rsid w:val="00F90EED"/>
    <w:rsid w:val="00F9196E"/>
    <w:rsid w:val="00F91F0F"/>
    <w:rsid w:val="00F920D5"/>
    <w:rsid w:val="00F92DE1"/>
    <w:rsid w:val="00F9323D"/>
    <w:rsid w:val="00F93693"/>
    <w:rsid w:val="00F9391C"/>
    <w:rsid w:val="00F93B69"/>
    <w:rsid w:val="00F93BD2"/>
    <w:rsid w:val="00F93CB9"/>
    <w:rsid w:val="00F9401F"/>
    <w:rsid w:val="00F94475"/>
    <w:rsid w:val="00F94D37"/>
    <w:rsid w:val="00F952BB"/>
    <w:rsid w:val="00F953C0"/>
    <w:rsid w:val="00F9580D"/>
    <w:rsid w:val="00F969B3"/>
    <w:rsid w:val="00F96CF7"/>
    <w:rsid w:val="00F971CE"/>
    <w:rsid w:val="00F972CA"/>
    <w:rsid w:val="00F976C4"/>
    <w:rsid w:val="00F97714"/>
    <w:rsid w:val="00F97D61"/>
    <w:rsid w:val="00F97E7A"/>
    <w:rsid w:val="00FA00EA"/>
    <w:rsid w:val="00FA03FE"/>
    <w:rsid w:val="00FA0725"/>
    <w:rsid w:val="00FA0EB9"/>
    <w:rsid w:val="00FA0FDD"/>
    <w:rsid w:val="00FA1D18"/>
    <w:rsid w:val="00FA2172"/>
    <w:rsid w:val="00FA21FB"/>
    <w:rsid w:val="00FA37B7"/>
    <w:rsid w:val="00FA39D8"/>
    <w:rsid w:val="00FA4082"/>
    <w:rsid w:val="00FA456C"/>
    <w:rsid w:val="00FA45EC"/>
    <w:rsid w:val="00FA4902"/>
    <w:rsid w:val="00FA4B37"/>
    <w:rsid w:val="00FA4B68"/>
    <w:rsid w:val="00FA4FDE"/>
    <w:rsid w:val="00FA5ABA"/>
    <w:rsid w:val="00FA5C40"/>
    <w:rsid w:val="00FA6CF7"/>
    <w:rsid w:val="00FA6E06"/>
    <w:rsid w:val="00FA720A"/>
    <w:rsid w:val="00FA7C29"/>
    <w:rsid w:val="00FB04C2"/>
    <w:rsid w:val="00FB0BDB"/>
    <w:rsid w:val="00FB12A7"/>
    <w:rsid w:val="00FB1949"/>
    <w:rsid w:val="00FB1BC9"/>
    <w:rsid w:val="00FB1F2C"/>
    <w:rsid w:val="00FB2D9F"/>
    <w:rsid w:val="00FB33EF"/>
    <w:rsid w:val="00FB3DC6"/>
    <w:rsid w:val="00FB3E48"/>
    <w:rsid w:val="00FB45F4"/>
    <w:rsid w:val="00FB471D"/>
    <w:rsid w:val="00FB4810"/>
    <w:rsid w:val="00FB4816"/>
    <w:rsid w:val="00FB4DDA"/>
    <w:rsid w:val="00FB5256"/>
    <w:rsid w:val="00FB52F1"/>
    <w:rsid w:val="00FB54BC"/>
    <w:rsid w:val="00FB54EF"/>
    <w:rsid w:val="00FB54F0"/>
    <w:rsid w:val="00FB5DA8"/>
    <w:rsid w:val="00FB7081"/>
    <w:rsid w:val="00FB70BE"/>
    <w:rsid w:val="00FB7897"/>
    <w:rsid w:val="00FC00D2"/>
    <w:rsid w:val="00FC022D"/>
    <w:rsid w:val="00FC048A"/>
    <w:rsid w:val="00FC0BAF"/>
    <w:rsid w:val="00FC12BF"/>
    <w:rsid w:val="00FC1611"/>
    <w:rsid w:val="00FC1C37"/>
    <w:rsid w:val="00FC2B50"/>
    <w:rsid w:val="00FC3367"/>
    <w:rsid w:val="00FC3C40"/>
    <w:rsid w:val="00FC40DF"/>
    <w:rsid w:val="00FC4EC9"/>
    <w:rsid w:val="00FC5D70"/>
    <w:rsid w:val="00FC62FA"/>
    <w:rsid w:val="00FC6350"/>
    <w:rsid w:val="00FC66C4"/>
    <w:rsid w:val="00FC6989"/>
    <w:rsid w:val="00FC7311"/>
    <w:rsid w:val="00FC74FA"/>
    <w:rsid w:val="00FC78D6"/>
    <w:rsid w:val="00FC7C62"/>
    <w:rsid w:val="00FC7EAE"/>
    <w:rsid w:val="00FD202E"/>
    <w:rsid w:val="00FD244A"/>
    <w:rsid w:val="00FD27AC"/>
    <w:rsid w:val="00FD2B3F"/>
    <w:rsid w:val="00FD2DC4"/>
    <w:rsid w:val="00FD2E31"/>
    <w:rsid w:val="00FD2F23"/>
    <w:rsid w:val="00FD3504"/>
    <w:rsid w:val="00FD43C1"/>
    <w:rsid w:val="00FD45AD"/>
    <w:rsid w:val="00FD4AAE"/>
    <w:rsid w:val="00FD55C4"/>
    <w:rsid w:val="00FD67DA"/>
    <w:rsid w:val="00FD6CE3"/>
    <w:rsid w:val="00FD701D"/>
    <w:rsid w:val="00FD7708"/>
    <w:rsid w:val="00FE08CF"/>
    <w:rsid w:val="00FE0BAE"/>
    <w:rsid w:val="00FE0CCB"/>
    <w:rsid w:val="00FE0DF7"/>
    <w:rsid w:val="00FE0E6F"/>
    <w:rsid w:val="00FE1139"/>
    <w:rsid w:val="00FE298F"/>
    <w:rsid w:val="00FE2A56"/>
    <w:rsid w:val="00FE2AB9"/>
    <w:rsid w:val="00FE2C33"/>
    <w:rsid w:val="00FE2C40"/>
    <w:rsid w:val="00FE3380"/>
    <w:rsid w:val="00FE34D1"/>
    <w:rsid w:val="00FE34FF"/>
    <w:rsid w:val="00FE3700"/>
    <w:rsid w:val="00FE37EA"/>
    <w:rsid w:val="00FE3D07"/>
    <w:rsid w:val="00FE40A0"/>
    <w:rsid w:val="00FE42C7"/>
    <w:rsid w:val="00FE462E"/>
    <w:rsid w:val="00FE4EF4"/>
    <w:rsid w:val="00FE5030"/>
    <w:rsid w:val="00FE5681"/>
    <w:rsid w:val="00FE5DBA"/>
    <w:rsid w:val="00FE69C9"/>
    <w:rsid w:val="00FE6FAC"/>
    <w:rsid w:val="00FE71F4"/>
    <w:rsid w:val="00FE744B"/>
    <w:rsid w:val="00FE75D0"/>
    <w:rsid w:val="00FE76A7"/>
    <w:rsid w:val="00FE78D8"/>
    <w:rsid w:val="00FE7B00"/>
    <w:rsid w:val="00FE7F16"/>
    <w:rsid w:val="00FF04D2"/>
    <w:rsid w:val="00FF06D4"/>
    <w:rsid w:val="00FF0B35"/>
    <w:rsid w:val="00FF0F94"/>
    <w:rsid w:val="00FF171E"/>
    <w:rsid w:val="00FF20FB"/>
    <w:rsid w:val="00FF2949"/>
    <w:rsid w:val="00FF2EFD"/>
    <w:rsid w:val="00FF32CF"/>
    <w:rsid w:val="00FF350A"/>
    <w:rsid w:val="00FF37A1"/>
    <w:rsid w:val="00FF3B90"/>
    <w:rsid w:val="00FF4668"/>
    <w:rsid w:val="00FF4D6C"/>
    <w:rsid w:val="00FF4E64"/>
    <w:rsid w:val="00FF53EC"/>
    <w:rsid w:val="00FF5895"/>
    <w:rsid w:val="00FF65D6"/>
    <w:rsid w:val="00FF6611"/>
    <w:rsid w:val="00FF6CDA"/>
    <w:rsid w:val="00FF6D35"/>
    <w:rsid w:val="00FF76F5"/>
    <w:rsid w:val="00FF7E05"/>
    <w:rsid w:val="04FD0BB4"/>
    <w:rsid w:val="05CCB126"/>
    <w:rsid w:val="08B97B69"/>
    <w:rsid w:val="0EF5BBE8"/>
    <w:rsid w:val="118991C7"/>
    <w:rsid w:val="11C71E3E"/>
    <w:rsid w:val="12E6DCD1"/>
    <w:rsid w:val="163E450A"/>
    <w:rsid w:val="1AFCFE0F"/>
    <w:rsid w:val="1F2571C7"/>
    <w:rsid w:val="2332623C"/>
    <w:rsid w:val="26960EC1"/>
    <w:rsid w:val="2CE7F29E"/>
    <w:rsid w:val="2D9566BB"/>
    <w:rsid w:val="2F0ECA3B"/>
    <w:rsid w:val="2FC1F69F"/>
    <w:rsid w:val="2FCC56F2"/>
    <w:rsid w:val="2FF1D0C8"/>
    <w:rsid w:val="31B5DA69"/>
    <w:rsid w:val="31E3F8CD"/>
    <w:rsid w:val="34FCBDC4"/>
    <w:rsid w:val="35BDB408"/>
    <w:rsid w:val="38D03468"/>
    <w:rsid w:val="39623037"/>
    <w:rsid w:val="3DEFAAD6"/>
    <w:rsid w:val="414295AB"/>
    <w:rsid w:val="41E3F6D8"/>
    <w:rsid w:val="442ACBA1"/>
    <w:rsid w:val="448BA2DA"/>
    <w:rsid w:val="4800142B"/>
    <w:rsid w:val="4811E7C9"/>
    <w:rsid w:val="48240A54"/>
    <w:rsid w:val="48D04693"/>
    <w:rsid w:val="48E502EA"/>
    <w:rsid w:val="4A378FF6"/>
    <w:rsid w:val="50D0DEAE"/>
    <w:rsid w:val="52E677AC"/>
    <w:rsid w:val="5680593D"/>
    <w:rsid w:val="5F96699B"/>
    <w:rsid w:val="60F524D8"/>
    <w:rsid w:val="635FC7DD"/>
    <w:rsid w:val="63935151"/>
    <w:rsid w:val="67A98C0E"/>
    <w:rsid w:val="6AC0F4EC"/>
    <w:rsid w:val="6DD59E83"/>
    <w:rsid w:val="6E1F4345"/>
    <w:rsid w:val="6E9419C2"/>
    <w:rsid w:val="784B440B"/>
    <w:rsid w:val="78F14FF0"/>
    <w:rsid w:val="7B670E75"/>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0EA60D"/>
  <w15:docId w15:val="{540AD530-72B9-4F76-86FD-E679B2E772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List2"/>
    <w:qFormat/>
    <w:rPr>
      <w:lang w:val="en-GB"/>
    </w:rPr>
  </w:style>
  <w:style w:type="paragraph" w:styleId="Heading1">
    <w:name w:val="heading 1"/>
    <w:basedOn w:val="Normal"/>
    <w:next w:val="Normal"/>
    <w:link w:val="Heading1Char"/>
    <w:uiPriority w:val="9"/>
    <w:qFormat/>
    <w:rsid w:val="00A0542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0542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270C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pPr>
      <w:keepNext/>
      <w:keepLines/>
      <w:spacing w:before="220" w:after="40"/>
      <w:outlineLvl w:val="4"/>
    </w:pPr>
    <w:rPr>
      <w:b/>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character" w:styleId="LineNumber">
    <w:name w:val="line number"/>
    <w:basedOn w:val="DefaultParagraphFont"/>
    <w:uiPriority w:val="99"/>
    <w:semiHidden/>
    <w:unhideWhenUsed/>
    <w:rsid w:val="005C3261"/>
  </w:style>
  <w:style w:type="paragraph" w:styleId="Header">
    <w:name w:val="header"/>
    <w:basedOn w:val="Normal"/>
    <w:link w:val="HeaderChar"/>
    <w:uiPriority w:val="99"/>
    <w:unhideWhenUsed/>
    <w:rsid w:val="005C3261"/>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3261"/>
  </w:style>
  <w:style w:type="paragraph" w:styleId="Footer">
    <w:name w:val="footer"/>
    <w:basedOn w:val="Normal"/>
    <w:link w:val="FooterChar"/>
    <w:uiPriority w:val="99"/>
    <w:unhideWhenUsed/>
    <w:rsid w:val="005C3261"/>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3261"/>
  </w:style>
  <w:style w:type="character" w:styleId="Hyperlink">
    <w:name w:val="Hyperlink"/>
    <w:basedOn w:val="DefaultParagraphFont"/>
    <w:uiPriority w:val="99"/>
    <w:unhideWhenUsed/>
    <w:rsid w:val="00735FF9"/>
    <w:rPr>
      <w:color w:val="0563C1" w:themeColor="hyperlink"/>
      <w:u w:val="single"/>
    </w:rPr>
  </w:style>
  <w:style w:type="character" w:styleId="UnresolvedMention">
    <w:name w:val="Unresolved Mention"/>
    <w:basedOn w:val="DefaultParagraphFont"/>
    <w:uiPriority w:val="99"/>
    <w:unhideWhenUsed/>
    <w:rsid w:val="00735FF9"/>
    <w:rPr>
      <w:color w:val="605E5C"/>
      <w:shd w:val="clear" w:color="auto" w:fill="E1DFDD"/>
    </w:rPr>
  </w:style>
  <w:style w:type="character" w:styleId="CommentReference">
    <w:name w:val="annotation reference"/>
    <w:basedOn w:val="DefaultParagraphFont"/>
    <w:uiPriority w:val="99"/>
    <w:semiHidden/>
    <w:unhideWhenUsed/>
    <w:rsid w:val="00735FF9"/>
    <w:rPr>
      <w:sz w:val="16"/>
      <w:szCs w:val="16"/>
    </w:rPr>
  </w:style>
  <w:style w:type="paragraph" w:styleId="CommentText">
    <w:name w:val="annotation text"/>
    <w:basedOn w:val="ListNumber"/>
    <w:link w:val="CommentTextChar"/>
    <w:uiPriority w:val="99"/>
    <w:unhideWhenUsed/>
    <w:rsid w:val="00735FF9"/>
    <w:pPr>
      <w:spacing w:line="240" w:lineRule="auto"/>
    </w:pPr>
    <w:rPr>
      <w:sz w:val="20"/>
      <w:szCs w:val="20"/>
    </w:rPr>
  </w:style>
  <w:style w:type="character" w:customStyle="1" w:styleId="CommentTextChar">
    <w:name w:val="Comment Text Char"/>
    <w:basedOn w:val="DefaultParagraphFont"/>
    <w:link w:val="CommentText"/>
    <w:uiPriority w:val="99"/>
    <w:rsid w:val="00F643E9"/>
    <w:rPr>
      <w:sz w:val="20"/>
      <w:szCs w:val="20"/>
    </w:rPr>
  </w:style>
  <w:style w:type="paragraph" w:styleId="CommentSubject">
    <w:name w:val="annotation subject"/>
    <w:basedOn w:val="CommentText"/>
    <w:next w:val="CommentText"/>
    <w:link w:val="CommentSubjectChar"/>
    <w:uiPriority w:val="99"/>
    <w:semiHidden/>
    <w:unhideWhenUsed/>
    <w:rsid w:val="00735FF9"/>
    <w:pPr>
      <w:tabs>
        <w:tab w:val="clear" w:pos="720"/>
        <w:tab w:val="num" w:pos="360"/>
      </w:tabs>
      <w:ind w:left="360" w:hanging="360"/>
    </w:pPr>
    <w:rPr>
      <w:b/>
      <w:bCs/>
    </w:rPr>
  </w:style>
  <w:style w:type="character" w:customStyle="1" w:styleId="CommentSubjectChar">
    <w:name w:val="Comment Subject Char"/>
    <w:basedOn w:val="CommentTextChar"/>
    <w:link w:val="CommentSubject"/>
    <w:uiPriority w:val="99"/>
    <w:semiHidden/>
    <w:rsid w:val="00735FF9"/>
    <w:rPr>
      <w:b/>
      <w:bCs/>
      <w:sz w:val="20"/>
      <w:szCs w:val="20"/>
    </w:rPr>
  </w:style>
  <w:style w:type="paragraph" w:styleId="NormalWeb">
    <w:name w:val="Normal (Web)"/>
    <w:basedOn w:val="Normal"/>
    <w:uiPriority w:val="99"/>
    <w:unhideWhenUsed/>
    <w:rsid w:val="00223527"/>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23527"/>
    <w:rPr>
      <w:b/>
      <w:bCs/>
    </w:rPr>
  </w:style>
  <w:style w:type="paragraph" w:customStyle="1" w:styleId="minusjhf">
    <w:name w:val="minus_jhf"/>
    <w:basedOn w:val="Normal"/>
    <w:rsid w:val="0022352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inusder">
    <w:name w:val="minus_der"/>
    <w:basedOn w:val="Normal"/>
    <w:rsid w:val="0022352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A0542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05427"/>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A05427"/>
    <w:pPr>
      <w:outlineLvl w:val="9"/>
    </w:pPr>
  </w:style>
  <w:style w:type="paragraph" w:styleId="TOC1">
    <w:name w:val="toc 1"/>
    <w:basedOn w:val="Normal"/>
    <w:next w:val="Normal"/>
    <w:autoRedefine/>
    <w:uiPriority w:val="39"/>
    <w:unhideWhenUsed/>
    <w:rsid w:val="00C0562E"/>
    <w:pPr>
      <w:tabs>
        <w:tab w:val="left" w:pos="440"/>
        <w:tab w:val="right" w:pos="9016"/>
      </w:tabs>
      <w:spacing w:after="100"/>
    </w:pPr>
  </w:style>
  <w:style w:type="paragraph" w:styleId="TOC2">
    <w:name w:val="toc 2"/>
    <w:basedOn w:val="Normal"/>
    <w:next w:val="Normal"/>
    <w:autoRedefine/>
    <w:uiPriority w:val="39"/>
    <w:unhideWhenUsed/>
    <w:rsid w:val="004C3EAB"/>
    <w:pPr>
      <w:tabs>
        <w:tab w:val="left" w:pos="880"/>
        <w:tab w:val="right" w:pos="9016"/>
      </w:tabs>
      <w:spacing w:after="100" w:line="360" w:lineRule="auto"/>
      <w:ind w:left="220"/>
    </w:pPr>
  </w:style>
  <w:style w:type="paragraph" w:styleId="Revision">
    <w:name w:val="Revision"/>
    <w:hidden/>
    <w:uiPriority w:val="99"/>
    <w:semiHidden/>
    <w:rsid w:val="00551AA3"/>
    <w:pPr>
      <w:spacing w:after="0" w:line="240" w:lineRule="auto"/>
    </w:pPr>
  </w:style>
  <w:style w:type="table" w:styleId="TableGrid">
    <w:name w:val="Table Grid"/>
    <w:basedOn w:val="TableNormal"/>
    <w:uiPriority w:val="39"/>
    <w:rsid w:val="003133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er">
    <w:name w:val="TableHeader"/>
    <w:basedOn w:val="Normal"/>
    <w:rsid w:val="004D620B"/>
    <w:pPr>
      <w:spacing w:before="120" w:after="0" w:line="240" w:lineRule="auto"/>
    </w:pPr>
    <w:rPr>
      <w:rFonts w:ascii="Times New Roman" w:eastAsia="Times New Roman" w:hAnsi="Times New Roman" w:cs="Times New Roman"/>
      <w:b/>
      <w:sz w:val="24"/>
      <w:szCs w:val="20"/>
    </w:rPr>
  </w:style>
  <w:style w:type="paragraph" w:customStyle="1" w:styleId="TableSubHead">
    <w:name w:val="TableSubHead"/>
    <w:basedOn w:val="TableHeader"/>
    <w:rsid w:val="004D620B"/>
  </w:style>
  <w:style w:type="character" w:styleId="FollowedHyperlink">
    <w:name w:val="FollowedHyperlink"/>
    <w:basedOn w:val="DefaultParagraphFont"/>
    <w:uiPriority w:val="99"/>
    <w:semiHidden/>
    <w:unhideWhenUsed/>
    <w:rsid w:val="004D620B"/>
    <w:rPr>
      <w:color w:val="954F72" w:themeColor="followedHyperlink"/>
      <w:u w:val="single"/>
    </w:rPr>
  </w:style>
  <w:style w:type="character" w:customStyle="1" w:styleId="Heading3Char">
    <w:name w:val="Heading 3 Char"/>
    <w:basedOn w:val="DefaultParagraphFont"/>
    <w:link w:val="Heading3"/>
    <w:uiPriority w:val="9"/>
    <w:rsid w:val="005270CB"/>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C47030"/>
    <w:pPr>
      <w:ind w:left="720"/>
      <w:contextualSpacing/>
    </w:pPr>
  </w:style>
  <w:style w:type="paragraph" w:styleId="TOC3">
    <w:name w:val="toc 3"/>
    <w:basedOn w:val="Normal"/>
    <w:next w:val="Normal"/>
    <w:autoRedefine/>
    <w:uiPriority w:val="39"/>
    <w:unhideWhenUsed/>
    <w:rsid w:val="003128B2"/>
    <w:pPr>
      <w:spacing w:after="100"/>
      <w:ind w:left="440"/>
    </w:pPr>
  </w:style>
  <w:style w:type="table" w:styleId="GridTable4-Accent3">
    <w:name w:val="Grid Table 4 Accent 3"/>
    <w:basedOn w:val="TableNormal"/>
    <w:uiPriority w:val="49"/>
    <w:rsid w:val="00E039DA"/>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identifier">
    <w:name w:val="identifier"/>
    <w:basedOn w:val="DefaultParagraphFont"/>
    <w:rsid w:val="0011244E"/>
  </w:style>
  <w:style w:type="character" w:customStyle="1" w:styleId="id-label">
    <w:name w:val="id-label"/>
    <w:basedOn w:val="DefaultParagraphFont"/>
    <w:rsid w:val="0011244E"/>
  </w:style>
  <w:style w:type="character" w:styleId="Mention">
    <w:name w:val="Mention"/>
    <w:basedOn w:val="DefaultParagraphFont"/>
    <w:uiPriority w:val="99"/>
    <w:unhideWhenUsed/>
    <w:rsid w:val="00227EE1"/>
    <w:rPr>
      <w:color w:val="2B579A"/>
      <w:shd w:val="clear" w:color="auto" w:fill="E1DFDD"/>
    </w:rPr>
  </w:style>
  <w:style w:type="paragraph" w:customStyle="1" w:styleId="EndNoteBibliographyTitle">
    <w:name w:val="EndNote Bibliography Title"/>
    <w:basedOn w:val="Normal"/>
    <w:link w:val="EndNoteBibliographyTitleChar"/>
    <w:rsid w:val="00CE7061"/>
    <w:pPr>
      <w:spacing w:after="0"/>
      <w:jc w:val="center"/>
    </w:pPr>
    <w:rPr>
      <w:noProof/>
    </w:rPr>
  </w:style>
  <w:style w:type="character" w:customStyle="1" w:styleId="EndNoteBibliographyTitleChar">
    <w:name w:val="EndNote Bibliography Title Char"/>
    <w:basedOn w:val="DefaultParagraphFont"/>
    <w:link w:val="EndNoteBibliographyTitle"/>
    <w:rsid w:val="00CE7061"/>
    <w:rPr>
      <w:noProof/>
      <w:lang w:val="en-GB"/>
    </w:rPr>
  </w:style>
  <w:style w:type="paragraph" w:customStyle="1" w:styleId="EndNoteBibliography">
    <w:name w:val="EndNote Bibliography"/>
    <w:basedOn w:val="Normal"/>
    <w:link w:val="EndNoteBibliographyChar"/>
    <w:rsid w:val="00CE7061"/>
    <w:pPr>
      <w:spacing w:line="240" w:lineRule="auto"/>
    </w:pPr>
    <w:rPr>
      <w:noProof/>
    </w:rPr>
  </w:style>
  <w:style w:type="character" w:customStyle="1" w:styleId="EndNoteBibliographyChar">
    <w:name w:val="EndNote Bibliography Char"/>
    <w:basedOn w:val="DefaultParagraphFont"/>
    <w:link w:val="EndNoteBibliography"/>
    <w:rsid w:val="00CE7061"/>
    <w:rPr>
      <w:noProof/>
      <w:lang w:val="en-GB"/>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after="0" w:line="240" w:lineRule="auto"/>
    </w:pPr>
    <w:tblPr>
      <w:tblStyleRowBandSize w:val="1"/>
      <w:tblStyleColBandSize w:val="1"/>
    </w:tblPr>
  </w:style>
  <w:style w:type="table" w:customStyle="1" w:styleId="2">
    <w:name w:val="2"/>
    <w:basedOn w:val="TableNormal"/>
    <w:tblPr>
      <w:tblStyleRowBandSize w:val="1"/>
      <w:tblStyleColBandSize w:val="1"/>
      <w:tblCellMar>
        <w:left w:w="56" w:type="dxa"/>
        <w:right w:w="56" w:type="dxa"/>
      </w:tblCellMar>
    </w:tblPr>
  </w:style>
  <w:style w:type="table" w:customStyle="1" w:styleId="1">
    <w:name w:val="1"/>
    <w:basedOn w:val="TableNormal"/>
    <w:tblPr>
      <w:tblStyleRowBandSize w:val="1"/>
      <w:tblStyleColBandSize w:val="1"/>
      <w:tblCellMar>
        <w:left w:w="56" w:type="dxa"/>
        <w:right w:w="56" w:type="dxa"/>
      </w:tblCellMar>
    </w:tblPr>
  </w:style>
  <w:style w:type="paragraph" w:styleId="ListNumber">
    <w:name w:val="List Number"/>
    <w:basedOn w:val="Normal"/>
    <w:uiPriority w:val="99"/>
    <w:semiHidden/>
    <w:unhideWhenUsed/>
    <w:rsid w:val="00046AE9"/>
    <w:pPr>
      <w:tabs>
        <w:tab w:val="num" w:pos="720"/>
      </w:tabs>
      <w:ind w:left="720" w:hanging="720"/>
      <w:contextualSpacing/>
    </w:pPr>
  </w:style>
  <w:style w:type="paragraph" w:styleId="ListNumber2">
    <w:name w:val="List Number 2"/>
    <w:basedOn w:val="Normal"/>
    <w:uiPriority w:val="99"/>
    <w:unhideWhenUsed/>
    <w:rsid w:val="006B02D1"/>
    <w:pPr>
      <w:tabs>
        <w:tab w:val="num" w:pos="720"/>
      </w:tabs>
      <w:ind w:left="720" w:hanging="720"/>
      <w:contextualSpacing/>
    </w:pPr>
  </w:style>
  <w:style w:type="character" w:customStyle="1" w:styleId="UnresolvedMention1">
    <w:name w:val="Unresolved Mention1"/>
    <w:basedOn w:val="DefaultParagraphFont"/>
    <w:uiPriority w:val="99"/>
    <w:unhideWhenUsed/>
    <w:rsid w:val="006B02D1"/>
    <w:rPr>
      <w:color w:val="605E5C"/>
      <w:shd w:val="clear" w:color="auto" w:fill="E1DFDD"/>
    </w:rPr>
  </w:style>
  <w:style w:type="character" w:customStyle="1" w:styleId="Mention1">
    <w:name w:val="Mention1"/>
    <w:basedOn w:val="DefaultParagraphFont"/>
    <w:uiPriority w:val="99"/>
    <w:unhideWhenUsed/>
    <w:rsid w:val="006B02D1"/>
    <w:rPr>
      <w:color w:val="2B579A"/>
      <w:shd w:val="clear" w:color="auto" w:fill="E1DFDD"/>
    </w:rPr>
  </w:style>
  <w:style w:type="paragraph" w:styleId="BalloonText">
    <w:name w:val="Balloon Text"/>
    <w:basedOn w:val="Normal"/>
    <w:link w:val="BalloonTextChar"/>
    <w:uiPriority w:val="99"/>
    <w:semiHidden/>
    <w:unhideWhenUsed/>
    <w:rsid w:val="006B02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02D1"/>
    <w:rPr>
      <w:rFonts w:ascii="Segoe UI" w:hAnsi="Segoe UI" w:cs="Segoe UI"/>
      <w:sz w:val="18"/>
      <w:szCs w:val="18"/>
    </w:rPr>
  </w:style>
  <w:style w:type="paragraph" w:styleId="Index1">
    <w:name w:val="index 1"/>
    <w:basedOn w:val="Normal"/>
    <w:next w:val="Normal"/>
    <w:autoRedefine/>
    <w:uiPriority w:val="99"/>
    <w:semiHidden/>
    <w:unhideWhenUsed/>
    <w:rsid w:val="00050D54"/>
    <w:pPr>
      <w:spacing w:after="0" w:line="240" w:lineRule="auto"/>
      <w:ind w:left="220" w:hanging="220"/>
    </w:pPr>
  </w:style>
  <w:style w:type="paragraph" w:styleId="List2">
    <w:name w:val="List 2"/>
    <w:basedOn w:val="Normal"/>
    <w:uiPriority w:val="99"/>
    <w:unhideWhenUsed/>
    <w:rsid w:val="00F643E9"/>
    <w:pPr>
      <w:ind w:left="566" w:hanging="283"/>
      <w:contextualSpacing/>
    </w:p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56" w:type="dxa"/>
        <w:right w:w="56" w:type="dxa"/>
      </w:tblCellMar>
    </w:tblPr>
  </w:style>
  <w:style w:type="table" w:customStyle="1" w:styleId="a1">
    <w:basedOn w:val="TableNormal"/>
    <w:tblPr>
      <w:tblStyleRowBandSize w:val="1"/>
      <w:tblStyleColBandSize w:val="1"/>
      <w:tblCellMar>
        <w:left w:w="56" w:type="dxa"/>
        <w:right w:w="56" w:type="dxa"/>
      </w:tblCellMar>
    </w:tblPr>
  </w:style>
  <w:style w:type="character" w:customStyle="1" w:styleId="order">
    <w:name w:val="order"/>
    <w:basedOn w:val="DefaultParagraphFont"/>
    <w:rsid w:val="00875D54"/>
  </w:style>
  <w:style w:type="character" w:customStyle="1" w:styleId="apple-converted-space">
    <w:name w:val="apple-converted-space"/>
    <w:basedOn w:val="DefaultParagraphFont"/>
    <w:rsid w:val="00B23E61"/>
  </w:style>
  <w:style w:type="character" w:customStyle="1" w:styleId="ui-provider">
    <w:name w:val="ui-provider"/>
    <w:basedOn w:val="DefaultParagraphFont"/>
    <w:rsid w:val="00287146"/>
  </w:style>
  <w:style w:type="paragraph" w:customStyle="1" w:styleId="paragraph">
    <w:name w:val="paragraph"/>
    <w:basedOn w:val="Normal"/>
    <w:rsid w:val="00D6483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D64835"/>
  </w:style>
  <w:style w:type="character" w:customStyle="1" w:styleId="eop">
    <w:name w:val="eop"/>
    <w:basedOn w:val="DefaultParagraphFont"/>
    <w:rsid w:val="00D64835"/>
  </w:style>
  <w:style w:type="character" w:customStyle="1" w:styleId="Heading4Char">
    <w:name w:val="Heading 4 Char"/>
    <w:basedOn w:val="DefaultParagraphFont"/>
    <w:link w:val="Heading4"/>
    <w:uiPriority w:val="9"/>
    <w:semiHidden/>
    <w:rsid w:val="00C32AB4"/>
    <w:rPr>
      <w:b/>
      <w:sz w:val="24"/>
      <w:szCs w:val="24"/>
      <w:lang w:val="en-GB"/>
    </w:rPr>
  </w:style>
  <w:style w:type="character" w:customStyle="1" w:styleId="Heading5Char">
    <w:name w:val="Heading 5 Char"/>
    <w:basedOn w:val="DefaultParagraphFont"/>
    <w:link w:val="Heading5"/>
    <w:uiPriority w:val="9"/>
    <w:semiHidden/>
    <w:rsid w:val="00C32AB4"/>
    <w:rPr>
      <w:b/>
      <w:lang w:val="en-GB"/>
    </w:rPr>
  </w:style>
  <w:style w:type="character" w:customStyle="1" w:styleId="Heading6Char">
    <w:name w:val="Heading 6 Char"/>
    <w:basedOn w:val="DefaultParagraphFont"/>
    <w:link w:val="Heading6"/>
    <w:uiPriority w:val="9"/>
    <w:semiHidden/>
    <w:rsid w:val="00C32AB4"/>
    <w:rPr>
      <w:b/>
      <w:sz w:val="20"/>
      <w:szCs w:val="20"/>
      <w:lang w:val="en-GB"/>
    </w:rPr>
  </w:style>
  <w:style w:type="character" w:customStyle="1" w:styleId="TitleChar">
    <w:name w:val="Title Char"/>
    <w:basedOn w:val="DefaultParagraphFont"/>
    <w:link w:val="Title"/>
    <w:uiPriority w:val="10"/>
    <w:rsid w:val="00C32AB4"/>
    <w:rPr>
      <w:b/>
      <w:sz w:val="72"/>
      <w:szCs w:val="72"/>
      <w:lang w:val="en-GB"/>
    </w:rPr>
  </w:style>
  <w:style w:type="character" w:customStyle="1" w:styleId="SubtitleChar">
    <w:name w:val="Subtitle Char"/>
    <w:basedOn w:val="DefaultParagraphFont"/>
    <w:link w:val="Subtitle"/>
    <w:uiPriority w:val="11"/>
    <w:rsid w:val="00C32AB4"/>
    <w:rPr>
      <w:rFonts w:ascii="Georgia" w:eastAsia="Georgia" w:hAnsi="Georgia" w:cs="Georgia"/>
      <w:i/>
      <w:color w:val="666666"/>
      <w:sz w:val="48"/>
      <w:szCs w:val="48"/>
      <w:lang w:val="en-GB"/>
    </w:rPr>
  </w:style>
  <w:style w:type="paragraph" w:styleId="NoSpacing">
    <w:name w:val="No Spacing"/>
    <w:uiPriority w:val="1"/>
    <w:qFormat/>
    <w:rsid w:val="006900DB"/>
    <w:pPr>
      <w:spacing w:after="0" w:line="240" w:lineRule="auto"/>
    </w:pPr>
    <w:rPr>
      <w:lang w:val="en-GB"/>
    </w:rPr>
  </w:style>
  <w:style w:type="character" w:customStyle="1" w:styleId="wixui-rich-texttext">
    <w:name w:val="wixui-rich-text__text"/>
    <w:basedOn w:val="DefaultParagraphFont"/>
    <w:rsid w:val="003C455E"/>
  </w:style>
  <w:style w:type="paragraph" w:customStyle="1" w:styleId="TableBody">
    <w:name w:val="TableBody"/>
    <w:basedOn w:val="Normal"/>
    <w:rsid w:val="006B48FA"/>
    <w:pPr>
      <w:spacing w:after="0" w:line="240" w:lineRule="auto"/>
    </w:pPr>
    <w:rPr>
      <w:rFonts w:ascii="Times New Roman" w:hAnsi="Times New Roman" w:cs="Times New Roman"/>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71129">
      <w:bodyDiv w:val="1"/>
      <w:marLeft w:val="0"/>
      <w:marRight w:val="0"/>
      <w:marTop w:val="0"/>
      <w:marBottom w:val="0"/>
      <w:divBdr>
        <w:top w:val="none" w:sz="0" w:space="0" w:color="auto"/>
        <w:left w:val="none" w:sz="0" w:space="0" w:color="auto"/>
        <w:bottom w:val="none" w:sz="0" w:space="0" w:color="auto"/>
        <w:right w:val="none" w:sz="0" w:space="0" w:color="auto"/>
      </w:divBdr>
    </w:div>
    <w:div w:id="95444651">
      <w:bodyDiv w:val="1"/>
      <w:marLeft w:val="0"/>
      <w:marRight w:val="0"/>
      <w:marTop w:val="0"/>
      <w:marBottom w:val="0"/>
      <w:divBdr>
        <w:top w:val="none" w:sz="0" w:space="0" w:color="auto"/>
        <w:left w:val="none" w:sz="0" w:space="0" w:color="auto"/>
        <w:bottom w:val="none" w:sz="0" w:space="0" w:color="auto"/>
        <w:right w:val="none" w:sz="0" w:space="0" w:color="auto"/>
      </w:divBdr>
    </w:div>
    <w:div w:id="269356288">
      <w:bodyDiv w:val="1"/>
      <w:marLeft w:val="0"/>
      <w:marRight w:val="0"/>
      <w:marTop w:val="0"/>
      <w:marBottom w:val="0"/>
      <w:divBdr>
        <w:top w:val="none" w:sz="0" w:space="0" w:color="auto"/>
        <w:left w:val="none" w:sz="0" w:space="0" w:color="auto"/>
        <w:bottom w:val="none" w:sz="0" w:space="0" w:color="auto"/>
        <w:right w:val="none" w:sz="0" w:space="0" w:color="auto"/>
      </w:divBdr>
    </w:div>
    <w:div w:id="446900143">
      <w:bodyDiv w:val="1"/>
      <w:marLeft w:val="0"/>
      <w:marRight w:val="0"/>
      <w:marTop w:val="0"/>
      <w:marBottom w:val="0"/>
      <w:divBdr>
        <w:top w:val="none" w:sz="0" w:space="0" w:color="auto"/>
        <w:left w:val="none" w:sz="0" w:space="0" w:color="auto"/>
        <w:bottom w:val="none" w:sz="0" w:space="0" w:color="auto"/>
        <w:right w:val="none" w:sz="0" w:space="0" w:color="auto"/>
      </w:divBdr>
    </w:div>
    <w:div w:id="616641599">
      <w:bodyDiv w:val="1"/>
      <w:marLeft w:val="0"/>
      <w:marRight w:val="0"/>
      <w:marTop w:val="0"/>
      <w:marBottom w:val="0"/>
      <w:divBdr>
        <w:top w:val="none" w:sz="0" w:space="0" w:color="auto"/>
        <w:left w:val="none" w:sz="0" w:space="0" w:color="auto"/>
        <w:bottom w:val="none" w:sz="0" w:space="0" w:color="auto"/>
        <w:right w:val="none" w:sz="0" w:space="0" w:color="auto"/>
      </w:divBdr>
    </w:div>
    <w:div w:id="729110033">
      <w:bodyDiv w:val="1"/>
      <w:marLeft w:val="0"/>
      <w:marRight w:val="0"/>
      <w:marTop w:val="0"/>
      <w:marBottom w:val="0"/>
      <w:divBdr>
        <w:top w:val="none" w:sz="0" w:space="0" w:color="auto"/>
        <w:left w:val="none" w:sz="0" w:space="0" w:color="auto"/>
        <w:bottom w:val="none" w:sz="0" w:space="0" w:color="auto"/>
        <w:right w:val="none" w:sz="0" w:space="0" w:color="auto"/>
      </w:divBdr>
    </w:div>
    <w:div w:id="836187912">
      <w:bodyDiv w:val="1"/>
      <w:marLeft w:val="0"/>
      <w:marRight w:val="0"/>
      <w:marTop w:val="0"/>
      <w:marBottom w:val="0"/>
      <w:divBdr>
        <w:top w:val="none" w:sz="0" w:space="0" w:color="auto"/>
        <w:left w:val="none" w:sz="0" w:space="0" w:color="auto"/>
        <w:bottom w:val="none" w:sz="0" w:space="0" w:color="auto"/>
        <w:right w:val="none" w:sz="0" w:space="0" w:color="auto"/>
      </w:divBdr>
      <w:divsChild>
        <w:div w:id="16926648">
          <w:marLeft w:val="0"/>
          <w:marRight w:val="0"/>
          <w:marTop w:val="0"/>
          <w:marBottom w:val="0"/>
          <w:divBdr>
            <w:top w:val="none" w:sz="0" w:space="0" w:color="auto"/>
            <w:left w:val="none" w:sz="0" w:space="0" w:color="auto"/>
            <w:bottom w:val="none" w:sz="0" w:space="0" w:color="auto"/>
            <w:right w:val="none" w:sz="0" w:space="0" w:color="auto"/>
          </w:divBdr>
        </w:div>
        <w:div w:id="395400644">
          <w:marLeft w:val="0"/>
          <w:marRight w:val="0"/>
          <w:marTop w:val="0"/>
          <w:marBottom w:val="0"/>
          <w:divBdr>
            <w:top w:val="none" w:sz="0" w:space="0" w:color="auto"/>
            <w:left w:val="none" w:sz="0" w:space="0" w:color="auto"/>
            <w:bottom w:val="none" w:sz="0" w:space="0" w:color="auto"/>
            <w:right w:val="none" w:sz="0" w:space="0" w:color="auto"/>
          </w:divBdr>
        </w:div>
        <w:div w:id="1599366121">
          <w:marLeft w:val="0"/>
          <w:marRight w:val="0"/>
          <w:marTop w:val="0"/>
          <w:marBottom w:val="0"/>
          <w:divBdr>
            <w:top w:val="none" w:sz="0" w:space="0" w:color="auto"/>
            <w:left w:val="none" w:sz="0" w:space="0" w:color="auto"/>
            <w:bottom w:val="none" w:sz="0" w:space="0" w:color="auto"/>
            <w:right w:val="none" w:sz="0" w:space="0" w:color="auto"/>
          </w:divBdr>
        </w:div>
        <w:div w:id="1900744660">
          <w:marLeft w:val="0"/>
          <w:marRight w:val="0"/>
          <w:marTop w:val="0"/>
          <w:marBottom w:val="0"/>
          <w:divBdr>
            <w:top w:val="none" w:sz="0" w:space="0" w:color="auto"/>
            <w:left w:val="none" w:sz="0" w:space="0" w:color="auto"/>
            <w:bottom w:val="none" w:sz="0" w:space="0" w:color="auto"/>
            <w:right w:val="none" w:sz="0" w:space="0" w:color="auto"/>
          </w:divBdr>
        </w:div>
        <w:div w:id="1933706990">
          <w:marLeft w:val="0"/>
          <w:marRight w:val="0"/>
          <w:marTop w:val="0"/>
          <w:marBottom w:val="0"/>
          <w:divBdr>
            <w:top w:val="none" w:sz="0" w:space="0" w:color="auto"/>
            <w:left w:val="none" w:sz="0" w:space="0" w:color="auto"/>
            <w:bottom w:val="none" w:sz="0" w:space="0" w:color="auto"/>
            <w:right w:val="none" w:sz="0" w:space="0" w:color="auto"/>
          </w:divBdr>
        </w:div>
      </w:divsChild>
    </w:div>
    <w:div w:id="888348509">
      <w:bodyDiv w:val="1"/>
      <w:marLeft w:val="0"/>
      <w:marRight w:val="0"/>
      <w:marTop w:val="0"/>
      <w:marBottom w:val="0"/>
      <w:divBdr>
        <w:top w:val="none" w:sz="0" w:space="0" w:color="auto"/>
        <w:left w:val="none" w:sz="0" w:space="0" w:color="auto"/>
        <w:bottom w:val="none" w:sz="0" w:space="0" w:color="auto"/>
        <w:right w:val="none" w:sz="0" w:space="0" w:color="auto"/>
      </w:divBdr>
    </w:div>
    <w:div w:id="1241986562">
      <w:bodyDiv w:val="1"/>
      <w:marLeft w:val="0"/>
      <w:marRight w:val="0"/>
      <w:marTop w:val="0"/>
      <w:marBottom w:val="0"/>
      <w:divBdr>
        <w:top w:val="none" w:sz="0" w:space="0" w:color="auto"/>
        <w:left w:val="none" w:sz="0" w:space="0" w:color="auto"/>
        <w:bottom w:val="none" w:sz="0" w:space="0" w:color="auto"/>
        <w:right w:val="none" w:sz="0" w:space="0" w:color="auto"/>
      </w:divBdr>
      <w:divsChild>
        <w:div w:id="657267706">
          <w:marLeft w:val="547"/>
          <w:marRight w:val="0"/>
          <w:marTop w:val="0"/>
          <w:marBottom w:val="0"/>
          <w:divBdr>
            <w:top w:val="none" w:sz="0" w:space="0" w:color="auto"/>
            <w:left w:val="none" w:sz="0" w:space="0" w:color="auto"/>
            <w:bottom w:val="none" w:sz="0" w:space="0" w:color="auto"/>
            <w:right w:val="none" w:sz="0" w:space="0" w:color="auto"/>
          </w:divBdr>
        </w:div>
      </w:divsChild>
    </w:div>
    <w:div w:id="1306349929">
      <w:bodyDiv w:val="1"/>
      <w:marLeft w:val="0"/>
      <w:marRight w:val="0"/>
      <w:marTop w:val="0"/>
      <w:marBottom w:val="0"/>
      <w:divBdr>
        <w:top w:val="none" w:sz="0" w:space="0" w:color="auto"/>
        <w:left w:val="none" w:sz="0" w:space="0" w:color="auto"/>
        <w:bottom w:val="none" w:sz="0" w:space="0" w:color="auto"/>
        <w:right w:val="none" w:sz="0" w:space="0" w:color="auto"/>
      </w:divBdr>
    </w:div>
    <w:div w:id="1420714309">
      <w:bodyDiv w:val="1"/>
      <w:marLeft w:val="0"/>
      <w:marRight w:val="0"/>
      <w:marTop w:val="0"/>
      <w:marBottom w:val="0"/>
      <w:divBdr>
        <w:top w:val="none" w:sz="0" w:space="0" w:color="auto"/>
        <w:left w:val="none" w:sz="0" w:space="0" w:color="auto"/>
        <w:bottom w:val="none" w:sz="0" w:space="0" w:color="auto"/>
        <w:right w:val="none" w:sz="0" w:space="0" w:color="auto"/>
      </w:divBdr>
    </w:div>
    <w:div w:id="1541744404">
      <w:bodyDiv w:val="1"/>
      <w:marLeft w:val="0"/>
      <w:marRight w:val="0"/>
      <w:marTop w:val="0"/>
      <w:marBottom w:val="0"/>
      <w:divBdr>
        <w:top w:val="none" w:sz="0" w:space="0" w:color="auto"/>
        <w:left w:val="none" w:sz="0" w:space="0" w:color="auto"/>
        <w:bottom w:val="none" w:sz="0" w:space="0" w:color="auto"/>
        <w:right w:val="none" w:sz="0" w:space="0" w:color="auto"/>
      </w:divBdr>
    </w:div>
    <w:div w:id="1648826472">
      <w:bodyDiv w:val="1"/>
      <w:marLeft w:val="0"/>
      <w:marRight w:val="0"/>
      <w:marTop w:val="0"/>
      <w:marBottom w:val="0"/>
      <w:divBdr>
        <w:top w:val="none" w:sz="0" w:space="0" w:color="auto"/>
        <w:left w:val="none" w:sz="0" w:space="0" w:color="auto"/>
        <w:bottom w:val="none" w:sz="0" w:space="0" w:color="auto"/>
        <w:right w:val="none" w:sz="0" w:space="0" w:color="auto"/>
      </w:divBdr>
    </w:div>
    <w:div w:id="169523117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FC657E092DB5D141BD4A6AFB9F661ED0" ma:contentTypeVersion="11" ma:contentTypeDescription="Create a new document." ma:contentTypeScope="" ma:versionID="cd560aeadd0b8eef6b9c10d6d99652cf">
  <xsd:schema xmlns:xsd="http://www.w3.org/2001/XMLSchema" xmlns:xs="http://www.w3.org/2001/XMLSchema" xmlns:p="http://schemas.microsoft.com/office/2006/metadata/properties" xmlns:ns2="53fe7c3f-b21f-4a25-a13e-cc28e46afb3f" xmlns:ns3="13b5651f-c8a0-4049-80b6-cef4aa785035" targetNamespace="http://schemas.microsoft.com/office/2006/metadata/properties" ma:root="true" ma:fieldsID="d516575f4c9f3862d4ba834af558f5ba" ns2:_="" ns3:_="">
    <xsd:import namespace="53fe7c3f-b21f-4a25-a13e-cc28e46afb3f"/>
    <xsd:import namespace="13b5651f-c8a0-4049-80b6-cef4aa785035"/>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3fe7c3f-b21f-4a25-a13e-cc28e46afb3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ad4fd8df-27a2-471a-8ee0-838121336595"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3b5651f-c8a0-4049-80b6-cef4aa785035"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4" nillable="true" ma:displayName="Taxonomy Catch All Column" ma:hidden="true" ma:list="{e9a2c698-8736-4595-aa98-e4dd185147ff}" ma:internalName="TaxCatchAll" ma:showField="CatchAllData" ma:web="13b5651f-c8a0-4049-80b6-cef4aa78503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53fe7c3f-b21f-4a25-a13e-cc28e46afb3f">
      <Terms xmlns="http://schemas.microsoft.com/office/infopath/2007/PartnerControls"/>
    </lcf76f155ced4ddcb4097134ff3c332f>
    <TaxCatchAll xmlns="13b5651f-c8a0-4049-80b6-cef4aa785035" xsi:nil="true"/>
  </documentManagement>
</p:properties>
</file>

<file path=customXml/item5.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kAaBB4Iy2BbB9Z9U+wbE5ZMsbZg==">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</go:docsCustomData>
</go:gDocsCustomXmlDataStorage>
</file>

<file path=customXml/itemProps1.xml><?xml version="1.0" encoding="utf-8"?>
<ds:datastoreItem xmlns:ds="http://schemas.openxmlformats.org/officeDocument/2006/customXml" ds:itemID="{2DA51CA9-5702-4BD5-B4CE-38BB0BFDA5AC}">
  <ds:schemaRefs>
    <ds:schemaRef ds:uri="http://schemas.openxmlformats.org/officeDocument/2006/bibliography"/>
  </ds:schemaRefs>
</ds:datastoreItem>
</file>

<file path=customXml/itemProps2.xml><?xml version="1.0" encoding="utf-8"?>
<ds:datastoreItem xmlns:ds="http://schemas.openxmlformats.org/officeDocument/2006/customXml" ds:itemID="{D1E8BC8C-1DEB-426D-8B94-2BF2439456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3fe7c3f-b21f-4a25-a13e-cc28e46afb3f"/>
    <ds:schemaRef ds:uri="13b5651f-c8a0-4049-80b6-cef4aa78503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B47095E-8B46-4F43-A229-902A50CD0577}">
  <ds:schemaRefs>
    <ds:schemaRef ds:uri="http://schemas.microsoft.com/sharepoint/v3/contenttype/forms"/>
  </ds:schemaRefs>
</ds:datastoreItem>
</file>

<file path=customXml/itemProps4.xml><?xml version="1.0" encoding="utf-8"?>
<ds:datastoreItem xmlns:ds="http://schemas.openxmlformats.org/officeDocument/2006/customXml" ds:itemID="{586CFD29-4E03-4B24-9FB7-3F359641D01B}">
  <ds:schemaRefs>
    <ds:schemaRef ds:uri="http://schemas.microsoft.com/office/2006/metadata/properties"/>
    <ds:schemaRef ds:uri="http://schemas.microsoft.com/office/infopath/2007/PartnerControls"/>
    <ds:schemaRef ds:uri="53fe7c3f-b21f-4a25-a13e-cc28e46afb3f"/>
    <ds:schemaRef ds:uri="13b5651f-c8a0-4049-80b6-cef4aa785035"/>
  </ds:schemaRefs>
</ds:datastoreItem>
</file>

<file path=customXml/itemProps5.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2753</Words>
  <Characters>15698</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ga Solovyeva</dc:creator>
  <cp:keywords/>
  <cp:lastModifiedBy>rtunn2</cp:lastModifiedBy>
  <cp:revision>2</cp:revision>
  <cp:lastPrinted>2023-04-07T20:53:00Z</cp:lastPrinted>
  <dcterms:created xsi:type="dcterms:W3CDTF">2024-01-11T10:10:00Z</dcterms:created>
  <dcterms:modified xsi:type="dcterms:W3CDTF">2024-01-11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C657E092DB5D141BD4A6AFB9F661ED0</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ama</vt:lpwstr>
  </property>
  <property fmtid="{D5CDD505-2E9C-101B-9397-08002B2CF9AE}" pid="16" name="Mendeley Recent Style Name 6_1">
    <vt:lpwstr>JAMA (The Journal of the American Medical Association)</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trials</vt:lpwstr>
  </property>
  <property fmtid="{D5CDD505-2E9C-101B-9397-08002B2CF9AE}" pid="20" name="Mendeley Recent Style Name 8_1">
    <vt:lpwstr>Trials</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diaServiceImageTags">
    <vt:lpwstr/>
  </property>
</Properties>
</file>